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3DA9A99" w14:textId="2B90E34B" w:rsidR="00172327" w:rsidRPr="009F1AA2" w:rsidRDefault="00172327" w:rsidP="00172327">
      <w:pPr>
        <w:spacing w:line="360" w:lineRule="auto"/>
        <w:jc w:val="center"/>
        <w:rPr>
          <w:rFonts w:ascii="Times New Roman" w:hAnsi="Times New Roman"/>
          <w:b/>
          <w:bCs/>
          <w:sz w:val="24"/>
        </w:rPr>
      </w:pPr>
      <w:r w:rsidRPr="009F1AA2">
        <w:rPr>
          <w:rFonts w:ascii="Times New Roman" w:hAnsi="Times New Roman"/>
          <w:b/>
          <w:bCs/>
          <w:sz w:val="24"/>
        </w:rPr>
        <w:t>Biased ligands of class A G protein</w:t>
      </w:r>
      <w:r w:rsidRPr="009F1AA2">
        <w:rPr>
          <w:rFonts w:ascii="Times New Roman" w:hAnsi="Times New Roman" w:hint="eastAsia"/>
          <w:b/>
          <w:bCs/>
          <w:sz w:val="24"/>
        </w:rPr>
        <w:t>-</w:t>
      </w:r>
      <w:r w:rsidRPr="009F1AA2">
        <w:rPr>
          <w:rFonts w:ascii="Times New Roman" w:hAnsi="Times New Roman"/>
          <w:b/>
          <w:bCs/>
          <w:sz w:val="24"/>
        </w:rPr>
        <w:t xml:space="preserve">coupled receptors over the </w:t>
      </w:r>
      <w:r w:rsidR="00B17D78" w:rsidRPr="009F1AA2">
        <w:rPr>
          <w:rFonts w:ascii="Times New Roman" w:hAnsi="Times New Roman" w:hint="eastAsia"/>
          <w:b/>
          <w:bCs/>
          <w:sz w:val="24"/>
        </w:rPr>
        <w:t>past</w:t>
      </w:r>
      <w:r w:rsidRPr="009F1AA2">
        <w:rPr>
          <w:rFonts w:ascii="Times New Roman" w:hAnsi="Times New Roman"/>
          <w:b/>
          <w:bCs/>
          <w:sz w:val="24"/>
        </w:rPr>
        <w:t xml:space="preserve"> 20 years</w:t>
      </w:r>
    </w:p>
    <w:p w14:paraId="5B1891B8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Jixia Wang </w:t>
      </w:r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/>
          <w:sz w:val="24"/>
        </w:rPr>
        <w:t>,</w:t>
      </w:r>
      <w:r w:rsidRPr="009F1AA2">
        <w:rPr>
          <w:rFonts w:ascii="Times New Roman" w:hAnsi="Times New Roman" w:hint="eastAsia"/>
          <w:sz w:val="24"/>
        </w:rPr>
        <w:t xml:space="preserve"> Fangfang Xu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 xml:space="preserve"> Yanfang Liu</w:t>
      </w:r>
      <w:r w:rsidRPr="009F1AA2">
        <w:rPr>
          <w:rFonts w:ascii="Times New Roman" w:hAnsi="Times New Roman"/>
          <w:sz w:val="24"/>
          <w:vertAlign w:val="superscript"/>
        </w:rPr>
        <w:t xml:space="preserve"> 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 Han Zhou</w:t>
      </w:r>
      <w:r w:rsidRPr="009F1AA2">
        <w:rPr>
          <w:rFonts w:ascii="Times New Roman" w:hAnsi="Times New Roman"/>
          <w:sz w:val="24"/>
          <w:vertAlign w:val="superscript"/>
        </w:rPr>
        <w:t xml:space="preserve"> a,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 Wenjie Yuan</w:t>
      </w:r>
      <w:r w:rsidRPr="009F1AA2">
        <w:rPr>
          <w:rFonts w:ascii="Times New Roman" w:hAnsi="Times New Roman"/>
          <w:sz w:val="24"/>
          <w:vertAlign w:val="superscript"/>
        </w:rPr>
        <w:t xml:space="preserve"> </w:t>
      </w: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>,</w:t>
      </w:r>
      <w:r w:rsidRPr="009F1AA2">
        <w:rPr>
          <w:rFonts w:ascii="Times New Roman" w:hAnsi="Times New Roman"/>
          <w:sz w:val="24"/>
        </w:rPr>
        <w:t xml:space="preserve"> Ye Fang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/>
          <w:sz w:val="24"/>
        </w:rPr>
        <w:t>*,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</w:rPr>
        <w:t xml:space="preserve">Xinmiao Liang </w:t>
      </w:r>
      <w:r w:rsidRPr="009F1AA2">
        <w:rPr>
          <w:rFonts w:ascii="Times New Roman" w:hAnsi="Times New Roman"/>
          <w:sz w:val="24"/>
          <w:vertAlign w:val="superscript"/>
        </w:rPr>
        <w:t>a,</w:t>
      </w:r>
      <w:r w:rsidRPr="009F1AA2">
        <w:rPr>
          <w:rFonts w:ascii="Times New Roman" w:hAnsi="Times New Roman" w:hint="eastAsia"/>
          <w:sz w:val="24"/>
          <w:vertAlign w:val="superscript"/>
        </w:rPr>
        <w:t>b,</w:t>
      </w:r>
      <w:r w:rsidRPr="009F1AA2">
        <w:rPr>
          <w:rFonts w:ascii="Times New Roman" w:hAnsi="Times New Roman"/>
          <w:sz w:val="24"/>
        </w:rPr>
        <w:t>*</w:t>
      </w:r>
    </w:p>
    <w:p w14:paraId="589B1CD4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 w:hint="eastAsia"/>
          <w:sz w:val="24"/>
          <w:vertAlign w:val="superscript"/>
        </w:rPr>
        <w:t>a</w:t>
      </w:r>
      <w:r w:rsidRPr="009F1AA2">
        <w:rPr>
          <w:rFonts w:ascii="Times New Roman" w:hAnsi="Times New Roman"/>
          <w:sz w:val="24"/>
        </w:rPr>
        <w:t xml:space="preserve"> Key Laboratory of Phytochemistry and Natural Medicines, Dalian Institute of Chemical Physics, Chinese Academy of Sciences, Dalian 116023, China</w:t>
      </w:r>
    </w:p>
    <w:p w14:paraId="51ADDAD0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 w:hint="eastAsia"/>
          <w:sz w:val="24"/>
          <w:vertAlign w:val="superscript"/>
        </w:rPr>
        <w:t>b</w:t>
      </w:r>
      <w:r w:rsidRPr="009F1AA2">
        <w:rPr>
          <w:rFonts w:ascii="Times New Roman" w:hAnsi="Times New Roman" w:hint="eastAsia"/>
          <w:sz w:val="24"/>
        </w:rPr>
        <w:t xml:space="preserve"> </w:t>
      </w:r>
      <w:r w:rsidRPr="009F1AA2">
        <w:rPr>
          <w:rFonts w:ascii="Times New Roman" w:hAnsi="Times New Roman"/>
          <w:sz w:val="24"/>
        </w:rPr>
        <w:t>Jiangxi Provincial Key Laboratory for Pharmacodynamic Material Basis of Traditional Chinese Medicine, Ganjiang Chinese Medicine Innovation Center, Nanchang 330000, China</w:t>
      </w:r>
    </w:p>
    <w:p w14:paraId="15B049B0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>* Corresponding authors:</w:t>
      </w:r>
      <w:r w:rsidRPr="009F1AA2">
        <w:rPr>
          <w:rFonts w:ascii="Times New Roman" w:hAnsi="Times New Roman" w:hint="eastAsia"/>
          <w:sz w:val="24"/>
        </w:rPr>
        <w:t xml:space="preserve"> Ye Fang</w:t>
      </w:r>
      <w:r w:rsidRPr="009F1AA2">
        <w:rPr>
          <w:rFonts w:ascii="Times New Roman" w:hAnsi="Times New Roman"/>
          <w:sz w:val="24"/>
        </w:rPr>
        <w:t xml:space="preserve">, </w:t>
      </w:r>
      <w:r w:rsidRPr="009F1AA2">
        <w:rPr>
          <w:rFonts w:ascii="Times New Roman" w:hAnsi="Times New Roman" w:hint="eastAsia"/>
          <w:sz w:val="24"/>
        </w:rPr>
        <w:t>Xinmiao Liang</w:t>
      </w:r>
    </w:p>
    <w:p w14:paraId="27079C89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Tel.: +86 411 84379519; </w:t>
      </w:r>
      <w:r w:rsidRPr="009F1AA2">
        <w:rPr>
          <w:rFonts w:ascii="Times New Roman" w:hAnsi="Times New Roman" w:hint="eastAsia"/>
          <w:sz w:val="24"/>
        </w:rPr>
        <w:t>f</w:t>
      </w:r>
      <w:r w:rsidRPr="009F1AA2">
        <w:rPr>
          <w:rFonts w:ascii="Times New Roman" w:hAnsi="Times New Roman"/>
          <w:sz w:val="24"/>
        </w:rPr>
        <w:t>ax: +86 411 84379539.</w:t>
      </w:r>
    </w:p>
    <w:p w14:paraId="6A0D0511" w14:textId="77777777" w:rsidR="00433054" w:rsidRPr="009F1AA2" w:rsidRDefault="00433054" w:rsidP="00433054">
      <w:pPr>
        <w:spacing w:line="360" w:lineRule="auto"/>
        <w:rPr>
          <w:rFonts w:ascii="Times New Roman" w:hAnsi="Times New Roman"/>
          <w:sz w:val="24"/>
        </w:rPr>
      </w:pPr>
      <w:r w:rsidRPr="009F1AA2">
        <w:rPr>
          <w:rFonts w:ascii="Times New Roman" w:hAnsi="Times New Roman"/>
          <w:sz w:val="24"/>
        </w:rPr>
        <w:t xml:space="preserve">E-mail addresses: </w:t>
      </w:r>
      <w:r w:rsidRPr="009F1AA2">
        <w:rPr>
          <w:rFonts w:ascii="Times New Roman" w:hAnsi="Times New Roman" w:hint="eastAsia"/>
          <w:sz w:val="24"/>
        </w:rPr>
        <w:t>fangye</w:t>
      </w:r>
      <w:r w:rsidRPr="009F1AA2">
        <w:rPr>
          <w:rFonts w:ascii="Times New Roman" w:hAnsi="Times New Roman"/>
          <w:sz w:val="24"/>
        </w:rPr>
        <w:t xml:space="preserve">@dicp.ac.cn, </w:t>
      </w:r>
      <w:r w:rsidRPr="009F1AA2">
        <w:rPr>
          <w:rFonts w:ascii="Times New Roman" w:hAnsi="Times New Roman" w:hint="eastAsia"/>
          <w:sz w:val="24"/>
        </w:rPr>
        <w:t>liangxm@dicp.ac.cn</w:t>
      </w:r>
    </w:p>
    <w:p w14:paraId="3672544B" w14:textId="77777777" w:rsidR="00433054" w:rsidRPr="009F1AA2" w:rsidRDefault="00433054" w:rsidP="00433054">
      <w:pPr>
        <w:spacing w:line="360" w:lineRule="auto"/>
        <w:rPr>
          <w:rFonts w:ascii="Times New Roman" w:hAnsi="Times New Roman"/>
          <w:b/>
          <w:bCs/>
          <w:sz w:val="24"/>
        </w:rPr>
      </w:pPr>
    </w:p>
    <w:p w14:paraId="4DA09011" w14:textId="77777777" w:rsidR="00172327" w:rsidRPr="009F1AA2" w:rsidRDefault="00172327">
      <w:pPr>
        <w:rPr>
          <w:rFonts w:hint="eastAsia"/>
        </w:rPr>
        <w:sectPr w:rsidR="00172327" w:rsidRPr="009F1AA2" w:rsidSect="00172327">
          <w:footerReference w:type="default" r:id="rId8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B1CCB95" w14:textId="77777777" w:rsidR="009D7595" w:rsidRPr="009F1AA2" w:rsidRDefault="009D7595">
      <w:pPr>
        <w:rPr>
          <w:rFonts w:hint="eastAsia"/>
        </w:rPr>
      </w:pPr>
    </w:p>
    <w:p w14:paraId="55F3C15B" w14:textId="15D262F8" w:rsidR="0043393B" w:rsidRPr="009F1AA2" w:rsidRDefault="0043393B">
      <w:pPr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  <w:b/>
          <w:bCs/>
        </w:rPr>
        <w:t>Table S1</w:t>
      </w:r>
      <w:r w:rsidRPr="009F1AA2">
        <w:rPr>
          <w:rFonts w:ascii="Times New Roman" w:hAnsi="Times New Roman" w:cs="Times New Roman"/>
        </w:rPr>
        <w:t xml:space="preserve"> </w:t>
      </w:r>
      <w:r w:rsidR="00002026" w:rsidRPr="009F1AA2">
        <w:rPr>
          <w:rFonts w:ascii="Times New Roman" w:hAnsi="Times New Roman" w:cs="Times New Roman"/>
        </w:rPr>
        <w:t>Class A GPCR biased ligands</w:t>
      </w:r>
      <w:r w:rsidR="000338ED" w:rsidRPr="009F1AA2">
        <w:rPr>
          <w:rFonts w:ascii="Times New Roman" w:hAnsi="Times New Roman" w:cs="Times New Roman" w:hint="eastAsia"/>
        </w:rPr>
        <w:t>.</w:t>
      </w:r>
    </w:p>
    <w:tbl>
      <w:tblPr>
        <w:tblStyle w:val="61"/>
        <w:tblW w:w="5000" w:type="pct"/>
        <w:tblLook w:val="04A0" w:firstRow="1" w:lastRow="0" w:firstColumn="1" w:lastColumn="0" w:noHBand="0" w:noVBand="1"/>
      </w:tblPr>
      <w:tblGrid>
        <w:gridCol w:w="586"/>
        <w:gridCol w:w="2247"/>
        <w:gridCol w:w="994"/>
        <w:gridCol w:w="1276"/>
        <w:gridCol w:w="2267"/>
        <w:gridCol w:w="4963"/>
        <w:gridCol w:w="1625"/>
      </w:tblGrid>
      <w:tr w:rsidR="008F2D03" w:rsidRPr="005B4529" w14:paraId="03D6FE47" w14:textId="4C057B93" w:rsidTr="005428E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  <w:tblHeader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AA187C" w14:textId="74FA65CB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.</w:t>
            </w:r>
          </w:p>
        </w:tc>
        <w:tc>
          <w:tcPr>
            <w:tcW w:w="805" w:type="pct"/>
            <w:shd w:val="clear" w:color="auto" w:fill="auto"/>
            <w:noWrap/>
            <w:hideMark/>
          </w:tcPr>
          <w:p w14:paraId="0F605F5D" w14:textId="19330741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Receptor family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F3725F5" w14:textId="7E45F60C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rget</w:t>
            </w:r>
          </w:p>
        </w:tc>
        <w:tc>
          <w:tcPr>
            <w:tcW w:w="457" w:type="pct"/>
            <w:shd w:val="clear" w:color="auto" w:fill="auto"/>
          </w:tcPr>
          <w:p w14:paraId="5BDB64E4" w14:textId="201DC932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me in main text</w:t>
            </w:r>
          </w:p>
        </w:tc>
        <w:tc>
          <w:tcPr>
            <w:tcW w:w="812" w:type="pct"/>
            <w:shd w:val="clear" w:color="auto" w:fill="auto"/>
            <w:hideMark/>
          </w:tcPr>
          <w:p w14:paraId="01B82A88" w14:textId="4E7BCBCA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Ligand </w:t>
            </w:r>
          </w:p>
        </w:tc>
        <w:tc>
          <w:tcPr>
            <w:tcW w:w="1778" w:type="pct"/>
            <w:shd w:val="clear" w:color="auto" w:fill="auto"/>
            <w:hideMark/>
          </w:tcPr>
          <w:p w14:paraId="20A90DB5" w14:textId="11DB1AC6" w:rsidR="0031339B" w:rsidRPr="005B4529" w:rsidRDefault="00D23382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hint="eastAsia"/>
                <w:b w:val="0"/>
                <w:bCs w:val="0"/>
                <w:color w:val="auto"/>
                <w:kern w:val="0"/>
                <w:sz w:val="18"/>
                <w:szCs w:val="18"/>
              </w:rPr>
              <w:t>B</w:t>
            </w:r>
            <w:r w:rsidRPr="005B4529">
              <w:rPr>
                <w:rFonts w:ascii="Times New Roman" w:eastAsia="等线" w:hAnsi="Times New Roman"/>
                <w:b w:val="0"/>
                <w:bCs w:val="0"/>
                <w:color w:val="auto"/>
                <w:kern w:val="0"/>
                <w:sz w:val="18"/>
                <w:szCs w:val="18"/>
              </w:rPr>
              <w:t>iased signaling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</w:p>
        </w:tc>
        <w:tc>
          <w:tcPr>
            <w:tcW w:w="582" w:type="pct"/>
            <w:shd w:val="clear" w:color="auto" w:fill="auto"/>
          </w:tcPr>
          <w:p w14:paraId="096290C5" w14:textId="4AF1F6D8" w:rsidR="0031339B" w:rsidRPr="005B4529" w:rsidRDefault="0031339B" w:rsidP="009D7595">
            <w:pPr>
              <w:widowControl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b w:val="0"/>
                <w:bCs w:val="0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ference</w:t>
            </w:r>
          </w:p>
        </w:tc>
      </w:tr>
      <w:tr w:rsidR="008F2D03" w:rsidRPr="005B4529" w14:paraId="504E8985" w14:textId="25588B4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D03A7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E58BF5" w14:textId="797A3F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372F9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2AF52DBD" w14:textId="430EA9B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2E2A6C4F" w14:textId="0ABA5F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1C0CDA80" w14:textId="4FD797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0E478CA" w14:textId="48D43EF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F1543F" w14:textId="67FAAE3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073752" w14:textId="77777777" w:rsidR="0031339B" w:rsidRPr="005B4529" w:rsidRDefault="0031339B" w:rsidP="000F6A4C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FE958B" w14:textId="0C60DCE7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BBFAB9" w14:textId="77777777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658A0ED8" w14:textId="3B516530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A8E3D30" w14:textId="1AE886DA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</w:t>
            </w:r>
          </w:p>
        </w:tc>
        <w:tc>
          <w:tcPr>
            <w:tcW w:w="1778" w:type="pct"/>
            <w:shd w:val="clear" w:color="auto" w:fill="auto"/>
            <w:hideMark/>
          </w:tcPr>
          <w:p w14:paraId="4833E8F6" w14:textId="14CB8FA0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6FAE6E7" w14:textId="6796F288" w:rsidR="0031339B" w:rsidRPr="005B4529" w:rsidRDefault="0031339B" w:rsidP="000F6A4C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C4C728" w14:textId="3278DAC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9EAD11C" w14:textId="77777777" w:rsidR="0031339B" w:rsidRPr="005B4529" w:rsidRDefault="0031339B" w:rsidP="000F6A4C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39D060" w14:textId="5EE247D6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FBC466" w14:textId="77777777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48E17AC0" w14:textId="3CA3A918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17AA4883" w14:textId="7C685067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</w:t>
            </w:r>
          </w:p>
        </w:tc>
        <w:tc>
          <w:tcPr>
            <w:tcW w:w="1778" w:type="pct"/>
            <w:shd w:val="clear" w:color="auto" w:fill="auto"/>
            <w:hideMark/>
          </w:tcPr>
          <w:p w14:paraId="41E6AF37" w14:textId="3A4B1A6C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16CBF61" w14:textId="58504342" w:rsidR="0031339B" w:rsidRPr="005B4529" w:rsidRDefault="0031339B" w:rsidP="000F6A4C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HJvdGg8L0F1dGhvcj48WWVhcj4yMDE1PC9ZZWFyPjxS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</w:fldData>
              </w:fldChar>
            </w:r>
            <w:r w:rsidR="005900B1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900B1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E2006F" w:rsidRPr="005B4529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1F9567" w14:textId="23F6DEF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7356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191F53" w14:textId="3064D6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D38C2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CE0008F" w14:textId="6D9AE2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5AB51F5E" w14:textId="0D2EF0F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101 (F15599)</w:t>
            </w:r>
          </w:p>
        </w:tc>
        <w:tc>
          <w:tcPr>
            <w:tcW w:w="1778" w:type="pct"/>
            <w:shd w:val="clear" w:color="auto" w:fill="auto"/>
            <w:hideMark/>
          </w:tcPr>
          <w:p w14:paraId="3AE1C50C" w14:textId="6E417F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pERK1/2 over β-arrestin recruitment or </w:t>
            </w:r>
            <w:bookmarkStart w:id="0" w:name="_Hlk17531937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bookmarkEnd w:id="0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50D41400" w14:textId="54E1CD2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A5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A5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, 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9A2B04" w14:textId="73102A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F321F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B36648" w14:textId="0EBD1C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67A7E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DE869ED" w14:textId="69F2E7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CA046C5" w14:textId="24319B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112 (befiradol)</w:t>
            </w:r>
          </w:p>
        </w:tc>
        <w:tc>
          <w:tcPr>
            <w:tcW w:w="1778" w:type="pct"/>
            <w:shd w:val="clear" w:color="auto" w:fill="auto"/>
            <w:hideMark/>
          </w:tcPr>
          <w:p w14:paraId="416F101C" w14:textId="43974296" w:rsidR="0031339B" w:rsidRPr="005B4529" w:rsidRDefault="004903EE" w:rsidP="005900B1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pERK1/2 over β-arrestin recruitment or 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4E32BD4F" w14:textId="2A772B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E3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ZXdtYW4tVGFuY3JlZGk8L0F1dGhvcj48WWVhcj4yMDE3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, 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45960F" w14:textId="0B955F8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32A37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711DFC" w14:textId="156AED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A9804B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53AC6A8C" w14:textId="26AC2D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4FACFB5" w14:textId="3834910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60 (Compound 44)</w:t>
            </w:r>
          </w:p>
        </w:tc>
        <w:tc>
          <w:tcPr>
            <w:tcW w:w="1778" w:type="pct"/>
            <w:shd w:val="clear" w:color="auto" w:fill="auto"/>
            <w:hideMark/>
          </w:tcPr>
          <w:p w14:paraId="23C3BDD8" w14:textId="570403C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, β-arrestin recruitment and</w:t>
            </w:r>
            <w:r w:rsidRPr="005B4529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7C7ECA75" w14:textId="3C22E7B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F441C6" w14:textId="2729D37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F8149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9A6577" w14:textId="2BB641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33398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0D5A3069" w14:textId="364D17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7033E6AF" w14:textId="18804E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49 (Compound 56)</w:t>
            </w:r>
          </w:p>
        </w:tc>
        <w:tc>
          <w:tcPr>
            <w:tcW w:w="1778" w:type="pct"/>
            <w:shd w:val="clear" w:color="auto" w:fill="auto"/>
            <w:hideMark/>
          </w:tcPr>
          <w:p w14:paraId="2A3F6F9A" w14:textId="28A953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recruitment over pERK1/2, cAMP inhibi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0AA2DB98" w14:textId="0423BD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IwPC9Z
ZWFyPjxSZWNOdW0+MTY4PC9SZWNOdW0+PERpc3BsYXlUZXh0PjxzdHlsZSBmYWNlPSJzdXBlcnNj
cmlwdCI+WzNdPC9zdHlsZT48L0Rpc3BsYXlUZXh0PjxyZWNvcmQ+PHJlYy1udW1iZXI+MTY4PC9y
ZWMtbnVtYmVyPjxmb3JlaWduLWtleXM+PGtleSBhcHA9IkVOIiBkYi1pZD0icnd4eDB4ejJpZnph
em1lMDkyN3YwdnZjNWZ0eHJ3enIwcHhlIiB0aW1lc3RhbXA9IjE3MjM4ODQ1MjEiPjE2OD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TGF0YWN6LCBHLjwvYXV0aG9yPjxhdXRob3I+UHJ6ZWpjem93c2thLVBvbWllcm55LCBLLjwvYXV0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A0E151" w14:textId="24CF1BC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B0B11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8C3E92" w14:textId="0D39B3B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49214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105A8F9B" w14:textId="38A7FE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C8DBFFC" w14:textId="57FFEE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4</w:t>
            </w:r>
          </w:p>
        </w:tc>
        <w:tc>
          <w:tcPr>
            <w:tcW w:w="1778" w:type="pct"/>
            <w:shd w:val="clear" w:color="auto" w:fill="auto"/>
            <w:hideMark/>
          </w:tcPr>
          <w:p w14:paraId="68B9C7AC" w14:textId="7FEA5E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</w:t>
            </w:r>
          </w:p>
        </w:tc>
        <w:tc>
          <w:tcPr>
            <w:tcW w:w="582" w:type="pct"/>
            <w:shd w:val="clear" w:color="auto" w:fill="auto"/>
          </w:tcPr>
          <w:p w14:paraId="3868842B" w14:textId="169ACC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67EBCB" w14:textId="1CA3434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E3C2C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AF09B3F" w14:textId="0A87E8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8089E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3229F8A3" w14:textId="1FCFC3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D37C188" w14:textId="27B25B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LX-204 (compound 17)</w:t>
            </w:r>
          </w:p>
        </w:tc>
        <w:tc>
          <w:tcPr>
            <w:tcW w:w="1778" w:type="pct"/>
            <w:shd w:val="clear" w:color="auto" w:fill="auto"/>
            <w:hideMark/>
          </w:tcPr>
          <w:p w14:paraId="1E208C96" w14:textId="3B6607A8" w:rsidR="0031339B" w:rsidRPr="005B4529" w:rsidRDefault="009A68B2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, β-arrestin recruitment and</w:t>
            </w:r>
            <w:r w:rsidRPr="005B4529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3E58FCF2" w14:textId="6E9F7A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C266D7" w14:textId="76EC96F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0CD7E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CDBB36" w14:textId="2EB3DC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93F92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673AED3D" w14:textId="0087BD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0BCB4F80" w14:textId="0F345F5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7</w:t>
            </w:r>
          </w:p>
        </w:tc>
        <w:tc>
          <w:tcPr>
            <w:tcW w:w="1778" w:type="pct"/>
            <w:shd w:val="clear" w:color="auto" w:fill="auto"/>
            <w:hideMark/>
          </w:tcPr>
          <w:p w14:paraId="38D340FD" w14:textId="6A7B37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inhibition</w:t>
            </w:r>
            <w:r w:rsidR="009A68B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0D1094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o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β-arrestin recruitment</w:t>
            </w:r>
          </w:p>
        </w:tc>
        <w:tc>
          <w:tcPr>
            <w:tcW w:w="582" w:type="pct"/>
            <w:shd w:val="clear" w:color="auto" w:fill="auto"/>
          </w:tcPr>
          <w:p w14:paraId="6D67A33E" w14:textId="5A85587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26B042" w14:textId="3BEE7F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B0B1B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F02890" w14:textId="18C481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50E9B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A</w:t>
            </w:r>
          </w:p>
        </w:tc>
        <w:tc>
          <w:tcPr>
            <w:tcW w:w="457" w:type="pct"/>
            <w:shd w:val="clear" w:color="auto" w:fill="auto"/>
          </w:tcPr>
          <w:p w14:paraId="1A3147B0" w14:textId="727DC0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1222DD50" w14:textId="5AAC2C6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8-Oh-DPAT</w:t>
            </w:r>
          </w:p>
        </w:tc>
        <w:tc>
          <w:tcPr>
            <w:tcW w:w="1778" w:type="pct"/>
            <w:shd w:val="clear" w:color="auto" w:fill="auto"/>
            <w:hideMark/>
          </w:tcPr>
          <w:p w14:paraId="5C8B4E48" w14:textId="2B047C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7AE916C" w14:textId="47CDDC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bmllY2lrb3dza2E8L0F1dGhvcj48WWVhcj4yMDE5PC9Z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F30821" w14:textId="0F0DAC6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2FC0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44C8B8" w14:textId="269F168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D4EE5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1B</w:t>
            </w:r>
          </w:p>
        </w:tc>
        <w:tc>
          <w:tcPr>
            <w:tcW w:w="457" w:type="pct"/>
            <w:shd w:val="clear" w:color="auto" w:fill="auto"/>
          </w:tcPr>
          <w:p w14:paraId="31C34898" w14:textId="7D9895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7C79176" w14:textId="6F97E8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-T1AM</w:t>
            </w:r>
          </w:p>
        </w:tc>
        <w:tc>
          <w:tcPr>
            <w:tcW w:w="1778" w:type="pct"/>
            <w:shd w:val="clear" w:color="auto" w:fill="auto"/>
            <w:hideMark/>
          </w:tcPr>
          <w:p w14:paraId="214DDDA5" w14:textId="6627F85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LC activation</w:t>
            </w:r>
          </w:p>
        </w:tc>
        <w:tc>
          <w:tcPr>
            <w:tcW w:w="582" w:type="pct"/>
            <w:shd w:val="clear" w:color="auto" w:fill="auto"/>
          </w:tcPr>
          <w:p w14:paraId="1A9BF943" w14:textId="026F03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1bmlnPC9BdXRob3I+PFllYXI+MjAxODwvWWVhcj48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1bmlnPC9BdXRob3I+PFllYXI+MjAxODwvWWVhcj48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AB434C" w14:textId="6CB62CE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DECBF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8BD5FF" w14:textId="02E608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9D62C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33D5BEFD" w14:textId="41B2B2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4E3C057" w14:textId="2BC4B16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F</w:t>
            </w:r>
          </w:p>
        </w:tc>
        <w:tc>
          <w:tcPr>
            <w:tcW w:w="1778" w:type="pct"/>
            <w:shd w:val="clear" w:color="auto" w:fill="auto"/>
            <w:hideMark/>
          </w:tcPr>
          <w:p w14:paraId="532DF8C2" w14:textId="266FC96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23E537D1" w14:textId="1E690C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4A538D" w14:textId="2B9B12B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8A481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41A23D" w14:textId="0E71A9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F9B9A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742E0D2" w14:textId="48FB5AB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44541E0D" w14:textId="2A0CC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MD</w:t>
            </w:r>
          </w:p>
        </w:tc>
        <w:tc>
          <w:tcPr>
            <w:tcW w:w="1778" w:type="pct"/>
            <w:shd w:val="clear" w:color="auto" w:fill="auto"/>
            <w:hideMark/>
          </w:tcPr>
          <w:p w14:paraId="26C0EE42" w14:textId="298F12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728A188" w14:textId="2C23AB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8E9D8E" w14:textId="6CC9D61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61151E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74104D" w14:textId="08FCD2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A2502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7F288574" w14:textId="6DD456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6FE91359" w14:textId="6BB7A4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OH</w:t>
            </w:r>
          </w:p>
        </w:tc>
        <w:tc>
          <w:tcPr>
            <w:tcW w:w="1778" w:type="pct"/>
            <w:shd w:val="clear" w:color="auto" w:fill="auto"/>
            <w:hideMark/>
          </w:tcPr>
          <w:p w14:paraId="1D1A2CDD" w14:textId="70C838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626272A" w14:textId="7872E7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5EF5D7" w14:textId="50B939C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50CE7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3F0D21" w14:textId="418091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E77BD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724C98C0" w14:textId="0615D0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41869A35" w14:textId="5094AA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5H-NBOMe</w:t>
            </w:r>
          </w:p>
        </w:tc>
        <w:tc>
          <w:tcPr>
            <w:tcW w:w="1778" w:type="pct"/>
            <w:shd w:val="clear" w:color="auto" w:fill="auto"/>
            <w:hideMark/>
          </w:tcPr>
          <w:p w14:paraId="7770EB46" w14:textId="4C38723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6CEA074A" w14:textId="5E76729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R0aWU8L0F1dGhvcj48WWVhcj4yMDIwPC9ZZWFyPjxS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DFF7DA" w14:textId="6926A21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483763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09F652" w14:textId="430C938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3B90F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5C090D37" w14:textId="0DE311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73614A6" w14:textId="7F8CEA6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a</w:t>
            </w:r>
          </w:p>
        </w:tc>
        <w:tc>
          <w:tcPr>
            <w:tcW w:w="1778" w:type="pct"/>
            <w:shd w:val="clear" w:color="auto" w:fill="auto"/>
            <w:hideMark/>
          </w:tcPr>
          <w:p w14:paraId="387D60C9" w14:textId="2C83263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A24F7BE" w14:textId="1D3233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B935A60" w14:textId="4740EE0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7141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34273B" w14:textId="525BA2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D1F5C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3A32C019" w14:textId="5B1A85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76CD8F21" w14:textId="624CDF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b</w:t>
            </w:r>
          </w:p>
        </w:tc>
        <w:tc>
          <w:tcPr>
            <w:tcW w:w="1778" w:type="pct"/>
            <w:shd w:val="clear" w:color="auto" w:fill="auto"/>
            <w:hideMark/>
          </w:tcPr>
          <w:p w14:paraId="3DAA372D" w14:textId="3E5DCB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20F7FFEC" w14:textId="1475B6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CE553" w14:textId="6521CCD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9B9BA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EFED2B0" w14:textId="33DC32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E5A48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D860841" w14:textId="2370BB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4E56273" w14:textId="480045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e</w:t>
            </w:r>
          </w:p>
        </w:tc>
        <w:tc>
          <w:tcPr>
            <w:tcW w:w="1778" w:type="pct"/>
            <w:shd w:val="clear" w:color="auto" w:fill="auto"/>
            <w:hideMark/>
          </w:tcPr>
          <w:p w14:paraId="18A9997E" w14:textId="461CAF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5CBD02BD" w14:textId="6EC8B2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4B36C61" w14:textId="5A1EFF4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C7A5F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F6A999" w14:textId="69AFF7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D5239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1873C4B6" w14:textId="36CEE4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0BC2CC2C" w14:textId="29F789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f</w:t>
            </w:r>
          </w:p>
        </w:tc>
        <w:tc>
          <w:tcPr>
            <w:tcW w:w="1778" w:type="pct"/>
            <w:shd w:val="clear" w:color="auto" w:fill="auto"/>
            <w:hideMark/>
          </w:tcPr>
          <w:p w14:paraId="6A52FD70" w14:textId="5EA8D4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235035D" w14:textId="0519FF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VsaWU8L0F1dGhvcj48WWVhcj4yMDIyPC9ZZWFyPjxS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124669" w14:textId="76CEF12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46C7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519AA9" w14:textId="6C364D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FA6FB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4DED3541" w14:textId="3A2E2B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140DD008" w14:textId="2C4E2B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tanserin</w:t>
            </w:r>
          </w:p>
        </w:tc>
        <w:tc>
          <w:tcPr>
            <w:tcW w:w="1778" w:type="pct"/>
            <w:shd w:val="clear" w:color="auto" w:fill="auto"/>
            <w:hideMark/>
          </w:tcPr>
          <w:p w14:paraId="36367B8D" w14:textId="129D02D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7C076F36" w14:textId="358896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uneta-Arrate&lt;/Author&gt;&lt;Year&gt;2024&lt;/Year&gt;&lt;RecNum&gt;133&lt;/RecNum&gt;&lt;DisplayText&gt;&lt;style face="superscript"&gt;[10]&lt;/style&gt;&lt;/DisplayText&gt;&lt;record&gt;&lt;rec-number&gt;133&lt;/rec-number&gt;&lt;foreign-keys&gt;&lt;key app="EN" db-id="rwxx0xz2ifzazme0927v0vvc5ftxrwzr0pxe" timestamp="1723815409"&gt;133&lt;/key&gt;&lt;key app="ENWeb" db-id=""&gt;0&lt;/key&gt;&lt;/foreign-keys&gt;&lt;ref-type name="Journal Article"&gt;17&lt;/ref-type&gt;&lt;contributors&gt;&lt;authors&gt;&lt;author&gt;Muneta-Arrate, I.&lt;/author&gt;&lt;author&gt;Miranda-Azpiazu, P.&lt;/author&gt;&lt;author&gt;Horrillo, I.&lt;/author&gt;&lt;author&gt;Diez-Alarcia, R.&lt;/author&gt;&lt;author&gt;Meana, J. J.&lt;/author&gt;&lt;/authors&gt;&lt;/contributors&gt;&lt;auth-address&gt;Department of Pharmacology, University of the Basque Country UPV/EHU, Leioa, Spain.&amp;#xD;Centro de Investigacion Biomedica en Red de Salud Mental CIBERSAM, ISCIII, Leioa, Spain.&amp;#xD;Current address: Department of Basic Neuroscience, Medical Faculty, University of Geneva, Geneva, Switzerland.&amp;#xD;Biobizkaia Health Research Institute, Barakaldo, Spain.&lt;/auth-address&gt;&lt;titles&gt;&lt;title&gt;Ligand bias and inverse agonism on 5-HT(2A) receptor-mediated modulation of G protein activity in post-mortem human brain&lt;/title&gt;&lt;secondary-title&gt;British Journal of Pharmacology&lt;/secondary-title&gt;&lt;/titles&gt;&lt;periodical&gt;&lt;full-title&gt;British Journal of Pharmacology&lt;/full-title&gt;&lt;/periodical&gt;&lt;pages&gt;1–16&lt;/pages&gt;&lt;edition&gt;2024/04/22&lt;/edition&gt;&lt;keywords&gt;&lt;keyword&gt;5-HT2A receptor&lt;/keyword&gt;&lt;keyword&gt;G protein&lt;/keyword&gt;&lt;keyword&gt;[35S]GTPgammaS&lt;/keyword&gt;&lt;keyword&gt;constitutive activity&lt;/keyword&gt;&lt;keyword&gt;functional selectivity&lt;/keyword&gt;&lt;keyword&gt;inverse agonism&lt;/keyword&gt;&lt;keyword&gt;post-mortem brain&lt;/keyword&gt;&lt;/keywords&gt;&lt;dates&gt;&lt;year&gt;2024&lt;/year&gt;&lt;pub-dates&gt;&lt;date&gt;Apr 21&lt;/date&gt;&lt;/pub-dates&gt;&lt;/dates&gt;&lt;isbn&gt;1476-5381 (Electronic)&amp;#xD;0007-1188 (Linking)&lt;/isbn&gt;&lt;accession-num&gt;38644550&lt;/accession-num&gt;&lt;urls&gt;&lt;related-urls&gt;&lt;url&gt;https://www.ncbi.nlm.nih.gov/pubmed/38644550&lt;/url&gt;&lt;/related-urls&gt;&lt;/urls&gt;&lt;electronic-resource-num&gt;10.1111/bph.1636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487ACA" w14:textId="4442746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C5A670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24082E" w14:textId="0861D5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D5AA4F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25DABA4D" w14:textId="183B4F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2977E39D" w14:textId="2020D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imavanserin</w:t>
            </w:r>
          </w:p>
        </w:tc>
        <w:tc>
          <w:tcPr>
            <w:tcW w:w="1778" w:type="pct"/>
            <w:shd w:val="clear" w:color="auto" w:fill="auto"/>
            <w:hideMark/>
          </w:tcPr>
          <w:p w14:paraId="05475824" w14:textId="2C4223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4478BB7B" w14:textId="595A745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uneta-Arrate&lt;/Author&gt;&lt;Year&gt;2024&lt;/Year&gt;&lt;RecNum&gt;133&lt;/RecNum&gt;&lt;DisplayText&gt;&lt;style face="superscript"&gt;[10]&lt;/style&gt;&lt;/DisplayText&gt;&lt;record&gt;&lt;rec-number&gt;133&lt;/rec-number&gt;&lt;foreign-keys&gt;&lt;key app="EN" db-id="rwxx0xz2ifzazme0927v0vvc5ftxrwzr0pxe" timestamp="1723815409"&gt;133&lt;/key&gt;&lt;key app="ENWeb" db-id=""&gt;0&lt;/key&gt;&lt;/foreign-keys&gt;&lt;ref-type name="Journal Article"&gt;17&lt;/ref-type&gt;&lt;contributors&gt;&lt;authors&gt;&lt;author&gt;Muneta-Arrate, I.&lt;/author&gt;&lt;author&gt;Miranda-Azpiazu, P.&lt;/author&gt;&lt;author&gt;Horrillo, I.&lt;/author&gt;&lt;author&gt;Diez-Alarcia, R.&lt;/author&gt;&lt;author&gt;Meana, J. J.&lt;/author&gt;&lt;/authors&gt;&lt;/contributors&gt;&lt;auth-address&gt;Department of Pharmacology, University of the Basque Country UPV/EHU, Leioa, Spain.&amp;#xD;Centro de Investigacion Biomedica en Red de Salud Mental CIBERSAM, ISCIII, Leioa, Spain.&amp;#xD;Current address: Department of Basic Neuroscience, Medical Faculty, University of Geneva, Geneva, Switzerland.&amp;#xD;Biobizkaia Health Research Institute, Barakaldo, Spain.&lt;/auth-address&gt;&lt;titles&gt;&lt;title&gt;Ligand bias and inverse agonism on 5-HT(2A) receptor-mediated modulation of G protein activity in post-mortem human brain&lt;/title&gt;&lt;secondary-title&gt;British Journal of Pharmacology&lt;/secondary-title&gt;&lt;/titles&gt;&lt;periodical&gt;&lt;full-title&gt;British Journal of Pharmacology&lt;/full-title&gt;&lt;/periodical&gt;&lt;pages&gt;1–16&lt;/pages&gt;&lt;edition&gt;2024/04/22&lt;/edition&gt;&lt;keywords&gt;&lt;keyword&gt;5-HT2A receptor&lt;/keyword&gt;&lt;keyword&gt;G protein&lt;/keyword&gt;&lt;keyword&gt;[35S]GTPgammaS&lt;/keyword&gt;&lt;keyword&gt;constitutive activity&lt;/keyword&gt;&lt;keyword&gt;functional selectivity&lt;/keyword&gt;&lt;keyword&gt;inverse agonism&lt;/keyword&gt;&lt;keyword&gt;post-mortem brain&lt;/keyword&gt;&lt;/keywords&gt;&lt;dates&gt;&lt;year&gt;2024&lt;/year&gt;&lt;pub-dates&gt;&lt;date&gt;Apr 21&lt;/date&gt;&lt;/pub-dates&gt;&lt;/dates&gt;&lt;isbn&gt;1476-5381 (Electronic)&amp;#xD;0007-1188 (Linking)&lt;/isbn&gt;&lt;accession-num&gt;38644550&lt;/accession-num&gt;&lt;urls&gt;&lt;related-urls&gt;&lt;url&gt;https://www.ncbi.nlm.nih.gov/pubmed/38644550&lt;/url&gt;&lt;/related-urls&gt;&lt;/urls&gt;&lt;electronic-resource-num&gt;10.1111/bph.1636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6FD50E" w14:textId="66BD47A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56D47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9B78B8" w14:textId="232F72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72DC7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0624FF29" w14:textId="3655F4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157FE4B2" w14:textId="5329D0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242C21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69</w:t>
            </w:r>
          </w:p>
        </w:tc>
        <w:tc>
          <w:tcPr>
            <w:tcW w:w="1778" w:type="pct"/>
            <w:shd w:val="clear" w:color="auto" w:fill="auto"/>
            <w:hideMark/>
          </w:tcPr>
          <w:p w14:paraId="0719C56C" w14:textId="2E8192A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671E58D" w14:textId="48B150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CA3C4C" w14:textId="5A80019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BB46D2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D4D6C0E" w14:textId="1421B1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37133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A</w:t>
            </w:r>
          </w:p>
        </w:tc>
        <w:tc>
          <w:tcPr>
            <w:tcW w:w="457" w:type="pct"/>
            <w:shd w:val="clear" w:color="auto" w:fill="auto"/>
          </w:tcPr>
          <w:p w14:paraId="20D442E0" w14:textId="1A9F44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A</w:t>
            </w:r>
          </w:p>
        </w:tc>
        <w:tc>
          <w:tcPr>
            <w:tcW w:w="812" w:type="pct"/>
            <w:shd w:val="clear" w:color="auto" w:fill="auto"/>
            <w:hideMark/>
          </w:tcPr>
          <w:p w14:paraId="51E87B9F" w14:textId="545D78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242C21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70</w:t>
            </w:r>
          </w:p>
        </w:tc>
        <w:tc>
          <w:tcPr>
            <w:tcW w:w="1778" w:type="pct"/>
            <w:shd w:val="clear" w:color="auto" w:fill="auto"/>
            <w:hideMark/>
          </w:tcPr>
          <w:p w14:paraId="46EBB2A8" w14:textId="188C01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BC95CCF" w14:textId="62FEEA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BsYW48L0F1dGhvcj48WWVhcj4yMDIyPC9ZZWFyPjxS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5E498C" w14:textId="76FA6D6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D19180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B781E48" w14:textId="03CC3BA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2E6E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B</w:t>
            </w:r>
          </w:p>
        </w:tc>
        <w:tc>
          <w:tcPr>
            <w:tcW w:w="457" w:type="pct"/>
            <w:shd w:val="clear" w:color="auto" w:fill="auto"/>
          </w:tcPr>
          <w:p w14:paraId="16921389" w14:textId="32C2AB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B</w:t>
            </w:r>
          </w:p>
        </w:tc>
        <w:tc>
          <w:tcPr>
            <w:tcW w:w="812" w:type="pct"/>
            <w:shd w:val="clear" w:color="auto" w:fill="auto"/>
            <w:hideMark/>
          </w:tcPr>
          <w:p w14:paraId="1251DCC6" w14:textId="15505BD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rgot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30A3D076" w14:textId="68D1398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044F519" w14:textId="1C55B9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cker&lt;/Author&gt;&lt;Year&gt;2013&lt;/Year&gt;&lt;RecNum&gt;135&lt;/RecNum&gt;&lt;DisplayText&gt;&lt;style face="superscript"&gt;[12]&lt;/style&gt;&lt;/DisplayText&gt;&lt;record&gt;&lt;rec-number&gt;135&lt;/rec-number&gt;&lt;foreign-keys&gt;&lt;key app="EN" db-id="rwxx0xz2ifzazme0927v0vvc5ftxrwzr0pxe" timestamp="1723815673"&gt;135&lt;/key&gt;&lt;/foreign-keys&gt;&lt;ref-type name="Journal Article"&gt;17&lt;/ref-type&gt;&lt;contributors&gt;&lt;authors&gt;&lt;author&gt;Wacker, Daniel&lt;/author&gt;&lt;author&gt;Wang, Chong&lt;/author&gt;&lt;author&gt;Katritch, Vsevolod&lt;/author&gt;&lt;author&gt;Han, Gye Won&lt;/author&gt;&lt;author&gt;Huang, Xi-Ping&lt;/author&gt;&lt;author&gt;Vardy, Eyal&lt;/author&gt;&lt;author&gt;McCorvy, John D.&lt;/author&gt;&lt;author&gt;Jiang, Yi&lt;/author&gt;&lt;author&gt;Chu, Meihua&lt;/author&gt;&lt;author&gt;Siu, Fai Yiu&lt;/author&gt;&lt;author&gt;Liu, Wei&lt;/author&gt;&lt;author&gt;Xu, H. Eric&lt;/author&gt;&lt;author&gt;Cherezov, Vadim&lt;/author&gt;&lt;author&gt;Roth, Bryan L.&lt;/author&gt;&lt;author&gt;Stevens, Raymond C.&lt;/author&gt;&lt;/authors&gt;&lt;/contributors&gt;&lt;titles&gt;&lt;title&gt;Structural features for functional selectivity at serotonin receptors&lt;/title&gt;&lt;secondary-title&gt;Science&lt;/secondary-title&gt;&lt;/titles&gt;&lt;periodical&gt;&lt;full-title&gt;Science&lt;/full-title&gt;&lt;/periodical&gt;&lt;pages&gt;615-619&lt;/pages&gt;&lt;volume&gt;340&lt;/volume&gt;&lt;number&gt;6132&lt;/number&gt;&lt;dates&gt;&lt;year&gt;2013&lt;/year&gt;&lt;pub-dates&gt;&lt;date&gt;May 3&lt;/date&gt;&lt;/pub-dates&gt;&lt;/dates&gt;&lt;isbn&gt;0036-8075&lt;/isbn&gt;&lt;accession-num&gt;WOS:000318268900049&lt;/accession-num&gt;&lt;work-type&gt;Article&lt;/work-type&gt;&lt;urls&gt;&lt;related-urls&gt;&lt;url&gt;&lt;style face="underline" font="default" size="100%"&gt;&amp;lt;Go to ISI&amp;gt;://WOS:000318268900049&lt;/style&gt;&lt;/url&gt;&lt;/related-urls&gt;&lt;/urls&gt;&lt;electronic-resource-num&gt;10.1126/science.12328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C1A6FB" w14:textId="707B755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DADCD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3845FD" w14:textId="56BCDF9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E1FBB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B</w:t>
            </w:r>
          </w:p>
        </w:tc>
        <w:tc>
          <w:tcPr>
            <w:tcW w:w="457" w:type="pct"/>
            <w:shd w:val="clear" w:color="auto" w:fill="auto"/>
          </w:tcPr>
          <w:p w14:paraId="267F7013" w14:textId="235499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B</w:t>
            </w:r>
          </w:p>
        </w:tc>
        <w:tc>
          <w:tcPr>
            <w:tcW w:w="812" w:type="pct"/>
            <w:shd w:val="clear" w:color="auto" w:fill="auto"/>
            <w:hideMark/>
          </w:tcPr>
          <w:p w14:paraId="1C82582D" w14:textId="542BD5E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ergic acid diethyl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348E8B1C" w14:textId="15B33B4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B520385" w14:textId="4682AF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cker&lt;/Author&gt;&lt;Year&gt;2013&lt;/Year&gt;&lt;RecNum&gt;135&lt;/RecNum&gt;&lt;DisplayText&gt;&lt;style face="superscript"&gt;[12]&lt;/style&gt;&lt;/DisplayText&gt;&lt;record&gt;&lt;rec-number&gt;135&lt;/rec-number&gt;&lt;foreign-keys&gt;&lt;key app="EN" db-id="rwxx0xz2ifzazme0927v0vvc5ftxrwzr0pxe" timestamp="1723815673"&gt;135&lt;/key&gt;&lt;/foreign-keys&gt;&lt;ref-type name="Journal Article"&gt;17&lt;/ref-type&gt;&lt;contributors&gt;&lt;authors&gt;&lt;author&gt;Wacker, Daniel&lt;/author&gt;&lt;author&gt;Wang, Chong&lt;/author&gt;&lt;author&gt;Katritch, Vsevolod&lt;/author&gt;&lt;author&gt;Han, Gye Won&lt;/author&gt;&lt;author&gt;Huang, Xi-Ping&lt;/author&gt;&lt;author&gt;Vardy, Eyal&lt;/author&gt;&lt;author&gt;McCorvy, John D.&lt;/author&gt;&lt;author&gt;Jiang, Yi&lt;/author&gt;&lt;author&gt;Chu, Meihua&lt;/author&gt;&lt;author&gt;Siu, Fai Yiu&lt;/author&gt;&lt;author&gt;Liu, Wei&lt;/author&gt;&lt;author&gt;Xu, H. Eric&lt;/author&gt;&lt;author&gt;Cherezov, Vadim&lt;/author&gt;&lt;author&gt;Roth, Bryan L.&lt;/author&gt;&lt;author&gt;Stevens, Raymond C.&lt;/author&gt;&lt;/authors&gt;&lt;/contributors&gt;&lt;titles&gt;&lt;title&gt;Structural features for functional selectivity at serotonin receptors&lt;/title&gt;&lt;secondary-title&gt;Science&lt;/secondary-title&gt;&lt;/titles&gt;&lt;periodical&gt;&lt;full-title&gt;Science&lt;/full-title&gt;&lt;/periodical&gt;&lt;pages&gt;615-619&lt;/pages&gt;&lt;volume&gt;340&lt;/volume&gt;&lt;number&gt;6132&lt;/number&gt;&lt;dates&gt;&lt;year&gt;2013&lt;/year&gt;&lt;pub-dates&gt;&lt;date&gt;May 3&lt;/date&gt;&lt;/pub-dates&gt;&lt;/dates&gt;&lt;isbn&gt;0036-8075&lt;/isbn&gt;&lt;accession-num&gt;WOS:000318268900049&lt;/accession-num&gt;&lt;work-type&gt;Article&lt;/work-type&gt;&lt;urls&gt;&lt;related-urls&gt;&lt;url&gt;&lt;style face="underline" font="default" size="100%"&gt;&amp;lt;Go to ISI&amp;gt;://WOS:000318268900049&lt;/style&gt;&lt;/url&gt;&lt;/related-urls&gt;&lt;/urls&gt;&lt;electronic-resource-num&gt;10.1126/science.12328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085509" w14:textId="245DD6E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4CF8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2FD85B" w14:textId="355783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8BE77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E81A453" w14:textId="451809B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0D3C6461" w14:textId="01FB3D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</w:t>
            </w: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)-asimilobine  </w:t>
            </w:r>
          </w:p>
        </w:tc>
        <w:tc>
          <w:tcPr>
            <w:tcW w:w="1778" w:type="pct"/>
            <w:shd w:val="clear" w:color="auto" w:fill="auto"/>
            <w:hideMark/>
          </w:tcPr>
          <w:p w14:paraId="4669316C" w14:textId="7075C49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F0AA16E" w14:textId="6AE3583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jA8L1llYXI+PFJl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jA8L1llYXI+PFJl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985294E" w14:textId="15DFCB4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73F9C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B32B42" w14:textId="18F0A1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8F7FE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392A8C8E" w14:textId="2760DF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6829D312" w14:textId="6E89D7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b</w:t>
            </w:r>
          </w:p>
        </w:tc>
        <w:tc>
          <w:tcPr>
            <w:tcW w:w="1778" w:type="pct"/>
            <w:shd w:val="clear" w:color="auto" w:fill="auto"/>
            <w:hideMark/>
          </w:tcPr>
          <w:p w14:paraId="7860E503" w14:textId="3776BB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5876114" w14:textId="45134BC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o&lt;/Author&gt;&lt;Year&gt;2022&lt;/Year&gt;&lt;RecNum&gt;96&lt;/RecNum&gt;&lt;DisplayText&gt;&lt;style face="superscript"&gt;[14]&lt;/style&gt;&lt;/DisplayText&gt;&lt;record&gt;&lt;rec-number&gt;96&lt;/rec-number&gt;&lt;foreign-keys&gt;&lt;key app="EN" db-id="rwxx0xz2ifzazme0927v0vvc5ftxrwzr0pxe" timestamp="1723703310"&gt;96&lt;/key&gt;&lt;key app="ENWeb" db-id=""&gt;0&lt;/key&gt;&lt;/foreign-keys&gt;&lt;ref-type name="Journal Article"&gt;17&lt;/ref-type&gt;&lt;contributors&gt;&lt;authors&gt;&lt;author&gt;Mao, Qi&lt;/author&gt;&lt;author&gt;Zhang, Bingjie&lt;/author&gt;&lt;author&gt;Tian, Sheng&lt;/author&gt;&lt;author&gt;Qin, Wangzhi&lt;/author&gt;&lt;author&gt;Chen, Jiaojiao&lt;/author&gt;&lt;author&gt;Huang, Xi-Ping&lt;/author&gt;&lt;author&gt;Xin, Ye&lt;/author&gt;&lt;author&gt;Yang, Huicui&lt;/author&gt;&lt;author&gt;Zhen, Xue-Chu&lt;/author&gt;&lt;author&gt;Shui, Wenqing&lt;/author&gt;&lt;author&gt;Ye, Na&lt;/author&gt;&lt;/authors&gt;&lt;/contributors&gt;&lt;titles&gt;&lt;title&gt;Structural optimizations and bioevaluation of N-H aporphine analogues as Gq-biased and selective serotonin 5-HT2C receptor agonists&lt;/title&gt;&lt;secondary-title&gt;Bioorganic Chemistry&lt;/secondary-title&gt;&lt;/titles&gt;&lt;periodical&gt;&lt;full-title&gt;Bioorganic Chemistry&lt;/full-title&gt;&lt;/periodical&gt;&lt;pages&gt;105795&lt;/pages&gt;&lt;volume&gt;123&lt;/volume&gt;&lt;section&gt;105795&lt;/section&gt;&lt;dates&gt;&lt;year&gt;2022&lt;/year&gt;&lt;/dates&gt;&lt;isbn&gt;00452068&lt;/isbn&gt;&lt;urls&gt;&lt;/urls&gt;&lt;electronic-resource-num&gt;10.1016/j.bioorg.2022.10579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9D43AA1" w14:textId="75A40BC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42069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8E6907" w14:textId="1642B5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602DA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44A92D3D" w14:textId="4A5BB6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02C3252D" w14:textId="305EECA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f</w:t>
            </w:r>
          </w:p>
        </w:tc>
        <w:tc>
          <w:tcPr>
            <w:tcW w:w="1778" w:type="pct"/>
            <w:shd w:val="clear" w:color="auto" w:fill="auto"/>
            <w:hideMark/>
          </w:tcPr>
          <w:p w14:paraId="2BB29657" w14:textId="12F03F7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1642D54" w14:textId="1606D3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o&lt;/Author&gt;&lt;Year&gt;2022&lt;/Year&gt;&lt;RecNum&gt;96&lt;/RecNum&gt;&lt;DisplayText&gt;&lt;style face="superscript"&gt;[14]&lt;/style&gt;&lt;/DisplayText&gt;&lt;record&gt;&lt;rec-number&gt;96&lt;/rec-number&gt;&lt;foreign-keys&gt;&lt;key app="EN" db-id="rwxx0xz2ifzazme0927v0vvc5ftxrwzr0pxe" timestamp="1723703310"&gt;96&lt;/key&gt;&lt;key app="ENWeb" db-id=""&gt;0&lt;/key&gt;&lt;/foreign-keys&gt;&lt;ref-type name="Journal Article"&gt;17&lt;/ref-type&gt;&lt;contributors&gt;&lt;authors&gt;&lt;author&gt;Mao, Qi&lt;/author&gt;&lt;author&gt;Zhang, Bingjie&lt;/author&gt;&lt;author&gt;Tian, Sheng&lt;/author&gt;&lt;author&gt;Qin, Wangzhi&lt;/author&gt;&lt;author&gt;Chen, Jiaojiao&lt;/author&gt;&lt;author&gt;Huang, Xi-Ping&lt;/author&gt;&lt;author&gt;Xin, Ye&lt;/author&gt;&lt;author&gt;Yang, Huicui&lt;/author&gt;&lt;author&gt;Zhen, Xue-Chu&lt;/author&gt;&lt;author&gt;Shui, Wenqing&lt;/author&gt;&lt;author&gt;Ye, Na&lt;/author&gt;&lt;/authors&gt;&lt;/contributors&gt;&lt;titles&gt;&lt;title&gt;Structural optimizations and bioevaluation of N-H aporphine analogues as Gq-biased and selective serotonin 5-HT2C receptor agonists&lt;/title&gt;&lt;secondary-title&gt;Bioorganic Chemistry&lt;/secondary-title&gt;&lt;/titles&gt;&lt;periodical&gt;&lt;full-title&gt;Bioorganic Chemistry&lt;/full-title&gt;&lt;/periodical&gt;&lt;pages&gt;105795&lt;/pages&gt;&lt;volume&gt;123&lt;/volume&gt;&lt;section&gt;105795&lt;/section&gt;&lt;dates&gt;&lt;year&gt;2022&lt;/year&gt;&lt;/dates&gt;&lt;isbn&gt;00452068&lt;/isbn&gt;&lt;urls&gt;&lt;/urls&gt;&lt;electronic-resource-num&gt;10.1016/j.bioorg.2022.10579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A9951B" w14:textId="6B2BC22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81B35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D9FCD1" w14:textId="3802E7C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C4BEF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8162950" w14:textId="3B75F0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CDE9F76" w14:textId="293958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7e</w:t>
            </w:r>
          </w:p>
        </w:tc>
        <w:tc>
          <w:tcPr>
            <w:tcW w:w="1778" w:type="pct"/>
            <w:shd w:val="clear" w:color="auto" w:fill="auto"/>
            <w:hideMark/>
          </w:tcPr>
          <w:p w14:paraId="3BAEF523" w14:textId="137A7189" w:rsidR="0031339B" w:rsidRPr="005B4529" w:rsidRDefault="001D0AC3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8C48626" w14:textId="114178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heng&lt;/Author&gt;&lt;Year&gt;2016&lt;/Year&gt;&lt;RecNum&gt;317&lt;/RecNum&gt;&lt;DisplayText&gt;&lt;style face="superscript"&gt;[15]&lt;/style&gt;&lt;/DisplayText&gt;&lt;record&gt;&lt;rec-number&gt;317&lt;/rec-number&gt;&lt;foreign-keys&gt;&lt;key app="EN" db-id="rwxx0xz2ifzazme0927v0vvc5ftxrwzr0pxe" timestamp="1724027810"&gt;317&lt;/key&gt;&lt;key app="ENWeb" db-id=""&gt;0&lt;/key&gt;&lt;/foreign-keys&gt;&lt;ref-type name="Journal Article"&gt;17&lt;/ref-type&gt;&lt;contributors&gt;&lt;authors&gt;&lt;author&gt;Cheng, J.&lt;/author&gt;&lt;author&gt;McCorvy, J. D.&lt;/author&gt;&lt;author&gt;Giguere, P. M.&lt;/author&gt;&lt;author&gt;Zhu, H.&lt;/author&gt;&lt;author&gt;Kenakin, T.&lt;/author&gt;&lt;author&gt;Roth, B. L.&lt;/author&gt;&lt;author&gt;Kozikowski, A. P.&lt;/author&gt;&lt;/authors&gt;&lt;/contributors&gt;&lt;auth-address&gt;Drug Discovery Program, Department of Medicinal Chemistry and Pharmacognosy, College of Pharmacy, University of Illinois at Chicago , Chicago, Illinois 60612, United States.&lt;/auth-address&gt;&lt;titles&gt;&lt;title&gt;Design and discovery of functionally selective serotonin 2C (5-HT2C) receptor agonists&lt;/title&gt;&lt;secondary-title&gt;Journal of Medicinal Chemistry&lt;/secondary-title&gt;&lt;/titles&gt;&lt;periodical&gt;&lt;full-title&gt;Journal of Medicinal Chemistry&lt;/full-title&gt;&lt;/periodical&gt;&lt;pages&gt;9866-9880&lt;/pages&gt;&lt;volume&gt;59&lt;/volume&gt;&lt;number&gt;21&lt;/number&gt;&lt;edition&gt;2016/10/12&lt;/edition&gt;&lt;keywords&gt;&lt;keyword&gt;Dose-Response Relationship, Drug&lt;/keyword&gt;&lt;keyword&gt;*Drug Discovery&lt;/keyword&gt;&lt;keyword&gt;Humans&lt;/keyword&gt;&lt;keyword&gt;Molecular Structure&lt;/keyword&gt;&lt;keyword&gt;Receptor, Serotonin, 5-HT2C/*metabolism&lt;/keyword&gt;&lt;keyword&gt;Serotonin 5-HT2 Receptor Agonists/chemical synthesis/chemistry/*pharmacology&lt;/keyword&gt;&lt;keyword&gt;Structure-Activity Relationship&lt;/keyword&gt;&lt;/keywords&gt;&lt;dates&gt;&lt;year&gt;2016&lt;/year&gt;&lt;pub-dates&gt;&lt;date&gt;Nov 10&lt;/date&gt;&lt;/pub-dates&gt;&lt;/dates&gt;&lt;isbn&gt;1520-4804 (Electronic)&amp;#xD;0022-2623 (Linking)&lt;/isbn&gt;&lt;accession-num&gt;27726356&lt;/accession-num&gt;&lt;urls&gt;&lt;related-urls&gt;&lt;url&gt;https://www.ncbi.nlm.nih.gov/pubmed/27726356&lt;/url&gt;&lt;/related-urls&gt;&lt;/urls&gt;&lt;electronic-resource-num&gt;10.1021/acs.jmedchem.6b01194&lt;/electronic-resource-num&gt;&lt;research-notes&gt;5-HT2C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CFFF0C" w14:textId="765B1EF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25DCF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C9E349" w14:textId="24CA4E2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211D0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B0413DE" w14:textId="36980C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416316D1" w14:textId="253B9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15a</w:t>
            </w:r>
          </w:p>
        </w:tc>
        <w:tc>
          <w:tcPr>
            <w:tcW w:w="1778" w:type="pct"/>
            <w:shd w:val="clear" w:color="auto" w:fill="auto"/>
            <w:hideMark/>
          </w:tcPr>
          <w:p w14:paraId="65D512BC" w14:textId="138BEFB6" w:rsidR="0031339B" w:rsidRPr="005B4529" w:rsidRDefault="000E6553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0BFEEA8" w14:textId="33AA9CA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093585" w14:textId="7E335F7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02DDB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7833B2" w14:textId="479A56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64005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1FB84BA6" w14:textId="021EDF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A6CF64D" w14:textId="667B35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(+)-19</w:t>
            </w:r>
          </w:p>
        </w:tc>
        <w:tc>
          <w:tcPr>
            <w:tcW w:w="1778" w:type="pct"/>
            <w:shd w:val="clear" w:color="auto" w:fill="auto"/>
            <w:hideMark/>
          </w:tcPr>
          <w:p w14:paraId="3C7E2B12" w14:textId="729158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3E37B62" w14:textId="0FB090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c8L1llYXI+PFJl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16AE0E0" w14:textId="190115F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C77C2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571E22" w14:textId="140062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2BF0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B5B4A4B" w14:textId="7565365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3DC916AB" w14:textId="7C3AEB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ipiprazole</w:t>
            </w:r>
          </w:p>
        </w:tc>
        <w:tc>
          <w:tcPr>
            <w:tcW w:w="1778" w:type="pct"/>
            <w:shd w:val="clear" w:color="auto" w:fill="auto"/>
            <w:hideMark/>
          </w:tcPr>
          <w:p w14:paraId="5FF866BA" w14:textId="7F65133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9B4D436" w14:textId="26B2CD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E49F4B4" w14:textId="093E04E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95CE5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41F27A" w14:textId="18F405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000AF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02BC4B5B" w14:textId="46E366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1B154A4" w14:textId="783E227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rcaserin</w:t>
            </w:r>
          </w:p>
        </w:tc>
        <w:tc>
          <w:tcPr>
            <w:tcW w:w="1778" w:type="pct"/>
            <w:shd w:val="clear" w:color="auto" w:fill="auto"/>
            <w:hideMark/>
          </w:tcPr>
          <w:p w14:paraId="5262190C" w14:textId="52E9C1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B4E8089" w14:textId="0CAEEC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1A445F7" w14:textId="7DA5DC3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EC9C92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3D75F5" w14:textId="6219B1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E3064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2C</w:t>
            </w:r>
          </w:p>
        </w:tc>
        <w:tc>
          <w:tcPr>
            <w:tcW w:w="457" w:type="pct"/>
            <w:shd w:val="clear" w:color="auto" w:fill="auto"/>
          </w:tcPr>
          <w:p w14:paraId="79F482B8" w14:textId="1CD790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675B10F" w14:textId="0CA390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BP</w:t>
            </w:r>
          </w:p>
        </w:tc>
        <w:tc>
          <w:tcPr>
            <w:tcW w:w="1778" w:type="pct"/>
            <w:shd w:val="clear" w:color="auto" w:fill="auto"/>
            <w:hideMark/>
          </w:tcPr>
          <w:p w14:paraId="6E223937" w14:textId="320060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EFDF8A7" w14:textId="7F18EC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xzaW5nPC9BdXRob3I+PFllYXI+MjAxOTwvWWVhcj48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4AA8212" w14:textId="5039146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69465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1D0066" w14:textId="6E368A6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A549E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4R</w:t>
            </w:r>
          </w:p>
        </w:tc>
        <w:tc>
          <w:tcPr>
            <w:tcW w:w="457" w:type="pct"/>
            <w:shd w:val="clear" w:color="auto" w:fill="auto"/>
          </w:tcPr>
          <w:p w14:paraId="3E7B3EBC" w14:textId="14C10FC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12197C" w14:textId="3447B86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S 67333</w:t>
            </w:r>
          </w:p>
        </w:tc>
        <w:tc>
          <w:tcPr>
            <w:tcW w:w="1778" w:type="pct"/>
            <w:shd w:val="clear" w:color="auto" w:fill="auto"/>
            <w:hideMark/>
          </w:tcPr>
          <w:p w14:paraId="7DA63DE6" w14:textId="1704135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160A87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 xml:space="preserve">q </w:t>
            </w:r>
          </w:p>
        </w:tc>
        <w:tc>
          <w:tcPr>
            <w:tcW w:w="582" w:type="pct"/>
            <w:shd w:val="clear" w:color="auto" w:fill="auto"/>
          </w:tcPr>
          <w:p w14:paraId="38CFB4CA" w14:textId="56E9C94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ven&lt;/Author&gt;&lt;Year&gt;2013&lt;/Year&gt;&lt;RecNum&gt;318&lt;/RecNum&gt;&lt;DisplayText&gt;&lt;style face="superscript"&gt;[18]&lt;/style&gt;&lt;/DisplayText&gt;&lt;record&gt;&lt;rec-number&gt;318&lt;/rec-number&gt;&lt;foreign-keys&gt;&lt;key app="EN" db-id="rwxx0xz2ifzazme0927v0vvc5ftxrwzr0pxe" timestamp="1724028277"&gt;318&lt;/key&gt;&lt;key app="ENWeb" db-id=""&gt;0&lt;/key&gt;&lt;/foreign-keys&gt;&lt;ref-type name="Journal Article"&gt;17&lt;/ref-type&gt;&lt;contributors&gt;&lt;authors&gt;&lt;author&gt;Gaven, F.&lt;/author&gt;&lt;author&gt;Pellissier, L. P.&lt;/author&gt;&lt;author&gt;Queffeulou, E.&lt;/author&gt;&lt;author&gt;Cochet, M.&lt;/author&gt;&lt;author&gt;Bockaert, J.&lt;/author&gt;&lt;author&gt;Dumuis, A.&lt;/author&gt;&lt;author&gt;Claeysen, S.&lt;/author&gt;&lt;/authors&gt;&lt;/contributors&gt;&lt;auth-address&gt;CNRS, UMR-5203, Institut de Genomique Fonctionnelle, F-34000 Montpellier, France.&lt;/auth-address&gt;&lt;titles&gt;&lt;title&gt;Pharmacological profile of engineered 5-HT(4) receptors and identification of 5-HT(4) receptor-biased ligands&lt;/title&gt;&lt;secondary-title&gt;Brain Research&lt;/secondary-title&gt;&lt;/titles&gt;&lt;periodical&gt;&lt;full-title&gt;Brain Research&lt;/full-title&gt;&lt;/periodical&gt;&lt;pages&gt;65-72&lt;/pages&gt;&lt;volume&gt;1511&lt;/volume&gt;&lt;edition&gt;2012/11/15&lt;/edition&gt;&lt;keywords&gt;&lt;keyword&gt;Animals&lt;/keyword&gt;&lt;keyword&gt;Chlorocebus aethiops&lt;/keyword&gt;&lt;keyword&gt;Cyclic AMP/metabolism&lt;/keyword&gt;&lt;keyword&gt;Inositol Phosphates/metabolism&lt;/keyword&gt;&lt;keyword&gt;*Ligands&lt;/keyword&gt;&lt;keyword&gt;Mutation/genetics&lt;/keyword&gt;&lt;keyword&gt;Receptors, Serotonin, 5-HT4/*genetics/*metabolism&lt;/keyword&gt;&lt;keyword&gt;Serotonin Agents/pharmacology&lt;/keyword&gt;&lt;keyword&gt;Transfection&lt;/keyword&gt;&lt;/keywords&gt;&lt;dates&gt;&lt;year&gt;2013&lt;/year&gt;&lt;pub-dates&gt;&lt;date&gt;May 20&lt;/date&gt;&lt;/pub-dates&gt;&lt;/dates&gt;&lt;isbn&gt;1872-6240 (Electronic)&amp;#xD;0006-8993 (Linking)&lt;/isbn&gt;&lt;accession-num&gt;23148949&lt;/accession-num&gt;&lt;urls&gt;&lt;related-urls&gt;&lt;url&gt;https://www.ncbi.nlm.nih.gov/pubmed/23148949&lt;/url&gt;&lt;/related-urls&gt;&lt;/urls&gt;&lt;electronic-resource-num&gt;10.1016/j.brainres.2012.11.005&lt;/electronic-resource-num&gt;&lt;research-notes&gt;5-HT4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4CE046B" w14:textId="135784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82D5D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4CE4F2" w14:textId="0ABC9A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F8142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4R</w:t>
            </w:r>
          </w:p>
        </w:tc>
        <w:tc>
          <w:tcPr>
            <w:tcW w:w="457" w:type="pct"/>
            <w:shd w:val="clear" w:color="auto" w:fill="auto"/>
          </w:tcPr>
          <w:p w14:paraId="5C78571F" w14:textId="592FA3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429AF93" w14:textId="192285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ucalopride</w:t>
            </w:r>
          </w:p>
        </w:tc>
        <w:tc>
          <w:tcPr>
            <w:tcW w:w="1778" w:type="pct"/>
            <w:shd w:val="clear" w:color="auto" w:fill="auto"/>
            <w:hideMark/>
          </w:tcPr>
          <w:p w14:paraId="32A01B0A" w14:textId="029A569D" w:rsidR="0031339B" w:rsidRPr="005B4529" w:rsidRDefault="00160A87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 xml:space="preserve">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1F7A3192" w14:textId="10379D0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ven&lt;/Author&gt;&lt;Year&gt;2013&lt;/Year&gt;&lt;RecNum&gt;318&lt;/RecNum&gt;&lt;DisplayText&gt;&lt;style face="superscript"&gt;[18]&lt;/style&gt;&lt;/DisplayText&gt;&lt;record&gt;&lt;rec-number&gt;318&lt;/rec-number&gt;&lt;foreign-keys&gt;&lt;key app="EN" db-id="rwxx0xz2ifzazme0927v0vvc5ftxrwzr0pxe" timestamp="1724028277"&gt;318&lt;/key&gt;&lt;key app="ENWeb" db-id=""&gt;0&lt;/key&gt;&lt;/foreign-keys&gt;&lt;ref-type name="Journal Article"&gt;17&lt;/ref-type&gt;&lt;contributors&gt;&lt;authors&gt;&lt;author&gt;Gaven, F.&lt;/author&gt;&lt;author&gt;Pellissier, L. P.&lt;/author&gt;&lt;author&gt;Queffeulou, E.&lt;/author&gt;&lt;author&gt;Cochet, M.&lt;/author&gt;&lt;author&gt;Bockaert, J.&lt;/author&gt;&lt;author&gt;Dumuis, A.&lt;/author&gt;&lt;author&gt;Claeysen, S.&lt;/author&gt;&lt;/authors&gt;&lt;/contributors&gt;&lt;auth-address&gt;CNRS, UMR-5203, Institut de Genomique Fonctionnelle, F-34000 Montpellier, France.&lt;/auth-address&gt;&lt;titles&gt;&lt;title&gt;Pharmacological profile of engineered 5-HT(4) receptors and identification of 5-HT(4) receptor-biased ligands&lt;/title&gt;&lt;secondary-title&gt;Brain Research&lt;/secondary-title&gt;&lt;/titles&gt;&lt;periodical&gt;&lt;full-title&gt;Brain Research&lt;/full-title&gt;&lt;/periodical&gt;&lt;pages&gt;65-72&lt;/pages&gt;&lt;volume&gt;1511&lt;/volume&gt;&lt;edition&gt;2012/11/15&lt;/edition&gt;&lt;keywords&gt;&lt;keyword&gt;Animals&lt;/keyword&gt;&lt;keyword&gt;Chlorocebus aethiops&lt;/keyword&gt;&lt;keyword&gt;Cyclic AMP/metabolism&lt;/keyword&gt;&lt;keyword&gt;Inositol Phosphates/metabolism&lt;/keyword&gt;&lt;keyword&gt;*Ligands&lt;/keyword&gt;&lt;keyword&gt;Mutation/genetics&lt;/keyword&gt;&lt;keyword&gt;Receptors, Serotonin, 5-HT4/*genetics/*metabolism&lt;/keyword&gt;&lt;keyword&gt;Serotonin Agents/pharmacology&lt;/keyword&gt;&lt;keyword&gt;Transfection&lt;/keyword&gt;&lt;/keywords&gt;&lt;dates&gt;&lt;year&gt;2013&lt;/year&gt;&lt;pub-dates&gt;&lt;date&gt;May 20&lt;/date&gt;&lt;/pub-dates&gt;&lt;/dates&gt;&lt;isbn&gt;1872-6240 (Electronic)&amp;#xD;0006-8993 (Linking)&lt;/isbn&gt;&lt;accession-num&gt;23148949&lt;/accession-num&gt;&lt;urls&gt;&lt;related-urls&gt;&lt;url&gt;https://www.ncbi.nlm.nih.gov/pubmed/23148949&lt;/url&gt;&lt;/related-urls&gt;&lt;/urls&gt;&lt;electronic-resource-num&gt;10.1016/j.brainres.2012.11.005&lt;/electronic-resource-num&gt;&lt;research-notes&gt;5-HT4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BAB5FA" w14:textId="2DCC74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63A8B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8C70DC" w14:textId="36535EA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D288A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4704F74" w14:textId="7C21848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33D15B9D" w14:textId="0FB3166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g</w:t>
            </w:r>
          </w:p>
        </w:tc>
        <w:tc>
          <w:tcPr>
            <w:tcW w:w="1778" w:type="pct"/>
            <w:shd w:val="clear" w:color="auto" w:fill="auto"/>
            <w:hideMark/>
          </w:tcPr>
          <w:p w14:paraId="5A9FEDA1" w14:textId="514FDB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78EB68E" w14:textId="3BAA2C3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aW08L0F1dGhvcj48WWVhcj4yMDE4PC9ZZWFyPjxSZWNO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aW08L0F1dGhvcj48WWVhcj4yMDE4PC9ZZWFyPjxSZWNO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</w:fldData>
              </w:fldChar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5F7ABA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DBB84D" w14:textId="7DBCAAF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E43DE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97FAD5" w14:textId="09CF7C6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7EB5C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96F68A8" w14:textId="236E8D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B10DC53" w14:textId="7C83DA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b</w:t>
            </w:r>
          </w:p>
        </w:tc>
        <w:tc>
          <w:tcPr>
            <w:tcW w:w="1778" w:type="pct"/>
            <w:shd w:val="clear" w:color="auto" w:fill="auto"/>
            <w:hideMark/>
          </w:tcPr>
          <w:p w14:paraId="3C2E99E9" w14:textId="1EEC91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9F7FD01" w14:textId="4C9912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5F7ABA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ee&lt;/Author&gt;&lt;Year&gt;2021&lt;/Year&gt;&lt;RecNum&gt;443&lt;/RecNum&gt;&lt;DisplayText&gt;&lt;style face="superscript"&gt;[20]&lt;/style&gt;&lt;/DisplayText&gt;&lt;record&gt;&lt;rec-number&gt;443&lt;/rec-number&gt;&lt;foreign-keys&gt;&lt;key app="EN" db-id="rwxx0xz2ifzazme0927v0vvc5ftxrwzr0pxe" timestamp="1724058791"&gt;443&lt;/key&gt;&lt;/foreign-keys&gt;&lt;ref-type name="Journal Article"&gt;17&lt;/ref-type&gt;&lt;contributors&gt;&lt;authors&gt;&lt;author&gt;Lee, Jieon&lt;/author&gt;&lt;author&gt;Kwag, Rina&lt;/author&gt;&lt;author&gt;Lee, Soyeon&lt;/author&gt;&lt;author&gt;Kim, Doyoung&lt;/author&gt;&lt;author&gt;Woo, Jiwan&lt;/author&gt;&lt;author&gt;Cho, Yakdol&lt;/author&gt;&lt;author&gt;Kim, Hak Joong&lt;/author&gt;&lt;author&gt;Kim, Jeongjin&lt;/author&gt;&lt;author&gt;Jeon, Byungsun&lt;/author&gt;&lt;author&gt;Choo, Hyunah&lt;/author&gt;&lt;/authors&gt;&lt;/contributors&gt;&lt;titles&gt;&lt;title&gt;Discovery of G protein-biased ligands against 5-HT7R&lt;/title&gt;&lt;secondary-title&gt;Journal of Medicinal Chemistry&lt;/secondary-title&gt;&lt;/titles&gt;&lt;periodical&gt;&lt;full-title&gt;Journal of Medicinal Chemistry&lt;/full-title&gt;&lt;/periodical&gt;&lt;pages&gt;7453-7467&lt;/pages&gt;&lt;volume&gt;64&lt;/volume&gt;&lt;number&gt;11&lt;/number&gt;&lt;dates&gt;&lt;year&gt;2021&lt;/year&gt;&lt;pub-dates&gt;&lt;date&gt;Jun 10&lt;/date&gt;&lt;/pub-dates&gt;&lt;/dates&gt;&lt;isbn&gt;0022-2623&lt;/isbn&gt;&lt;accession-num&gt;WOS:000662187100023&lt;/accession-num&gt;&lt;work-type&gt;Article&lt;/work-type&gt;&lt;urls&gt;&lt;related-urls&gt;&lt;url&gt;&lt;style face="underline" font="default" size="100%"&gt;&amp;lt;Go to ISI&amp;gt;://WOS:000662187100023&lt;/style&gt;&lt;/url&gt;&lt;/related-urls&gt;&lt;/urls&gt;&lt;electronic-resource-num&gt;10.1021/acs.jmedchem.1c00110&lt;/electronic-resource-num&gt;&lt;research-notes&gt;5-HT7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3D2038" w14:textId="49B1F49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B7A29F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D3A2F4D" w14:textId="0A26BF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3561D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41B21E2D" w14:textId="2DD079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26F6FF73" w14:textId="720EED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erodolin</w:t>
            </w:r>
          </w:p>
        </w:tc>
        <w:tc>
          <w:tcPr>
            <w:tcW w:w="1778" w:type="pct"/>
            <w:shd w:val="clear" w:color="auto" w:fill="auto"/>
            <w:hideMark/>
          </w:tcPr>
          <w:p w14:paraId="6969431F" w14:textId="6ED07E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4B012DE8" w14:textId="1DD7BF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LaGFtbGljaGk8L0F1dGhvcj48WWVhcj4yMDIyPC9Z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LaGFtbGljaGk8L0F1dGhvcj48WWVhcj4yMDIyPC9Z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1DB3871" w14:textId="074AEA1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D1D03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09D4E6" w14:textId="68A8765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3929C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52E9B047" w14:textId="31E385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1404E0A2" w14:textId="693C8C9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c</w:t>
            </w:r>
          </w:p>
        </w:tc>
        <w:tc>
          <w:tcPr>
            <w:tcW w:w="1778" w:type="pct"/>
            <w:shd w:val="clear" w:color="auto" w:fill="auto"/>
            <w:hideMark/>
          </w:tcPr>
          <w:p w14:paraId="2DF50867" w14:textId="56CAEF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003086F" w14:textId="0F0C9B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9D9C84F" w14:textId="6F677E3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A67A3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11429D" w14:textId="092E70B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35226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61BD5978" w14:textId="0075C27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074B68F" w14:textId="6A1C7B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f</w:t>
            </w:r>
          </w:p>
        </w:tc>
        <w:tc>
          <w:tcPr>
            <w:tcW w:w="1778" w:type="pct"/>
            <w:shd w:val="clear" w:color="auto" w:fill="auto"/>
            <w:hideMark/>
          </w:tcPr>
          <w:p w14:paraId="1173918C" w14:textId="769F8E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062C3EC" w14:textId="190923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85320C2" w14:textId="180325F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7782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E68A38" w14:textId="6EAC4F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51423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785A357A" w14:textId="40B0F8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3565F07A" w14:textId="381E2A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i</w:t>
            </w:r>
          </w:p>
        </w:tc>
        <w:tc>
          <w:tcPr>
            <w:tcW w:w="1778" w:type="pct"/>
            <w:shd w:val="clear" w:color="auto" w:fill="auto"/>
            <w:hideMark/>
          </w:tcPr>
          <w:p w14:paraId="6B863A78" w14:textId="070DC73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BD3C6CD" w14:textId="17AC41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72DEEF" w14:textId="167E730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901A7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81CAEA2" w14:textId="7ACF4B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ydroxytrypt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F6455F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HT7R</w:t>
            </w:r>
          </w:p>
        </w:tc>
        <w:tc>
          <w:tcPr>
            <w:tcW w:w="457" w:type="pct"/>
            <w:shd w:val="clear" w:color="auto" w:fill="auto"/>
          </w:tcPr>
          <w:p w14:paraId="3A9908A8" w14:textId="603C76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-H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7</w:t>
            </w:r>
          </w:p>
        </w:tc>
        <w:tc>
          <w:tcPr>
            <w:tcW w:w="812" w:type="pct"/>
            <w:shd w:val="clear" w:color="auto" w:fill="auto"/>
            <w:hideMark/>
          </w:tcPr>
          <w:p w14:paraId="7741D743" w14:textId="37C2789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p</w:t>
            </w:r>
          </w:p>
        </w:tc>
        <w:tc>
          <w:tcPr>
            <w:tcW w:w="1778" w:type="pct"/>
            <w:shd w:val="clear" w:color="auto" w:fill="auto"/>
            <w:hideMark/>
          </w:tcPr>
          <w:p w14:paraId="747AC261" w14:textId="37A47B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1085A1" w14:textId="53521B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21&lt;/Year&gt;&lt;RecNum&gt;319&lt;/RecNum&gt;&lt;DisplayText&gt;&lt;style face="superscript"&gt;[22]&lt;/style&gt;&lt;/DisplayText&gt;&lt;record&gt;&lt;rec-number&gt;319&lt;/rec-number&gt;&lt;foreign-keys&gt;&lt;key app="EN" db-id="rwxx0xz2ifzazme0927v0vvc5ftxrwzr0pxe" timestamp="1724029264"&gt;319&lt;/key&gt;&lt;key app="ENWeb" db-id=""&gt;0&lt;/key&gt;&lt;/foreign-keys&gt;&lt;ref-type name="Journal Article"&gt;17&lt;/ref-type&gt;&lt;contributors&gt;&lt;authors&gt;&lt;author&gt;Kim, Doyoung&lt;/author&gt;&lt;author&gt;Lee, Jieon&lt;/author&gt;&lt;author&gt;Kwag, Rina&lt;/author&gt;&lt;author&gt;Kim, Hyunbin&lt;/author&gt;&lt;author&gt;Oh, Hyunji&lt;/author&gt;&lt;author&gt;Moon, Bongjin&lt;/author&gt;&lt;author&gt;Kim, Hak Joong&lt;/author&gt;&lt;author&gt;Seong, Jihye&lt;/author&gt;&lt;author&gt;Jeon, Byungsun&lt;/author&gt;&lt;author&gt;Kang, Taek&lt;/author&gt;&lt;author&gt;Choo, Hyunah&lt;/author&gt;&lt;/authors&gt;&lt;/contributors&gt;&lt;titles&gt;&lt;title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gt;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(Biphenyl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3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ylmethyl)ethanamines as G protein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biased agonists of 5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‐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HT7R&lt;/title&gt;&lt;secondary-title&gt;Bulletin of the Korean Chemical Society&lt;/secondary-title&gt;&lt;/titles&gt;&lt;periodical&gt;&lt;full-title&gt;Bulletin of the Korean Chemical Society&lt;/full-title&gt;&lt;/periodical&gt;&lt;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pages&gt;73-77&lt;/pages&gt;&lt;volume&gt;43&lt;/volume&gt;&lt;number&gt;1&lt;/number&gt;&lt;section&gt;73&lt;/section&gt;&lt;dates&gt;&lt;year&gt;2021&lt;/year&gt;&lt;/dates&gt;&lt;isbn&gt;1229-5949&amp;#xD;1229-5949&lt;/isbn&gt;&lt;urls&gt;&lt;/urls&gt;&lt;electronic-resource-num&gt;10.1002/bkcs.124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AAE1D23" w14:textId="70E3250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EF06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ADF548E" w14:textId="1C53D3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BBD4B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0EC43749" w14:textId="2A4862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4DBE6D1" w14:textId="1BEDD9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BPB</w:t>
            </w:r>
          </w:p>
        </w:tc>
        <w:tc>
          <w:tcPr>
            <w:tcW w:w="1778" w:type="pct"/>
            <w:shd w:val="clear" w:color="auto" w:fill="auto"/>
            <w:hideMark/>
          </w:tcPr>
          <w:p w14:paraId="5640B1ED" w14:textId="32B31D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510C946" w14:textId="3F1D5B4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avis&lt;/Author&gt;&lt;Year&gt;2010&lt;/Year&gt;&lt;RecNum&gt;320&lt;/RecNum&gt;&lt;DisplayText&gt;&lt;style face="superscript"&gt;[23]&lt;/style&gt;&lt;/DisplayText&gt;&lt;record&gt;&lt;rec-number&gt;320&lt;/rec-number&gt;&lt;foreign-keys&gt;&lt;key app="EN" db-id="rwxx0xz2ifzazme0927v0vvc5ftxrwzr0pxe" timestamp="1724031827"&gt;320&lt;/key&gt;&lt;key app="ENWeb" db-id=""&gt;0&lt;/key&gt;&lt;/foreign-keys&gt;&lt;ref-type name="Journal Article"&gt;17&lt;/ref-type&gt;&lt;contributors&gt;&lt;authors&gt;&lt;author&gt;Davis, A. A.&lt;/author&gt;&lt;author&gt;Heilman, C. J.&lt;/author&gt;&lt;author&gt;Brady, A. E.&lt;/author&gt;&lt;author&gt;Miller, N. R.&lt;/author&gt;&lt;author&gt;Fuerstenau-Sharp, M.&lt;/author&gt;&lt;author&gt;Hanson, B. J.&lt;/author&gt;&lt;author&gt;Lindsley, C. W.&lt;/author&gt;&lt;author&gt;Conn, P. J.&lt;/author&gt;&lt;author&gt;Lah, J. J.&lt;/author&gt;&lt;author&gt;Levey, A. I.&lt;/author&gt;&lt;/authors&gt;&lt;/contributors&gt;&lt;auth-address&gt;Center for Neurodegenerative Disease and Department of Neurology, Emory University School of Medicine, Atlanta, GA 30322.&lt;/auth-address&gt;&lt;titles&gt;&lt;title&gt;Differential effects of allosteric M(1) muscarinic acetylcholine receptor agonists on receptor activation, arrestin 3 recruitment, and receptor downregulation&lt;/title&gt;&lt;secondary-title&gt;ACS Chemical Neuroscience&lt;/secondary-title&gt;&lt;/titles&gt;&lt;periodical&gt;&lt;full-title&gt;ACS Chemical Neuroscience&lt;/full-title&gt;&lt;/periodical&gt;&lt;pages&gt;542-551&lt;/pages&gt;&lt;volume&gt;1&lt;/volume&gt;&lt;number&gt;8&lt;/number&gt;&lt;edition&gt;2010/09/14&lt;/edition&gt;&lt;dates&gt;&lt;year&gt;2010&lt;/year&gt;&lt;pub-dates&gt;&lt;date&gt;Aug 18&lt;/date&gt;&lt;/pub-dates&gt;&lt;/dates&gt;&lt;isbn&gt;1948-7193 (Electronic)&amp;#xD;1948-7193 (Print)&amp;#xD;1948-7193 (Linking)&lt;/isbn&gt;&lt;accession-num&gt;20835371&lt;/accession-num&gt;&lt;urls&gt;&lt;related-urls&gt;&lt;url&gt;https://www.ncbi.nlm.nih.gov/pubmed/20835371&lt;/url&gt;&lt;/related-urls&gt;&lt;/urls&gt;&lt;custom2&gt;PMC2936488&lt;/custom2&gt;&lt;electronic-resource-num&gt;10.1021/cn100011e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83679B" w14:textId="64EC1E9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26EA9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1DCC14" w14:textId="4079A7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2B1CF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6593E6EE" w14:textId="6AF909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780319C0" w14:textId="0841F6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-260584</w:t>
            </w:r>
          </w:p>
        </w:tc>
        <w:tc>
          <w:tcPr>
            <w:tcW w:w="1778" w:type="pct"/>
            <w:shd w:val="clear" w:color="auto" w:fill="auto"/>
            <w:hideMark/>
          </w:tcPr>
          <w:p w14:paraId="1175E6FE" w14:textId="1C895F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5F3270" w14:textId="11891DE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avis&lt;/Author&gt;&lt;Year&gt;2010&lt;/Year&gt;&lt;RecNum&gt;320&lt;/RecNum&gt;&lt;DisplayText&gt;&lt;style face="superscript"&gt;[23]&lt;/style&gt;&lt;/DisplayText&gt;&lt;record&gt;&lt;rec-number&gt;320&lt;/rec-number&gt;&lt;foreign-keys&gt;&lt;key app="EN" db-id="rwxx0xz2ifzazme0927v0vvc5ftxrwzr0pxe" timestamp="1724031827"&gt;320&lt;/key&gt;&lt;key app="ENWeb" db-id=""&gt;0&lt;/key&gt;&lt;/foreign-keys&gt;&lt;ref-type name="Journal Article"&gt;17&lt;/ref-type&gt;&lt;contributors&gt;&lt;authors&gt;&lt;author&gt;Davis, A. A.&lt;/author&gt;&lt;author&gt;Heilman, C. J.&lt;/author&gt;&lt;author&gt;Brady, A. E.&lt;/author&gt;&lt;author&gt;Miller, N. R.&lt;/author&gt;&lt;author&gt;Fuerstenau-Sharp, M.&lt;/author&gt;&lt;author&gt;Hanson, B. J.&lt;/author&gt;&lt;author&gt;Lindsley, C. W.&lt;/author&gt;&lt;author&gt;Conn, P. J.&lt;/author&gt;&lt;author&gt;Lah, J. J.&lt;/author&gt;&lt;author&gt;Levey, A. I.&lt;/author&gt;&lt;/authors&gt;&lt;/contributors&gt;&lt;auth-address&gt;Center for Neurodegenerative Disease and Department of Neurology, Emory University School of Medicine, Atlanta, GA 30322.&lt;/auth-address&gt;&lt;titles&gt;&lt;title&gt;Differential effects of allosteric M(1) muscarinic acetylcholine receptor agonists on receptor activation, arrestin 3 recruitment, and receptor downregulation&lt;/title&gt;&lt;secondary-title&gt;ACS Chemical Neuroscience&lt;/secondary-title&gt;&lt;/titles&gt;&lt;periodical&gt;&lt;full-title&gt;ACS Chemical Neuroscience&lt;/full-title&gt;&lt;/periodical&gt;&lt;pages&gt;542-551&lt;/pages&gt;&lt;volume&gt;1&lt;/volume&gt;&lt;number&gt;8&lt;/number&gt;&lt;edition&gt;2010/09/14&lt;/edition&gt;&lt;dates&gt;&lt;year&gt;2010&lt;/year&gt;&lt;pub-dates&gt;&lt;date&gt;Aug 18&lt;/date&gt;&lt;/pub-dates&gt;&lt;/dates&gt;&lt;isbn&gt;1948-7193 (Electronic)&amp;#xD;1948-7193 (Print)&amp;#xD;1948-7193 (Linking)&lt;/isbn&gt;&lt;accession-num&gt;20835371&lt;/accession-num&gt;&lt;urls&gt;&lt;related-urls&gt;&lt;url&gt;https://www.ncbi.nlm.nih.gov/pubmed/20835371&lt;/url&gt;&lt;/related-urls&gt;&lt;/urls&gt;&lt;custom2&gt;PMC2936488&lt;/custom2&gt;&lt;electronic-resource-num&gt;10.1021/cn100011e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9451EB" w14:textId="4C1ECC4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EF196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2A7196" w14:textId="6E0286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545DE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3D576D76" w14:textId="6EDBECB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5A29181" w14:textId="760F20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0357017</w:t>
            </w:r>
          </w:p>
        </w:tc>
        <w:tc>
          <w:tcPr>
            <w:tcW w:w="1778" w:type="pct"/>
            <w:shd w:val="clear" w:color="auto" w:fill="auto"/>
            <w:hideMark/>
          </w:tcPr>
          <w:p w14:paraId="529A451E" w14:textId="5D1687C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490891A" w14:textId="5446E85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gby&lt;/Author&gt;&lt;Year&gt;2012&lt;/Year&gt;&lt;RecNum&gt;91&lt;/RecNum&gt;&lt;DisplayText&gt;&lt;style face="superscript"&gt;[24]&lt;/style&gt;&lt;/DisplayText&gt;&lt;record&gt;&lt;rec-number&gt;91&lt;/rec-number&gt;&lt;foreign-keys&gt;&lt;key app="EN" db-id="rwxx0xz2ifzazme0927v0vvc5ftxrwzr0pxe" timestamp="1723696733"&gt;91&lt;/key&gt;&lt;key app="ENWeb" db-id=""&gt;0&lt;/key&gt;&lt;/foreign-keys&gt;&lt;ref-type name="Journal Article"&gt;17&lt;/ref-type&gt;&lt;contributors&gt;&lt;authors&gt;&lt;author&gt;Digby, G. J.&lt;/author&gt;&lt;author&gt;Noetzel, M. J.&lt;/author&gt;&lt;author&gt;Bubser, M.&lt;/author&gt;&lt;author&gt;Utley, T. J.&lt;/author&gt;&lt;author&gt;Walker, A. G.&lt;/author&gt;&lt;author&gt;Byun, N. E.&lt;/author&gt;&lt;author&gt;Lebois, E. P.&lt;/author&gt;&lt;author&gt;Xiang, Z.&lt;/author&gt;&lt;author&gt;Sheffler, D. J.&lt;/author&gt;&lt;author&gt;Cho, H. P.&lt;/author&gt;&lt;author&gt;Davis, A. A.&lt;/author&gt;&lt;author&gt;Nemirovsky, N. E.&lt;/author&gt;&lt;author&gt;Mennenga, S. E.&lt;/author&gt;&lt;author&gt;Camp, B. W.&lt;/author&gt;&lt;author&gt;Bimonte-Nelson, H. A.&lt;/author&gt;&lt;author&gt;Bode, J.&lt;/author&gt;&lt;author&gt;Italiano, K.&lt;/author&gt;&lt;author&gt;Morrison, R.&lt;/author&gt;&lt;author&gt;Daniels, J. S.&lt;/author&gt;&lt;author&gt;Niswender, C. M.&lt;/author&gt;&lt;author&gt;Olive, M. F.&lt;/author&gt;&lt;author&gt;Lindsley, C. W.&lt;/author&gt;&lt;author&gt;Jones, C. K.&lt;/author&gt;&lt;author&gt;Conn, P. J.&lt;/author&gt;&lt;/authors&gt;&lt;/contributors&gt;&lt;titles&gt;&lt;title&gt;Novel allosteric agonists of M1 muscarinic acetylcholine receptors induce brain region-specific responses that correspond with behavioral effects in animal models&lt;/title&gt;&lt;secondary-title&gt;Journal of Neuroscience&lt;/secondary-title&gt;&lt;/titles&gt;&lt;periodical&gt;&lt;full-title&gt;Journal of Neuroscience&lt;/full-title&gt;&lt;/periodical&gt;&lt;pages&gt;8532-8544&lt;/pages&gt;&lt;volume&gt;32&lt;/volume&gt;&lt;number&gt;25&lt;/number&gt;&lt;section&gt;8532&lt;/section&gt;&lt;dates&gt;&lt;year&gt;2012&lt;/year&gt;&lt;/dates&gt;&lt;isbn&gt;0270-6474&amp;#xD;1529-2401&lt;/isbn&gt;&lt;urls&gt;&lt;/urls&gt;&lt;electronic-resource-num&gt;10.1523/jneurosci.0337-12.2012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64CBD4" w14:textId="47E8903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6AA59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417682E" w14:textId="7CAE0E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04955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1</w:t>
            </w:r>
          </w:p>
        </w:tc>
        <w:tc>
          <w:tcPr>
            <w:tcW w:w="457" w:type="pct"/>
            <w:shd w:val="clear" w:color="auto" w:fill="auto"/>
          </w:tcPr>
          <w:p w14:paraId="04FD34E5" w14:textId="06160C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47E0E76B" w14:textId="5E0F1D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0364572</w:t>
            </w:r>
          </w:p>
        </w:tc>
        <w:tc>
          <w:tcPr>
            <w:tcW w:w="1778" w:type="pct"/>
            <w:shd w:val="clear" w:color="auto" w:fill="auto"/>
            <w:hideMark/>
          </w:tcPr>
          <w:p w14:paraId="510E9E81" w14:textId="4462AC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FF0C1A1" w14:textId="329C81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igby&lt;/Author&gt;&lt;Year&gt;2012&lt;/Year&gt;&lt;RecNum&gt;91&lt;/RecNum&gt;&lt;DisplayText&gt;&lt;style face="superscript"&gt;[24]&lt;/style&gt;&lt;/DisplayText&gt;&lt;record&gt;&lt;rec-number&gt;91&lt;/rec-number&gt;&lt;foreign-keys&gt;&lt;key app="EN" db-id="rwxx0xz2ifzazme0927v0vvc5ftxrwzr0pxe" timestamp="1723696733"&gt;91&lt;/key&gt;&lt;key app="ENWeb" db-id=""&gt;0&lt;/key&gt;&lt;/foreign-keys&gt;&lt;ref-type name="Journal Article"&gt;17&lt;/ref-type&gt;&lt;contributors&gt;&lt;authors&gt;&lt;author&gt;Digby, G. J.&lt;/author&gt;&lt;author&gt;Noetzel, M. J.&lt;/author&gt;&lt;author&gt;Bubser, M.&lt;/author&gt;&lt;author&gt;Utley, T. J.&lt;/author&gt;&lt;author&gt;Walker, A. G.&lt;/author&gt;&lt;author&gt;Byun, N. E.&lt;/author&gt;&lt;author&gt;Lebois, E. P.&lt;/author&gt;&lt;author&gt;Xiang, Z.&lt;/author&gt;&lt;author&gt;Sheffler, D. J.&lt;/author&gt;&lt;author&gt;Cho, H. P.&lt;/author&gt;&lt;author&gt;Davis, A. A.&lt;/author&gt;&lt;author&gt;Nemirovsky, N. E.&lt;/author&gt;&lt;author&gt;Mennenga, S. E.&lt;/author&gt;&lt;author&gt;Camp, B. W.&lt;/author&gt;&lt;author&gt;Bimonte-Nelson, H. A.&lt;/author&gt;&lt;author&gt;Bode, J.&lt;/author&gt;&lt;author&gt;Italiano, K.&lt;/author&gt;&lt;author&gt;Morrison, R.&lt;/author&gt;&lt;author&gt;Daniels, J. S.&lt;/author&gt;&lt;author&gt;Niswender, C. M.&lt;/author&gt;&lt;author&gt;Olive, M. F.&lt;/author&gt;&lt;author&gt;Lindsley, C. W.&lt;/author&gt;&lt;author&gt;Jones, C. K.&lt;/author&gt;&lt;author&gt;Conn, P. J.&lt;/author&gt;&lt;/authors&gt;&lt;/contributors&gt;&lt;titles&gt;&lt;title&gt;Novel allosteric agonists of M1 muscarinic acetylcholine receptors induce brain region-specific responses that correspond with behavioral effects in animal models&lt;/title&gt;&lt;secondary-title&gt;Journal of Neuroscience&lt;/secondary-title&gt;&lt;/titles&gt;&lt;periodical&gt;&lt;full-title&gt;Journal of Neuroscience&lt;/full-title&gt;&lt;/periodical&gt;&lt;pages&gt;8532-8544&lt;/pages&gt;&lt;volume&gt;32&lt;/volume&gt;&lt;number&gt;25&lt;/number&gt;&lt;section&gt;8532&lt;/section&gt;&lt;dates&gt;&lt;year&gt;2012&lt;/year&gt;&lt;/dates&gt;&lt;isbn&gt;0270-6474&amp;#xD;1529-2401&lt;/isbn&gt;&lt;urls&gt;&lt;/urls&gt;&lt;electronic-resource-num&gt;10.1523/jneurosci.0337-12.2012&lt;/electronic-resource-num&gt;&lt;research-notes&gt;M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1B7973" w14:textId="124113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21F48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CEC3146" w14:textId="625F39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2B192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1E15A200" w14:textId="63C07D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C71CFE2" w14:textId="00E2F6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per-6-naph</w:t>
            </w:r>
          </w:p>
        </w:tc>
        <w:tc>
          <w:tcPr>
            <w:tcW w:w="1778" w:type="pct"/>
            <w:shd w:val="clear" w:color="auto" w:fill="auto"/>
            <w:hideMark/>
          </w:tcPr>
          <w:p w14:paraId="59482B6B" w14:textId="188EE0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5A1A944" w14:textId="4264B84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133D5E" w14:textId="05E770F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AF83D7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D0EF1BD" w14:textId="03ADBB5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5CCC0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482C0FC0" w14:textId="0BBC88C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00B3561" w14:textId="3EF496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per-6-phth</w:t>
            </w:r>
          </w:p>
        </w:tc>
        <w:tc>
          <w:tcPr>
            <w:tcW w:w="1778" w:type="pct"/>
            <w:shd w:val="clear" w:color="auto" w:fill="auto"/>
            <w:hideMark/>
          </w:tcPr>
          <w:p w14:paraId="2772ACBF" w14:textId="3C4926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AE596B7" w14:textId="6DAD7D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NrPC9BdXRob3I+PFllYXI+MjAxMjwvWWVhcj48UmVj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AD6EA2" w14:textId="74D39B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CFA3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263F93" w14:textId="605BB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561D12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0A3C1462" w14:textId="5AD925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4A0B9F3" w14:textId="5D6517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N-A-343</w:t>
            </w:r>
          </w:p>
        </w:tc>
        <w:tc>
          <w:tcPr>
            <w:tcW w:w="1778" w:type="pct"/>
            <w:shd w:val="clear" w:color="auto" w:fill="auto"/>
            <w:hideMark/>
          </w:tcPr>
          <w:p w14:paraId="25EE0AA8" w14:textId="61DEC47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5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511F52A" w14:textId="68140C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lmZmluPC9BdXRob3I+PFllYXI+MjAwNzwvWWVhcj48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lmZmluPC9BdXRob3I+PFllYXI+MjAwNzwvWWVhcj48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275A55" w14:textId="4CF748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5B823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7A278D" w14:textId="10C994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4C18E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55E94D53" w14:textId="5773D6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7631C3F" w14:textId="3DE6AF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A</w:t>
            </w:r>
          </w:p>
        </w:tc>
        <w:tc>
          <w:tcPr>
            <w:tcW w:w="1778" w:type="pct"/>
            <w:shd w:val="clear" w:color="auto" w:fill="auto"/>
            <w:hideMark/>
          </w:tcPr>
          <w:p w14:paraId="463BC0D1" w14:textId="0735B13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 xml:space="preserve">i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459C23DB" w14:textId="02E8FB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B061C1" w14:textId="121869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3202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C117F1" w14:textId="719EEE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C040B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2</w:t>
            </w:r>
          </w:p>
        </w:tc>
        <w:tc>
          <w:tcPr>
            <w:tcW w:w="457" w:type="pct"/>
            <w:shd w:val="clear" w:color="auto" w:fill="auto"/>
          </w:tcPr>
          <w:p w14:paraId="586185E7" w14:textId="1202BF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E7F3685" w14:textId="72483D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04B74342" w14:textId="252822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4D94C871" w14:textId="41F89D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BDBCB3" w14:textId="5FDA689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53A7F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A31D07" w14:textId="0E8FC3B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9D6F6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3</w:t>
            </w:r>
          </w:p>
        </w:tc>
        <w:tc>
          <w:tcPr>
            <w:tcW w:w="457" w:type="pct"/>
            <w:shd w:val="clear" w:color="auto" w:fill="auto"/>
          </w:tcPr>
          <w:p w14:paraId="2755BAD2" w14:textId="06EBEF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01C6D447" w14:textId="305AD2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D 102807</w:t>
            </w:r>
          </w:p>
        </w:tc>
        <w:tc>
          <w:tcPr>
            <w:tcW w:w="1778" w:type="pct"/>
            <w:shd w:val="clear" w:color="auto" w:fill="auto"/>
            <w:hideMark/>
          </w:tcPr>
          <w:p w14:paraId="50ECC2B5" w14:textId="087B53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58EA9ADB" w14:textId="2F31757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1wa2luczwvQXV0aG9yPjxZZWFyPjIwMjI8L1llYXI+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1wa2luczwvQXV0aG9yPjxZZWFyPjIwMjI8L1llYXI+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1CC257A" w14:textId="3B439A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F75B7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FCC76A" w14:textId="70602E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7B03AE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7EA2B28E" w14:textId="067CFC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948D957" w14:textId="1EECD4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xanomeline</w:t>
            </w:r>
          </w:p>
        </w:tc>
        <w:tc>
          <w:tcPr>
            <w:tcW w:w="1778" w:type="pct"/>
            <w:shd w:val="clear" w:color="auto" w:fill="auto"/>
            <w:hideMark/>
          </w:tcPr>
          <w:p w14:paraId="3A90E447" w14:textId="213E68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2B78C98C" w14:textId="283DE7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RvbmFsZDwvQXV0aG9yPjxZZWFyPjIwMjI8L1llYXI+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RvbmFsZDwvQXV0aG9yPjxZZWFyPjIwMjI8L1llYXI+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64A9C9" w14:textId="53D8D2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29A8A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C67F61" w14:textId="107D40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117FB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68394E24" w14:textId="35E4DE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35D29EE" w14:textId="42A8FE8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A</w:t>
            </w:r>
          </w:p>
        </w:tc>
        <w:tc>
          <w:tcPr>
            <w:tcW w:w="1778" w:type="pct"/>
            <w:shd w:val="clear" w:color="auto" w:fill="auto"/>
            <w:hideMark/>
          </w:tcPr>
          <w:p w14:paraId="1FF3B88E" w14:textId="0E39605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401EE578" w14:textId="2B63A1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7AF40CA" w14:textId="7C55FD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D3639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AD266C6" w14:textId="4938745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BDA33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4</w:t>
            </w:r>
          </w:p>
        </w:tc>
        <w:tc>
          <w:tcPr>
            <w:tcW w:w="457" w:type="pct"/>
            <w:shd w:val="clear" w:color="auto" w:fill="auto"/>
          </w:tcPr>
          <w:p w14:paraId="00D170E9" w14:textId="284A2B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A2AE3AC" w14:textId="7977B7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4FAE3DA3" w14:textId="64D7C6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09E5D1A6" w14:textId="2911E8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98C77E0" w14:textId="50A8805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50F08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95542BF" w14:textId="699FECE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etylcholine (muscarinic)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EE908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CM5</w:t>
            </w:r>
          </w:p>
        </w:tc>
        <w:tc>
          <w:tcPr>
            <w:tcW w:w="457" w:type="pct"/>
            <w:shd w:val="clear" w:color="auto" w:fill="auto"/>
          </w:tcPr>
          <w:p w14:paraId="612C4A59" w14:textId="65678D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5</w:t>
            </w:r>
          </w:p>
        </w:tc>
        <w:tc>
          <w:tcPr>
            <w:tcW w:w="812" w:type="pct"/>
            <w:shd w:val="clear" w:color="auto" w:fill="auto"/>
            <w:hideMark/>
          </w:tcPr>
          <w:p w14:paraId="092B372E" w14:textId="7DE54F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A</w:t>
            </w:r>
          </w:p>
        </w:tc>
        <w:tc>
          <w:tcPr>
            <w:tcW w:w="1778" w:type="pct"/>
            <w:shd w:val="clear" w:color="auto" w:fill="auto"/>
            <w:hideMark/>
          </w:tcPr>
          <w:p w14:paraId="4D45A854" w14:textId="60973AF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6B500B1A" w14:textId="7479D4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ndakova&lt;/Author&gt;&lt;Year&gt;2020&lt;/Year&gt;&lt;RecNum&gt;323&lt;/RecNum&gt;&lt;DisplayText&gt;&lt;style face="superscript"&gt;[27]&lt;/style&gt;&lt;/DisplayText&gt;&lt;record&gt;&lt;rec-number&gt;323&lt;/rec-number&gt;&lt;foreign-keys&gt;&lt;key app="EN" db-id="rwxx0xz2ifzazme0927v0vvc5ftxrwzr0pxe" timestamp="1724032576"&gt;323&lt;/key&gt;&lt;/foreign-keys&gt;&lt;ref-type name="Journal Article"&gt;17&lt;/ref-type&gt;&lt;contributors&gt;&lt;authors&gt;&lt;author&gt;Randakova, Alena&lt;/author&gt;&lt;author&gt;Nelic, Dominik&lt;/author&gt;&lt;author&gt;Ungerova, Dana&lt;/author&gt;&lt;author&gt;Nwokoye, Peter&lt;/author&gt;&lt;author&gt;Su, Qiwen&lt;/author&gt;&lt;author&gt;Dolezal, Vladimir&lt;/author&gt;&lt;author&gt;El-Fakahany, Esam E.&lt;/author&gt;&lt;author&gt;Boulos, John&lt;/author&gt;&lt;author&gt;Jakubik, Jan&lt;/author&gt;&lt;/authors&gt;&lt;/contributors&gt;&lt;titles&gt;&lt;title&gt;Novel M2 -selective, Gi -biased agonists of muscarinic acetylcholine receptors&lt;/title&gt;&lt;secondary-title&gt;British Journal of Pharmacology&lt;/secondary-title&gt;&lt;/titles&gt;&lt;periodical&gt;&lt;full-title&gt;British Journal of Pharmacology&lt;/full-title&gt;&lt;/periodical&gt;&lt;pages&gt;2073-2089&lt;/pages&gt;&lt;volume&gt;177&lt;/volume&gt;&lt;number&gt;9&lt;/number&gt;&lt;dates&gt;&lt;year&gt;2020&lt;/year&gt;&lt;pub-dates&gt;&lt;date&gt;May&lt;/date&gt;&lt;/pub-dates&gt;&lt;/dates&gt;&lt;isbn&gt;0007-1188&lt;/isbn&gt;&lt;accession-num&gt;WOS:000513355700001&lt;/accession-num&gt;&lt;work-type&gt;Article&lt;/work-type&gt;&lt;urls&gt;&lt;related-urls&gt;&lt;url&gt;&lt;style face="underline" font="default" size="100%"&gt;&amp;lt;Go to ISI&amp;gt;://WOS:000513355700001&lt;/style&gt;&lt;/url&gt;&lt;/related-urls&gt;&lt;/urls&gt;&lt;electronic-resource-num&gt;10.1111/bph.1497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1D5199" w14:textId="78C6D68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9D5C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CDFC742" w14:textId="372745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EC049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0BEDEA59" w14:textId="6D5C86C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1" w:name="_Hlk175573893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  <w:bookmarkEnd w:id="1"/>
          </w:p>
        </w:tc>
        <w:tc>
          <w:tcPr>
            <w:tcW w:w="812" w:type="pct"/>
            <w:shd w:val="clear" w:color="auto" w:fill="auto"/>
            <w:hideMark/>
          </w:tcPr>
          <w:p w14:paraId="5C7A12D7" w14:textId="7B2D17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metazoline</w:t>
            </w:r>
          </w:p>
        </w:tc>
        <w:tc>
          <w:tcPr>
            <w:tcW w:w="1778" w:type="pct"/>
            <w:shd w:val="clear" w:color="auto" w:fill="auto"/>
            <w:hideMark/>
          </w:tcPr>
          <w:p w14:paraId="6F047BA9" w14:textId="722DA6A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extracellular acidification rate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cAMP production </w:t>
            </w:r>
          </w:p>
        </w:tc>
        <w:tc>
          <w:tcPr>
            <w:tcW w:w="582" w:type="pct"/>
            <w:shd w:val="clear" w:color="auto" w:fill="auto"/>
          </w:tcPr>
          <w:p w14:paraId="7F221E5C" w14:textId="1E0797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196179" w14:textId="5AF3BDB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88D0A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D036F8" w14:textId="47FCFD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D9A08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6C0144CC" w14:textId="550783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3DEF81F4" w14:textId="414415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nyl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1F98AFCF" w14:textId="3B8821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extracellular acidification rate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cAMP production </w:t>
            </w:r>
          </w:p>
        </w:tc>
        <w:tc>
          <w:tcPr>
            <w:tcW w:w="582" w:type="pct"/>
            <w:shd w:val="clear" w:color="auto" w:fill="auto"/>
          </w:tcPr>
          <w:p w14:paraId="53C1C68F" w14:textId="754118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49036A" w14:textId="4BEB34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F4E5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3BD3594" w14:textId="4EB990C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BD215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68B1897B" w14:textId="1C5E15A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4EB4F7BF" w14:textId="07B93E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irazoline</w:t>
            </w:r>
          </w:p>
        </w:tc>
        <w:tc>
          <w:tcPr>
            <w:tcW w:w="1778" w:type="pct"/>
            <w:shd w:val="clear" w:color="auto" w:fill="auto"/>
            <w:hideMark/>
          </w:tcPr>
          <w:p w14:paraId="06BA1CE4" w14:textId="24EB54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produc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1955F9BD" w14:textId="4F9963D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34BDB0" w14:textId="125A89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5305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B14D7D8" w14:textId="310823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A9473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1A</w:t>
            </w:r>
          </w:p>
        </w:tc>
        <w:tc>
          <w:tcPr>
            <w:tcW w:w="457" w:type="pct"/>
            <w:shd w:val="clear" w:color="auto" w:fill="auto"/>
          </w:tcPr>
          <w:p w14:paraId="1AB9D12F" w14:textId="6070DA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A</w:t>
            </w:r>
          </w:p>
        </w:tc>
        <w:tc>
          <w:tcPr>
            <w:tcW w:w="812" w:type="pct"/>
            <w:shd w:val="clear" w:color="auto" w:fill="auto"/>
            <w:hideMark/>
          </w:tcPr>
          <w:p w14:paraId="6E1F0431" w14:textId="7DF4284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61603</w:t>
            </w:r>
          </w:p>
        </w:tc>
        <w:tc>
          <w:tcPr>
            <w:tcW w:w="1778" w:type="pct"/>
            <w:shd w:val="clear" w:color="auto" w:fill="auto"/>
            <w:hideMark/>
          </w:tcPr>
          <w:p w14:paraId="5097F28C" w14:textId="2B6ACF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production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366905E9" w14:textId="05D51D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dmFuczwvQXV0aG9yPjxZZWFyPjIwMTE8L1llYXI+PFJl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0BAABA" w14:textId="76148E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2F3A0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5E0E89" w14:textId="2C080ED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60728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D62E779" w14:textId="7D89A1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1E15F624" w14:textId="659AC4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2" w:name="_Hlk18379342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onidine</w:t>
            </w:r>
            <w:bookmarkEnd w:id="2"/>
          </w:p>
        </w:tc>
        <w:tc>
          <w:tcPr>
            <w:tcW w:w="1778" w:type="pct"/>
            <w:shd w:val="clear" w:color="auto" w:fill="auto"/>
            <w:hideMark/>
          </w:tcPr>
          <w:p w14:paraId="28FC83F8" w14:textId="2915148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0DB7B33B" w14:textId="1A3D976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2526DE3" w14:textId="5B63A70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42A7E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A18FB8" w14:textId="4AD2278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1339E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63367FEF" w14:textId="43ADC1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7AA1CF6C" w14:textId="565703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K14,304 (brimonidine)</w:t>
            </w:r>
          </w:p>
        </w:tc>
        <w:tc>
          <w:tcPr>
            <w:tcW w:w="1778" w:type="pct"/>
            <w:shd w:val="clear" w:color="auto" w:fill="auto"/>
            <w:hideMark/>
          </w:tcPr>
          <w:p w14:paraId="1A5FB378" w14:textId="41A4AB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190C04D9" w14:textId="4F9CC96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A84AE06" w14:textId="7D22C6F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9AB5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4E725B" w14:textId="473119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F86058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1BAA75BF" w14:textId="7BEFC6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438F8255" w14:textId="3CD6E8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uanabenz</w:t>
            </w:r>
          </w:p>
        </w:tc>
        <w:tc>
          <w:tcPr>
            <w:tcW w:w="1778" w:type="pct"/>
            <w:shd w:val="clear" w:color="auto" w:fill="auto"/>
            <w:hideMark/>
          </w:tcPr>
          <w:p w14:paraId="43447077" w14:textId="7525367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3A387655" w14:textId="42AFAE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7902B6" w14:textId="23206B2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9217A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1505E7" w14:textId="67266F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90541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8C7291E" w14:textId="38AAD30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6FF6189E" w14:textId="7573DB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3" w:name="OLE_LINK2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xonidine</w:t>
            </w:r>
            <w:bookmarkEnd w:id="3"/>
          </w:p>
        </w:tc>
        <w:tc>
          <w:tcPr>
            <w:tcW w:w="1778" w:type="pct"/>
            <w:shd w:val="clear" w:color="auto" w:fill="auto"/>
            <w:hideMark/>
          </w:tcPr>
          <w:p w14:paraId="3984CBCD" w14:textId="1B541A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2DBA9912" w14:textId="43D7822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D5FE57" w14:textId="6A8F175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955AD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69C1E7" w14:textId="27A2AB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40A73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A2C</w:t>
            </w:r>
          </w:p>
        </w:tc>
        <w:tc>
          <w:tcPr>
            <w:tcW w:w="457" w:type="pct"/>
            <w:shd w:val="clear" w:color="auto" w:fill="auto"/>
          </w:tcPr>
          <w:p w14:paraId="7B046C8E" w14:textId="0C6EC0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α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C</w:t>
            </w:r>
          </w:p>
        </w:tc>
        <w:tc>
          <w:tcPr>
            <w:tcW w:w="812" w:type="pct"/>
            <w:shd w:val="clear" w:color="auto" w:fill="auto"/>
            <w:hideMark/>
          </w:tcPr>
          <w:p w14:paraId="715AC868" w14:textId="0B8150C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henyl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1A03140F" w14:textId="432A2E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recruitment over cAMP inhibition,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receptor internalization</w:t>
            </w:r>
          </w:p>
        </w:tc>
        <w:tc>
          <w:tcPr>
            <w:tcW w:w="582" w:type="pct"/>
            <w:shd w:val="clear" w:color="auto" w:fill="auto"/>
          </w:tcPr>
          <w:p w14:paraId="0E7F293E" w14:textId="429BF2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dXJrbzwvQXV0aG9yPjxZZWFyPjIwMTQ8L1llYXI+PFJl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55565C" w14:textId="3F5DF1A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BB3D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8B3908" w14:textId="4AC9CE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17B14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AB415AE" w14:textId="0E2EDA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71F82A82" w14:textId="73C57F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oprolol</w:t>
            </w:r>
          </w:p>
        </w:tc>
        <w:tc>
          <w:tcPr>
            <w:tcW w:w="1778" w:type="pct"/>
            <w:shd w:val="clear" w:color="auto" w:fill="auto"/>
            <w:hideMark/>
          </w:tcPr>
          <w:p w14:paraId="01D71F54" w14:textId="39A5F52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20DAF54" w14:textId="0EA7C36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theWE8L0F1dGhvcj48WWVhcj4yMDEyPC9ZZWFyPjxS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theWE8L0F1dGhvcj48WWVhcj4yMDEyPC9ZZWFyPjxS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9703A1" w14:textId="320BDA7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00B7A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DF0539" w14:textId="4B003B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D85AE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3CE90287" w14:textId="429B345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7256D26" w14:textId="69B0C1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biv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3646316C" w14:textId="3DF300D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BC81259" w14:textId="2B1D661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cmlja3NvbjwvQXV0aG9yPjxZZWFyPjIwMTM8L1llYXI+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cmlja3NvbjwvQXV0aG9yPjxZZWFyPjIwMTM8L1llYXI+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CC590B" w14:textId="1574860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07AB4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72E8CA" w14:textId="2D931E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597B2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374C9DA0" w14:textId="0AA1E7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0D67BFB" w14:textId="5212D3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bucind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161D79A3" w14:textId="4201B6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24655AB" w14:textId="11BB91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3ByYTwvQXV0aG9yPjxZZWFyPjIwMTM8L1llYXI+PFJl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3ByYTwvQXV0aG9yPjxZZWFyPjIwMTM8L1llYXI+PFJl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4, 3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8D13DA" w14:textId="4F5151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A014F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80ECE4" w14:textId="414211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0C9DE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0E3992CB" w14:textId="3415B17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C126DCD" w14:textId="1147E56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prenolol</w:t>
            </w:r>
          </w:p>
        </w:tc>
        <w:tc>
          <w:tcPr>
            <w:tcW w:w="1778" w:type="pct"/>
            <w:shd w:val="clear" w:color="auto" w:fill="auto"/>
            <w:hideMark/>
          </w:tcPr>
          <w:p w14:paraId="6C9C0C16" w14:textId="78DF00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DB13155" w14:textId="3152D0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im&lt;/Author&gt;&lt;Year&gt;2008&lt;/Year&gt;&lt;RecNum&gt;119&lt;/RecNum&gt;&lt;DisplayText&gt;&lt;style face="superscript"&gt;[36]&lt;/style&gt;&lt;/DisplayText&gt;&lt;record&gt;&lt;rec-number&gt;119&lt;/rec-number&gt;&lt;foreign-keys&gt;&lt;key app="EN" db-id="rwxx0xz2ifzazme0927v0vvc5ftxrwzr0pxe" timestamp="1723791973"&gt;119&lt;/key&gt;&lt;/foreign-keys&gt;&lt;ref-type name="Journal Article"&gt;17&lt;/ref-type&gt;&lt;contributors&gt;&lt;authors&gt;&lt;author&gt;Kim, Il-Man&lt;/author&gt;&lt;author&gt;Tilley, Douglas G.&lt;/author&gt;&lt;author&gt;Chen, Juhsien&lt;/author&gt;&lt;author&gt;Salazar, Natasha C.&lt;/author&gt;&lt;author&gt;Whalen, Erin J.&lt;/author&gt;&lt;author&gt;Violin, Jonathan D.&lt;/author&gt;&lt;author&gt;Rockman, Howard A.&lt;/author&gt;&lt;/authors&gt;&lt;/contributors&gt;&lt;titles&gt;&lt;title&gt;β-Blockers alprenolol and carvedilol stimulate β-arrestin-mediated EGFR transactivatio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4555-14560&lt;/pages&gt;&lt;volume&gt;105&lt;/volume&gt;&lt;number&gt;38&lt;/number&gt;&lt;dates&gt;&lt;year&gt;2008&lt;/year&gt;&lt;pub-dates&gt;&lt;date&gt;Sep 23&lt;/date&gt;&lt;/pub-dates&gt;&lt;/dates&gt;&lt;isbn&gt;0027-8424&lt;/isbn&gt;&lt;accession-num&gt;WOS:000259592400060&lt;/accession-num&gt;&lt;work-type&gt;Article&lt;/work-type&gt;&lt;urls&gt;&lt;related-urls&gt;&lt;url&gt;&lt;style face="underline" font="default" size="100%"&gt;&amp;lt;Go to ISI&amp;gt;://WOS:000259592400060&lt;/style&gt;&lt;/url&gt;&lt;/related-urls&gt;&lt;/urls&gt;&lt;electronic-resource-num&gt;10.1073/pnas.080474510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1EB1A6" w14:textId="11BE77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3F9A4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3F898F" w14:textId="7E503CF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8CF41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979EB55" w14:textId="35CCB24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87BDDBB" w14:textId="51C1237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4" w:name="OLE_LINK1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TD-101-D1</w:t>
            </w:r>
            <w:bookmarkEnd w:id="4"/>
          </w:p>
        </w:tc>
        <w:tc>
          <w:tcPr>
            <w:tcW w:w="1778" w:type="pct"/>
            <w:shd w:val="clear" w:color="auto" w:fill="auto"/>
            <w:hideMark/>
          </w:tcPr>
          <w:p w14:paraId="1C8B65FF" w14:textId="2FE48D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06B8EE" w14:textId="3F9F51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aTwvQXV0aG9yPjxZZWFyPjIwMTc8L1llYXI+PFJlY051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aTwvQXV0aG9yPjxZZWFyPjIwMTc8L1llYXI+PFJlY051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F93E28" w14:textId="43F16A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D5F8A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092051F" w14:textId="0E0EB2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DB4B9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1</w:t>
            </w:r>
          </w:p>
        </w:tc>
        <w:tc>
          <w:tcPr>
            <w:tcW w:w="457" w:type="pct"/>
            <w:shd w:val="clear" w:color="auto" w:fill="auto"/>
          </w:tcPr>
          <w:p w14:paraId="7F2E7219" w14:textId="7DD20E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3F04EE1" w14:textId="554626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xa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5F28AFC8" w14:textId="4E6743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9F4E6E" w14:textId="1BC07F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mRlc3Rhbmk8L0F1dGhvcj48WWVhcj4yMDE3PC9ZZWFy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mRlc3Rhbmk8L0F1dGhvcj48WWVhcj4yMDE3PC9ZZWFy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7, 3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8E7342" w14:textId="3D90870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E82DD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8D238E7" w14:textId="7FB21B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DDF4D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E70DB21" w14:textId="76CCEC6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506F722" w14:textId="33DC1D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or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414269BC" w14:textId="544388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C9848A4" w14:textId="4436F3D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6727CF9" w14:textId="2927B18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F885AF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E8735C" w14:textId="5C32AF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9E55B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0D6F6C9" w14:textId="649C2B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4BC173" w14:textId="6A9352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dichloroisoproterenol </w:t>
            </w:r>
          </w:p>
        </w:tc>
        <w:tc>
          <w:tcPr>
            <w:tcW w:w="1778" w:type="pct"/>
            <w:shd w:val="clear" w:color="auto" w:fill="auto"/>
            <w:hideMark/>
          </w:tcPr>
          <w:p w14:paraId="5323814B" w14:textId="3DD960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2D1EB31" w14:textId="57E9A5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262A45" w14:textId="7A38B99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538914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312BF5" w14:textId="4D16F81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70252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6F417BA3" w14:textId="7602480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74D35A2" w14:textId="41C64B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alme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0852F847" w14:textId="6E9CDB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D360EA8" w14:textId="50C533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D17A1CD" w14:textId="4DDD33A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F7245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1307DEB" w14:textId="662B15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5B8CF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B083E9D" w14:textId="509181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F3ADAF4" w14:textId="3E310E8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indolol </w:t>
            </w:r>
          </w:p>
        </w:tc>
        <w:tc>
          <w:tcPr>
            <w:tcW w:w="1778" w:type="pct"/>
            <w:shd w:val="clear" w:color="auto" w:fill="auto"/>
            <w:hideMark/>
          </w:tcPr>
          <w:p w14:paraId="000400E8" w14:textId="0001A9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A134172" w14:textId="7E8538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ajagopal&lt;/Author&gt;&lt;Year&gt;2011&lt;/Year&gt;&lt;RecNum&gt;129&lt;/RecNum&gt;&lt;DisplayText&gt;&lt;style face="superscript"&gt;[39]&lt;/style&gt;&lt;/DisplayText&gt;&lt;record&gt;&lt;rec-number&gt;129&lt;/rec-number&gt;&lt;foreign-keys&gt;&lt;key app="EN" db-id="rwxx0xz2ifzazme0927v0vvc5ftxrwzr0pxe" timestamp="1723800230"&gt;129&lt;/key&gt;&lt;key app="ENWeb" db-id=""&gt;0&lt;/key&gt;&lt;/foreign-keys&gt;&lt;ref-type name="Journal Article"&gt;17&lt;/ref-type&gt;&lt;contributors&gt;&lt;authors&gt;&lt;author&gt;Rajagopal, S.&lt;/author&gt;&lt;author&gt;Ahn, S.&lt;/author&gt;&lt;author&gt;Rominger, D. H.&lt;/author&gt;&lt;author&gt;Gowen-MacDonald, W.&lt;/author&gt;&lt;author&gt;Lam, C. M.&lt;/author&gt;&lt;author&gt;Dewire, S. M.&lt;/author&gt;&lt;author&gt;Violin, J. D.&lt;/author&gt;&lt;author&gt;Lefkowitz, R. J.&lt;/author&gt;&lt;/authors&gt;&lt;/contributors&gt;&lt;auth-address&gt;Department of Medicine, Duke University Medical Center, Durham, North Carolina, USA.&lt;/auth-address&gt;&lt;titles&gt;&lt;title&gt;Quantifying ligand bias at seven-transmembrane receptors&lt;/title&gt;&lt;secondary-title&gt;Molecular Pharmacology&lt;/secondary-title&gt;&lt;/titles&gt;&lt;periodical&gt;&lt;full-title&gt;Molecular Pharmacology&lt;/full-title&gt;&lt;/periodical&gt;&lt;pages&gt;367-77&lt;/pages&gt;&lt;volume&gt;80&lt;/volume&gt;&lt;number&gt;3&lt;/number&gt;&lt;edition&gt;2011/05/26&lt;/edition&gt;&lt;keywords&gt;&lt;keyword&gt;Cell Line&lt;/keyword&gt;&lt;keyword&gt;Cyclic AMP/metabolism&lt;/keyword&gt;&lt;keyword&gt;Humans&lt;/keyword&gt;&lt;keyword&gt;Inositol Phosphates/metabolism&lt;/keyword&gt;&lt;keyword&gt;Ligands&lt;/keyword&gt;&lt;keyword&gt;Radioligand Assay&lt;/keyword&gt;&lt;keyword&gt;Receptor, Angiotensin, Type 2/metabolism&lt;/keyword&gt;&lt;keyword&gt;Receptors, Cell Surface/*metabolism&lt;/keyword&gt;&lt;/keywords&gt;&lt;dates&gt;&lt;year&gt;2011&lt;/year&gt;&lt;pub-dates&gt;&lt;date&gt;Sep&lt;/date&gt;&lt;/pub-dates&gt;&lt;/dates&gt;&lt;isbn&gt;1521-0111 (Electronic)&amp;#xD;0026-895X (Print)&amp;#xD;0026-895X (Linking)&lt;/isbn&gt;&lt;accession-num&gt;21610196&lt;/accession-num&gt;&lt;urls&gt;&lt;related-urls&gt;&lt;url&gt;https://www.ncbi.nlm.nih.gov/pubmed/21610196&lt;/url&gt;&lt;/related-urls&gt;&lt;/urls&gt;&lt;custom2&gt;PMC3164332&lt;/custom2&gt;&lt;electronic-resource-num&gt;10.1124/mol.111.07280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11312C" w14:textId="0FC2799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28ADA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A734EE" w14:textId="2D38DA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A640E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5EE401C" w14:textId="7919EA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81427AB" w14:textId="065715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soetharine</w:t>
            </w:r>
          </w:p>
        </w:tc>
        <w:tc>
          <w:tcPr>
            <w:tcW w:w="1778" w:type="pct"/>
            <w:shd w:val="clear" w:color="auto" w:fill="auto"/>
            <w:hideMark/>
          </w:tcPr>
          <w:p w14:paraId="54CBEC78" w14:textId="255649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2BFAB7D" w14:textId="46C4D73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rake&lt;/Author&gt;&lt;Year&gt;2008&lt;/Year&gt;&lt;RecNum&gt;324&lt;/RecNum&gt;&lt;DisplayText&gt;&lt;style face="superscript"&gt;[40]&lt;/style&gt;&lt;/DisplayText&gt;&lt;record&gt;&lt;rec-number&gt;324&lt;/rec-number&gt;&lt;foreign-keys&gt;&lt;key app="EN" db-id="rwxx0xz2ifzazme0927v0vvc5ftxrwzr0pxe" timestamp="1724033357"&gt;324&lt;/key&gt;&lt;key app="ENWeb" db-id=""&gt;0&lt;/key&gt;&lt;/foreign-keys&gt;&lt;ref-type name="Journal Article"&gt;17&lt;/ref-type&gt;&lt;contributors&gt;&lt;authors&gt;&lt;author&gt;Drake, M. T.&lt;/author&gt;&lt;author&gt;Violin, J. D.&lt;/author&gt;&lt;author&gt;Whalen, E. J.&lt;/author&gt;&lt;author&gt;Wisler, J. W.&lt;/author&gt;&lt;author&gt;Shenoy, S. K.&lt;/author&gt;&lt;author&gt;Lefkowitz, R. J.&lt;/author&gt;&lt;/authors&gt;&lt;/contributors&gt;&lt;auth-address&gt;Departments of Medicine, Howard Hughes Medical Institute, Duke University Medical Center, Durham, North Carolina 27710, USA.&lt;/auth-address&gt;&lt;titles&gt;&lt;title&gt;beta-arrestin-biased agonism at the beta2-adrenergic receptor&lt;/title&gt;&lt;secondary-title&gt;The Journal of Biological Chemistry&lt;/secondary-title&gt;&lt;/titles&gt;&lt;pages&gt;5669-76&lt;/pages&gt;&lt;volume&gt;283&lt;/volume&gt;&lt;number&gt;9&lt;/number&gt;&lt;edition&gt;2007/12/19&lt;/edition&gt;&lt;keywords&gt;&lt;keyword&gt;Adrenergic Agonists/chemistry/*pharmacology&lt;/keyword&gt;&lt;keyword&gt;*Adrenergic beta-2 Receptor Agonists&lt;/keyword&gt;&lt;keyword&gt;Arrestins/*metabolism&lt;/keyword&gt;&lt;keyword&gt;Cell Line&lt;/keyword&gt;&lt;keyword&gt;Cell Membrane/*metabolism&lt;/keyword&gt;&lt;keyword&gt;Cyclic AMP/metabolism&lt;/keyword&gt;&lt;keyword&gt;Fluorescence Resonance Energy Transfer&lt;/keyword&gt;&lt;keyword&gt;GTP-Binding Proteins/genetics/metabolism&lt;/keyword&gt;&lt;keyword&gt;Humans&lt;/keyword&gt;&lt;keyword&gt;Ligands&lt;/keyword&gt;&lt;keyword&gt;Protein Transport/drug effects&lt;/keyword&gt;&lt;keyword&gt;Receptors, Adrenergic, beta-2/metabolism&lt;/keyword&gt;&lt;keyword&gt;Signal Transduction/*drug effects/physiology&lt;/keyword&gt;&lt;keyword&gt;beta-Arrestins&lt;/keyword&gt;&lt;/keywords&gt;&lt;dates&gt;&lt;year&gt;2008&lt;/year&gt;&lt;pub-dates&gt;&lt;date&gt;Feb 29&lt;/date&gt;&lt;/pub-dates&gt;&lt;/dates&gt;&lt;isbn&gt;0021-9258 (Print)&amp;#xD;0021-9258 (Linking)&lt;/isbn&gt;&lt;accession-num&gt;18086673&lt;/accession-num&gt;&lt;urls&gt;&lt;related-urls&gt;&lt;url&gt;https://www.ncbi.nlm.nih.gov/pubmed/18086673&lt;/url&gt;&lt;/related-urls&gt;&lt;/urls&gt;&lt;electronic-resource-num&gt;10.1074/jbc.M708118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16FFF8" w14:textId="7E22AA2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4834E1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982B31" w14:textId="289AC4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BDD83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55400E5" w14:textId="725151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A1C4830" w14:textId="37C458D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-cyclopentylbutan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7A3298DB" w14:textId="64359D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2E5BE62" w14:textId="4993523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rake&lt;/Author&gt;&lt;Year&gt;2008&lt;/Year&gt;&lt;RecNum&gt;324&lt;/RecNum&gt;&lt;DisplayText&gt;&lt;style face="superscript"&gt;[40]&lt;/style&gt;&lt;/DisplayText&gt;&lt;record&gt;&lt;rec-number&gt;324&lt;/rec-number&gt;&lt;foreign-keys&gt;&lt;key app="EN" db-id="rwxx0xz2ifzazme0927v0vvc5ftxrwzr0pxe" timestamp="1724033357"&gt;324&lt;/key&gt;&lt;key app="ENWeb" db-id=""&gt;0&lt;/key&gt;&lt;/foreign-keys&gt;&lt;ref-type name="Journal Article"&gt;17&lt;/ref-type&gt;&lt;contributors&gt;&lt;authors&gt;&lt;author&gt;Drake, M. T.&lt;/author&gt;&lt;author&gt;Violin, J. D.&lt;/author&gt;&lt;author&gt;Whalen, E. J.&lt;/author&gt;&lt;author&gt;Wisler, J. W.&lt;/author&gt;&lt;author&gt;Shenoy, S. K.&lt;/author&gt;&lt;author&gt;Lefkowitz, R. J.&lt;/author&gt;&lt;/authors&gt;&lt;/contributors&gt;&lt;auth-address&gt;Departments of Medicine, Howard Hughes Medical Institute, Duke University Medical Center, Durham, North Carolina 27710, USA.&lt;/auth-address&gt;&lt;titles&gt;&lt;title&gt;beta-arrestin-biased agonism at the beta2-adrenergic receptor&lt;/title&gt;&lt;secondary-title&gt;The Journal of Biological Chemistry&lt;/secondary-title&gt;&lt;/titles&gt;&lt;pages&gt;5669-76&lt;/pages&gt;&lt;volume&gt;283&lt;/volume&gt;&lt;number&gt;9&lt;/number&gt;&lt;edition&gt;2007/12/19&lt;/edition&gt;&lt;keywords&gt;&lt;keyword&gt;Adrenergic Agonists/chemistry/*pharmacology&lt;/keyword&gt;&lt;keyword&gt;*Adrenergic beta-2 Receptor Agonists&lt;/keyword&gt;&lt;keyword&gt;Arrestins/*metabolism&lt;/keyword&gt;&lt;keyword&gt;Cell Line&lt;/keyword&gt;&lt;keyword&gt;Cell Membrane/*metabolism&lt;/keyword&gt;&lt;keyword&gt;Cyclic AMP/metabolism&lt;/keyword&gt;&lt;keyword&gt;Fluorescence Resonance Energy Transfer&lt;/keyword&gt;&lt;keyword&gt;GTP-Binding Proteins/genetics/metabolism&lt;/keyword&gt;&lt;keyword&gt;Humans&lt;/keyword&gt;&lt;keyword&gt;Ligands&lt;/keyword&gt;&lt;keyword&gt;Protein Transport/drug effects&lt;/keyword&gt;&lt;keyword&gt;Receptors, Adrenergic, beta-2/metabolism&lt;/keyword&gt;&lt;keyword&gt;Signal Transduction/*drug effects/physiology&lt;/keyword&gt;&lt;keyword&gt;beta-Arrestins&lt;/keyword&gt;&lt;/keywords&gt;&lt;dates&gt;&lt;year&gt;2008&lt;/year&gt;&lt;pub-dates&gt;&lt;date&gt;Feb 29&lt;/date&gt;&lt;/pub-dates&gt;&lt;/dates&gt;&lt;isbn&gt;0021-9258 (Print)&amp;#xD;0021-9258 (Linking)&lt;/isbn&gt;&lt;accession-num&gt;18086673&lt;/accession-num&gt;&lt;urls&gt;&lt;related-urls&gt;&lt;url&gt;https://www.ncbi.nlm.nih.gov/pubmed/18086673&lt;/url&gt;&lt;/related-urls&gt;&lt;/urls&gt;&lt;electronic-resource-num&gt;10.1074/jbc.M708118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F993D48" w14:textId="12C57BF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E25A2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966861D" w14:textId="4C5877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33E92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953BF75" w14:textId="34B825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B83E56B" w14:textId="52B308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hylnorepinephrine</w:t>
            </w:r>
          </w:p>
        </w:tc>
        <w:tc>
          <w:tcPr>
            <w:tcW w:w="1778" w:type="pct"/>
            <w:shd w:val="clear" w:color="auto" w:fill="auto"/>
            <w:hideMark/>
          </w:tcPr>
          <w:p w14:paraId="2A778B3F" w14:textId="666147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D315559" w14:textId="6AB11C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rake&lt;/Author&gt;&lt;Year&gt;2008&lt;/Year&gt;&lt;RecNum&gt;324&lt;/RecNum&gt;&lt;DisplayText&gt;&lt;style face="superscript"&gt;[40]&lt;/style&gt;&lt;/DisplayText&gt;&lt;record&gt;&lt;rec-number&gt;324&lt;/rec-number&gt;&lt;foreign-keys&gt;&lt;key app="EN" db-id="rwxx0xz2ifzazme0927v0vvc5ftxrwzr0pxe" timestamp="1724033357"&gt;324&lt;/key&gt;&lt;key app="ENWeb" db-id=""&gt;0&lt;/key&gt;&lt;/foreign-keys&gt;&lt;ref-type name="Journal Article"&gt;17&lt;/ref-type&gt;&lt;contributors&gt;&lt;authors&gt;&lt;author&gt;Drake, M. T.&lt;/author&gt;&lt;author&gt;Violin, J. D.&lt;/author&gt;&lt;author&gt;Whalen, E. J.&lt;/author&gt;&lt;author&gt;Wisler, J. W.&lt;/author&gt;&lt;author&gt;Shenoy, S. K.&lt;/author&gt;&lt;author&gt;Lefkowitz, R. J.&lt;/author&gt;&lt;/authors&gt;&lt;/contributors&gt;&lt;auth-address&gt;Departments of Medicine, Howard Hughes Medical Institute, Duke University Medical Center, Durham, North Carolina 27710, USA.&lt;/auth-address&gt;&lt;titles&gt;&lt;title&gt;beta-arrestin-biased agonism at the beta2-adrenergic receptor&lt;/title&gt;&lt;secondary-title&gt;The Journal of Biological Chemistry&lt;/secondary-title&gt;&lt;/titles&gt;&lt;pages&gt;5669-76&lt;/pages&gt;&lt;volume&gt;283&lt;/volume&gt;&lt;number&gt;9&lt;/number&gt;&lt;edition&gt;2007/12/19&lt;/edition&gt;&lt;keywords&gt;&lt;keyword&gt;Adrenergic Agonists/chemistry/*pharmacology&lt;/keyword&gt;&lt;keyword&gt;*Adrenergic beta-2 Receptor Agonists&lt;/keyword&gt;&lt;keyword&gt;Arrestins/*metabolism&lt;/keyword&gt;&lt;keyword&gt;Cell Line&lt;/keyword&gt;&lt;keyword&gt;Cell Membrane/*metabolism&lt;/keyword&gt;&lt;keyword&gt;Cyclic AMP/metabolism&lt;/keyword&gt;&lt;keyword&gt;Fluorescence Resonance Energy Transfer&lt;/keyword&gt;&lt;keyword&gt;GTP-Binding Proteins/genetics/metabolism&lt;/keyword&gt;&lt;keyword&gt;Humans&lt;/keyword&gt;&lt;keyword&gt;Ligands&lt;/keyword&gt;&lt;keyword&gt;Protein Transport/drug effects&lt;/keyword&gt;&lt;keyword&gt;Receptors, Adrenergic, beta-2/metabolism&lt;/keyword&gt;&lt;keyword&gt;Signal Transduction/*drug effects/physiology&lt;/keyword&gt;&lt;keyword&gt;beta-Arrestins&lt;/keyword&gt;&lt;/keywords&gt;&lt;dates&gt;&lt;year&gt;2008&lt;/year&gt;&lt;pub-dates&gt;&lt;date&gt;Feb 29&lt;/date&gt;&lt;/pub-dates&gt;&lt;/dates&gt;&lt;isbn&gt;0021-9258 (Print)&amp;#xD;0021-9258 (Linking)&lt;/isbn&gt;&lt;accession-num&gt;18086673&lt;/accession-num&gt;&lt;urls&gt;&lt;related-urls&gt;&lt;url&gt;https://www.ncbi.nlm.nih.gov/pubmed/18086673&lt;/url&gt;&lt;/related-urls&gt;&lt;/urls&gt;&lt;electronic-resource-num&gt;10.1074/jbc.M708118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119888" w14:textId="28A40E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24F270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D0E725" w14:textId="1EA9C7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40572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4DDE44E0" w14:textId="179116B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85D1FEE" w14:textId="5CE4BAC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3-9</w:t>
            </w:r>
          </w:p>
        </w:tc>
        <w:tc>
          <w:tcPr>
            <w:tcW w:w="1778" w:type="pct"/>
            <w:shd w:val="clear" w:color="auto" w:fill="auto"/>
            <w:hideMark/>
          </w:tcPr>
          <w:p w14:paraId="50F0376D" w14:textId="7E4924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8BADC17" w14:textId="7B6735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1349FD" w14:textId="739A250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D3EDC7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15938A" w14:textId="61999D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EC9F1D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751A9BA" w14:textId="3420D0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4ED337" w14:textId="630524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3-4</w:t>
            </w:r>
          </w:p>
        </w:tc>
        <w:tc>
          <w:tcPr>
            <w:tcW w:w="1778" w:type="pct"/>
            <w:shd w:val="clear" w:color="auto" w:fill="auto"/>
            <w:hideMark/>
          </w:tcPr>
          <w:p w14:paraId="61D68F01" w14:textId="57063E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B8AC8F1" w14:textId="7CA4D1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JyPC9BdXRob3I+PFllYXI+MjAxNDwvWWVhcj48UmVj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752C9B" w14:textId="164BB2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D021A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0A2336" w14:textId="4F9C35F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F5A03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7906DAA" w14:textId="69EDB7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3103068" w14:textId="6E4913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,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fen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74AD5EC6" w14:textId="722DEF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102F07B" w14:textId="4AA8F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b288L0F1dGhvcj48WWVhcj4yMDA5PC9ZZWFyPjxSZWNO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b288L0F1dGhvcj48WWVhcj4yMDA5PC9ZZWFyPjxSZWNO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CFE5FD9" w14:textId="18D0A2B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415B16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3D32C3" w14:textId="69A899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D157C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DFB2769" w14:textId="5F9CAA2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9224211" w14:textId="047FFC7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,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4'-methoxyfen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21C16655" w14:textId="6F1C03E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6FED5B2" w14:textId="072F0DA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XR0bWFubjwvQXV0aG9yPjxZZWFyPjIwMTU8L1llYXI+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XR0bWFubjwvQXV0aG9yPjxZZWFyPjIwMTU8L1llYXI+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389C1D2" w14:textId="4958BC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962BE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AFB0AC" w14:textId="4F44419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1969B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254CEBA7" w14:textId="183997E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9FA346D" w14:textId="3D0424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,S'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4'-methoxy-1-naphthyl-feno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3493446E" w14:textId="4F25E1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C3B7C27" w14:textId="4F4FDF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D4F16F" w14:textId="4116E33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093A9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DD46BE" w14:textId="041E3C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1EFBC5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7C9C2BB3" w14:textId="74864A8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51A37B7" w14:textId="62E754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,S'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4'-methoxy-1-naphthyl-fenoterol </w:t>
            </w:r>
          </w:p>
        </w:tc>
        <w:tc>
          <w:tcPr>
            <w:tcW w:w="1778" w:type="pct"/>
            <w:shd w:val="clear" w:color="auto" w:fill="auto"/>
            <w:hideMark/>
          </w:tcPr>
          <w:p w14:paraId="6389AC47" w14:textId="7FA738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618C420" w14:textId="5C7E3C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luYXJ0ejwvQXV0aG9yPjxZZWFyPjIwMTU8L1llYXI+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8983CE" w14:textId="1F28CA1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B23F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D3EE7D2" w14:textId="581A8D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503B7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9B7ADB2" w14:textId="5EE6A2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E06AF82" w14:textId="0E4575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L1-9</w:t>
            </w:r>
          </w:p>
        </w:tc>
        <w:tc>
          <w:tcPr>
            <w:tcW w:w="1778" w:type="pct"/>
            <w:shd w:val="clear" w:color="auto" w:fill="auto"/>
            <w:hideMark/>
          </w:tcPr>
          <w:p w14:paraId="063BFB86" w14:textId="4D3EDD3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ADE3669" w14:textId="4D8684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arr&lt;/Author&gt;&lt;Year&gt;2016&lt;/Year&gt;&lt;RecNum&gt;175&lt;/RecNum&gt;&lt;DisplayText&gt;&lt;style face="superscript"&gt;[45]&lt;/style&gt;&lt;/DisplayText&gt;&lt;record&gt;&lt;rec-number&gt;175&lt;/rec-number&gt;&lt;foreign-keys&gt;&lt;key app="EN" db-id="rwxx0xz2ifzazme0927v0vvc5ftxrwzr0pxe" timestamp="1723886332"&gt;175&lt;/key&gt;&lt;/foreign-keys&gt;&lt;ref-type name="Journal Article"&gt;17&lt;/ref-type&gt;&lt;contributors&gt;&lt;authors&gt;&lt;author&gt;Carr, Richard, III&lt;/author&gt;&lt;author&gt;Schilling, Justin&lt;/author&gt;&lt;author&gt;Song, Jianliang&lt;/author&gt;&lt;author&gt;Carter, Rhonda L.&lt;/author&gt;&lt;author&gt;Du, Yang&lt;/author&gt;&lt;author&gt;Yoo, Sungsoo M.&lt;/author&gt;&lt;author&gt;Traynham, Christopher J.&lt;/author&gt;&lt;author&gt;Koch, Walter J.&lt;/author&gt;&lt;author&gt;Cheung, Joseph Y.&lt;/author&gt;&lt;author&gt;Tilley, Douglas G.&lt;/author&gt;&lt;author&gt;Benovic, Jeffrey L.&lt;/author&gt;&lt;/authors&gt;&lt;/contributors&gt;&lt;titles&gt;&lt;title&gt;&lt;style face="normal" font="default" charset="161" size="100%"&gt;β-arrestin-biased signaling through the β2-adrenergic receptor promotes cardiomyocyte contraction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E4107-E4116&lt;/pages&gt;&lt;volume&gt;113&lt;/volume&gt;&lt;number&gt;28&lt;/number&gt;&lt;dates&gt;&lt;year&gt;2016&lt;/year&gt;&lt;pub-dates&gt;&lt;date&gt;Jul 12&lt;/date&gt;&lt;/pub-dates&gt;&lt;/dates&gt;&lt;isbn&gt;0027-8424&lt;/isbn&gt;&lt;accession-num&gt;WOS:000379694100017&lt;/accession-num&gt;&lt;work-type&gt;Article&lt;/work-type&gt;&lt;urls&gt;&lt;related-urls&gt;&lt;url&gt;&lt;style face="underline" font="default" size="100%"&gt;&amp;lt;Go to ISI&amp;gt;://WOS:000379694100017&lt;/style&gt;&lt;/url&gt;&lt;/related-urls&gt;&lt;/urls&gt;&lt;electronic-resource-num&gt;10.1073/pnas.1606267113d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5C26EC" w14:textId="39DA5AB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9E3B1F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924EA0" w14:textId="0A2CF5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DF335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3C5DB41" w14:textId="50F3A5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4C10A3C" w14:textId="368F55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moterol</w:t>
            </w:r>
          </w:p>
        </w:tc>
        <w:tc>
          <w:tcPr>
            <w:tcW w:w="1778" w:type="pct"/>
            <w:shd w:val="clear" w:color="auto" w:fill="auto"/>
            <w:hideMark/>
          </w:tcPr>
          <w:p w14:paraId="72511B79" w14:textId="30CB3A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8D7395C" w14:textId="6ED8057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XZlZGhhPC9BdXRob3I+PFllYXI+MjAxODwvWWVhcj48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XZlZGhhPC9BdXRob3I+PFllYXI+MjAxODwvWWVhcj48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C127BF" w14:textId="43C0433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4396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4E2F62" w14:textId="2F2EDF9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7CA1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6912F557" w14:textId="2E2857C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E5F2327" w14:textId="48791B2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2</w:t>
            </w:r>
          </w:p>
        </w:tc>
        <w:tc>
          <w:tcPr>
            <w:tcW w:w="1778" w:type="pct"/>
            <w:shd w:val="clear" w:color="auto" w:fill="auto"/>
            <w:hideMark/>
          </w:tcPr>
          <w:p w14:paraId="701FBF41" w14:textId="2BDC787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1DF185A" w14:textId="736ED3F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A7B66E" w14:textId="26B6153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D859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1EA69F" w14:textId="1FEA76B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EB129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62E4D40" w14:textId="5CBD78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4358CE9" w14:textId="175AEC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4</w:t>
            </w:r>
          </w:p>
        </w:tc>
        <w:tc>
          <w:tcPr>
            <w:tcW w:w="1778" w:type="pct"/>
            <w:shd w:val="clear" w:color="auto" w:fill="auto"/>
            <w:hideMark/>
          </w:tcPr>
          <w:p w14:paraId="2988F3B5" w14:textId="2128B1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25843EF" w14:textId="623AA0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0CD4CFF" w14:textId="7F32EBB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EBA79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0E8449" w14:textId="06E54D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F5B4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0484786" w14:textId="6BBAA66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24B1A5" w14:textId="095656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12</w:t>
            </w:r>
          </w:p>
        </w:tc>
        <w:tc>
          <w:tcPr>
            <w:tcW w:w="1778" w:type="pct"/>
            <w:shd w:val="clear" w:color="auto" w:fill="auto"/>
            <w:hideMark/>
          </w:tcPr>
          <w:p w14:paraId="002CE05C" w14:textId="3E0F84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5F896E52" w14:textId="7FCECD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o&lt;/Author&gt;&lt;Year&gt;2019&lt;/Year&gt;&lt;RecNum&gt;299&lt;/RecNum&gt;&lt;DisplayText&gt;&lt;style face="superscript"&gt;[47]&lt;/style&gt;&lt;/DisplayText&gt;&lt;record&gt;&lt;rec-number&gt;299&lt;/rec-number&gt;&lt;foreign-keys&gt;&lt;key app="EN" db-id="rwxx0xz2ifzazme0927v0vvc5ftxrwzr0pxe" timestamp="1723954559"&gt;299&lt;/key&gt;&lt;/foreign-keys&gt;&lt;ref-type name="Journal Article"&gt;17&lt;/ref-type&gt;&lt;contributors&gt;&lt;authors&gt;&lt;author&gt;Woo, Anthony Yiu-Ho&lt;/author&gt;&lt;author&gt;Ge, Xin-yue&lt;/author&gt;&lt;author&gt;Pan, Li&lt;/author&gt;&lt;author&gt;Xing, Gang&lt;/author&gt;&lt;author&gt;Mo, Yong-mei&lt;/author&gt;&lt;author&gt;Xing, Rui-juan&lt;/author&gt;&lt;author&gt;Li, Xiao-ran&lt;/author&gt;&lt;author&gt;Zhang, Yu-yang&lt;/author&gt;&lt;author&gt;Wainer, Irving W.&lt;/author&gt;&lt;author&gt;Cheng, Mao-sheng&lt;/author&gt;&lt;author&gt;Xiao, Rui-ping&lt;/author&gt;&lt;/authors&gt;&lt;/contributors&gt;&lt;titles&gt;&lt;title&gt;&lt;style face="normal" font="default" size="100%"&gt;Discovery of &lt;/style&gt;&lt;style face="normal" font="default" charset="161" size="100%"&gt;β-arrestin-biased β2-adrenoceptor agonists from 2-amino-2-phenylethanol derivatives&lt;/style&gt;&lt;/title&gt;&lt;secondary-title&gt;Acta Pharmacologica Sinica&lt;/secondary-title&gt;&lt;/titles&gt;&lt;periodical&gt;&lt;full-title&gt;Acta Pharmacologica Sinica&lt;/full-title&gt;&lt;/periodical&gt;&lt;pages&gt;1095-1105&lt;/pages&gt;&lt;volume&gt;40&lt;/volume&gt;&lt;number&gt;8&lt;/number&gt;&lt;dates&gt;&lt;year&gt;2019&lt;/year&gt;&lt;pub-dates&gt;&lt;date&gt;Aug&lt;/date&gt;&lt;/pub-dates&gt;&lt;/dates&gt;&lt;isbn&gt;1671-4083&lt;/isbn&gt;&lt;accession-num&gt;WOS:000477938200012&lt;/accession-num&gt;&lt;work-type&gt;Article&lt;/work-type&gt;&lt;urls&gt;&lt;related-urls&gt;&lt;url&gt;&lt;style face="underline" font="default" size="100%"&gt;&amp;lt;Go to ISI&amp;gt;://WOS:000477938200012&lt;/style&gt;&lt;/url&gt;&lt;/related-urls&gt;&lt;/urls&gt;&lt;electronic-resource-num&gt;10.1038/s41401-018-0200-x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FD712F" w14:textId="365A2B7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9894DD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0F9DA4" w14:textId="5C880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1F6F9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67F2189" w14:textId="728ED35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2092450" w14:textId="7FECB2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actop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275C7A7A" w14:textId="0EADE8A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C422862" w14:textId="5455055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445199" w14:textId="5113FB4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BD98B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EBD61E" w14:textId="537B06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81FFA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2B743F67" w14:textId="6C4EE9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139CA2A" w14:textId="463647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but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5D4BCC59" w14:textId="11E0320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69B1402" w14:textId="2F3CC36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5123A94" w14:textId="065B3BF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50721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FB0F8F" w14:textId="519940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90A48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15B4576A" w14:textId="2A4DA5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E04FAF8" w14:textId="25B116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igen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078C4E26" w14:textId="61D6F5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5181EC9" w14:textId="22923E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QYXNjYWxpPC9BdXRob3I+PFllYXI+MjAyMjwvWWVh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8B54F4" w14:textId="3961FDB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66211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5E1B1A" w14:textId="4C36D3B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429E6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4C912DAE" w14:textId="7FE44C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6C35C63" w14:textId="428A3E9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1-S </w:t>
            </w:r>
          </w:p>
        </w:tc>
        <w:tc>
          <w:tcPr>
            <w:tcW w:w="1778" w:type="pct"/>
            <w:shd w:val="clear" w:color="auto" w:fill="auto"/>
            <w:hideMark/>
          </w:tcPr>
          <w:p w14:paraId="149EB7B5" w14:textId="08F92D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F4FBA62" w14:textId="625C0EC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ttYWtvdmE8L0F1dGhvcj48WWVhcj4yMDIyPC9ZZWFy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2ttYWtvdmE8L0F1dGhvcj48WWVhcj4yMDIyPC9ZZWFy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4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547C5D" w14:textId="7192704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02E04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ED7075" w14:textId="36C0AE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00042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345AF04" w14:textId="7BDFA18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9AD4416" w14:textId="00B4CDB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vedilol</w:t>
            </w:r>
          </w:p>
        </w:tc>
        <w:tc>
          <w:tcPr>
            <w:tcW w:w="1778" w:type="pct"/>
            <w:shd w:val="clear" w:color="auto" w:fill="auto"/>
            <w:hideMark/>
          </w:tcPr>
          <w:p w14:paraId="4005AFE0" w14:textId="20E09F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9EA2F48" w14:textId="06E9DD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isler&lt;/Author&gt;&lt;Year&gt;2007&lt;/Year&gt;&lt;RecNum&gt;67&lt;/RecNum&gt;&lt;DisplayText&gt;&lt;style face="superscript"&gt;[50]&lt;/style&gt;&lt;/DisplayText&gt;&lt;record&gt;&lt;rec-number&gt;67&lt;/rec-number&gt;&lt;foreign-keys&gt;&lt;key app="EN" db-id="rwxx0xz2ifzazme0927v0vvc5ftxrwzr0pxe" timestamp="1723534804"&gt;67&lt;/key&gt;&lt;/foreign-keys&gt;&lt;ref-type name="Journal Article"&gt;17&lt;/ref-type&gt;&lt;contributors&gt;&lt;authors&gt;&lt;author&gt;Wisler, James W.&lt;/author&gt;&lt;author&gt;DeWire, Scott M.&lt;/author&gt;&lt;author&gt;Whalen, Erin J.&lt;/author&gt;&lt;author&gt;Violin, Jonathan D.&lt;/author&gt;&lt;author&gt;Drake, Matthew T.&lt;/author&gt;&lt;author&gt;Ahn, Seungkirl&lt;/author&gt;&lt;author&gt;Shenoy, Sudha K.&lt;/author&gt;&lt;author&gt;Lefkowitz, Robert J.&lt;/author&gt;&lt;/authors&gt;&lt;/contributors&gt;&lt;titles&gt;&lt;title&gt;A unique mechanism of β-blocker action: Carvedilol stimulates β-arrestin signaling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6657-16662&lt;/pages&gt;&lt;volume&gt;104&lt;/volume&gt;&lt;number&gt;42&lt;/number&gt;&lt;dates&gt;&lt;year&gt;2007&lt;/year&gt;&lt;pub-dates&gt;&lt;date&gt;Oct 16&lt;/date&gt;&lt;/pub-dates&gt;&lt;/dates&gt;&lt;isbn&gt;0027-8424&lt;/isbn&gt;&lt;accession-num&gt;WOS:000250373400049&lt;/accession-num&gt;&lt;work-type&gt;Article&lt;/work-type&gt;&lt;urls&gt;&lt;related-urls&gt;&lt;url&gt;&lt;style face="underline" font="default" size="100%"&gt;&amp;lt;Go to ISI&amp;gt;://WOS:000250373400049&lt;/style&gt;&lt;/url&gt;&lt;/related-urls&gt;&lt;/urls&gt;&lt;electronic-resource-num&gt;10.1073/pnas.070793610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568A75" w14:textId="4824AE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57FE8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633BD59" w14:textId="1E6225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F3D6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322191FE" w14:textId="4D44D4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A8062ED" w14:textId="135800C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pranolol</w:t>
            </w:r>
          </w:p>
        </w:tc>
        <w:tc>
          <w:tcPr>
            <w:tcW w:w="1778" w:type="pct"/>
            <w:shd w:val="clear" w:color="auto" w:fill="auto"/>
            <w:hideMark/>
          </w:tcPr>
          <w:p w14:paraId="3BD3F656" w14:textId="66E7F9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250F489" w14:textId="4DB9A0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zzi&lt;/Author&gt;&lt;Year&gt;2003&lt;/Year&gt;&lt;RecNum&gt;94&lt;/RecNum&gt;&lt;DisplayText&gt;&lt;style face="superscript"&gt;[51]&lt;/style&gt;&lt;/DisplayText&gt;&lt;record&gt;&lt;rec-number&gt;94&lt;/rec-number&gt;&lt;foreign-keys&gt;&lt;key app="EN" db-id="rwxx0xz2ifzazme0927v0vvc5ftxrwzr0pxe" timestamp="1723700735"&gt;94&lt;/key&gt;&lt;/foreign-keys&gt;&lt;ref-type name="Journal Article"&gt;17&lt;/ref-type&gt;&lt;contributors&gt;&lt;authors&gt;&lt;author&gt;Azzi, M.&lt;/author&gt;&lt;author&gt;Charest, P. G.&lt;/author&gt;&lt;author&gt;Angers, S.&lt;/author&gt;&lt;author&gt;Rousseau, G.&lt;/author&gt;&lt;author&gt;Kohout, T.&lt;/author&gt;&lt;author&gt;Bouvier, M.&lt;/author&gt;&lt;author&gt;Piñeyro, G.&lt;/author&gt;&lt;/authors&gt;&lt;/contributors&gt;&lt;titles&gt;&lt;title&gt;β-arrestin-mediated activation of MAPK by inverse agonists reveals distinct active conformations for G protein-coupled recept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1406-11411&lt;/pages&gt;&lt;volume&gt;100&lt;/volume&gt;&lt;number&gt;20&lt;/number&gt;&lt;dates&gt;&lt;year&gt;2003&lt;/year&gt;&lt;pub-dates&gt;&lt;date&gt;Sep 30&lt;/date&gt;&lt;/pub-dates&gt;&lt;/dates&gt;&lt;isbn&gt;0027-8424&lt;/isbn&gt;&lt;accession-num&gt;WOS:000185685700043&lt;/accession-num&gt;&lt;work-type&gt;Article&lt;/work-type&gt;&lt;urls&gt;&lt;related-urls&gt;&lt;url&gt;&lt;style face="underline" font="default" size="100%"&gt;&amp;lt;Go to ISI&amp;gt;://WOS:000185685700043&lt;/style&gt;&lt;/url&gt;&lt;/related-urls&gt;&lt;/urls&gt;&lt;electronic-resource-num&gt;10.1073/pnas.19366641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6CC58B" w14:textId="36C1FE1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243EC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B0A99ED" w14:textId="68CB59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enoceptor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BFD06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RB2</w:t>
            </w:r>
          </w:p>
        </w:tc>
        <w:tc>
          <w:tcPr>
            <w:tcW w:w="457" w:type="pct"/>
            <w:shd w:val="clear" w:color="auto" w:fill="auto"/>
          </w:tcPr>
          <w:p w14:paraId="5ACA4247" w14:textId="648A6A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β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9AA8E7A" w14:textId="4CEA7D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5" w:name="OLE_LINK2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I-118,551</w:t>
            </w:r>
            <w:bookmarkEnd w:id="5"/>
          </w:p>
        </w:tc>
        <w:tc>
          <w:tcPr>
            <w:tcW w:w="1778" w:type="pct"/>
            <w:shd w:val="clear" w:color="auto" w:fill="auto"/>
            <w:hideMark/>
          </w:tcPr>
          <w:p w14:paraId="0E245F88" w14:textId="668417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B3E9047" w14:textId="0F38D16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zzi&lt;/Author&gt;&lt;Year&gt;2003&lt;/Year&gt;&lt;RecNum&gt;94&lt;/RecNum&gt;&lt;DisplayText&gt;&lt;style face="superscript"&gt;[51]&lt;/style&gt;&lt;/DisplayText&gt;&lt;record&gt;&lt;rec-number&gt;94&lt;/rec-number&gt;&lt;foreign-keys&gt;&lt;key app="EN" db-id="rwxx0xz2ifzazme0927v0vvc5ftxrwzr0pxe" timestamp="1723700735"&gt;94&lt;/key&gt;&lt;/foreign-keys&gt;&lt;ref-type name="Journal Article"&gt;17&lt;/ref-type&gt;&lt;contributors&gt;&lt;authors&gt;&lt;author&gt;Azzi, M.&lt;/author&gt;&lt;author&gt;Charest, P. G.&lt;/author&gt;&lt;author&gt;Angers, S.&lt;/author&gt;&lt;author&gt;Rousseau, G.&lt;/author&gt;&lt;author&gt;Kohout, T.&lt;/author&gt;&lt;author&gt;Bouvier, M.&lt;/author&gt;&lt;author&gt;Piñeyro, G.&lt;/author&gt;&lt;/authors&gt;&lt;/contributors&gt;&lt;titles&gt;&lt;title&gt;β-arrestin-mediated activation of MAPK by inverse agonists reveals distinct active conformations for G protein-coupled receptor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1406-11411&lt;/pages&gt;&lt;volume&gt;100&lt;/volume&gt;&lt;number&gt;20&lt;/number&gt;&lt;dates&gt;&lt;year&gt;2003&lt;/year&gt;&lt;pub-dates&gt;&lt;date&gt;Sep 30&lt;/date&gt;&lt;/pub-dates&gt;&lt;/dates&gt;&lt;isbn&gt;0027-8424&lt;/isbn&gt;&lt;accession-num&gt;WOS:000185685700043&lt;/accession-num&gt;&lt;work-type&gt;Article&lt;/work-type&gt;&lt;urls&gt;&lt;related-urls&gt;&lt;url&gt;&lt;style face="underline" font="default" size="100%"&gt;&amp;lt;Go to ISI&amp;gt;://WOS:000185685700043&lt;/style&gt;&lt;/url&gt;&lt;/related-urls&gt;&lt;/urls&gt;&lt;electronic-resource-num&gt;10.1073/pnas.19366641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255CE1" w14:textId="3A31C34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4AF884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E33C90" w14:textId="7589708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973C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8533891" w14:textId="118E02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46007771" w14:textId="1C5D74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om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5AED1415" w14:textId="5F61F78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21DE35F" w14:textId="191C09D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6F1B3F" w14:textId="6FA8862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65F9F0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691448" w14:textId="4D0C92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3BE14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B5CE9DC" w14:textId="7DAA879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93D3EF4" w14:textId="3BADF3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83959</w:t>
            </w:r>
          </w:p>
        </w:tc>
        <w:tc>
          <w:tcPr>
            <w:tcW w:w="1778" w:type="pct"/>
            <w:shd w:val="clear" w:color="auto" w:fill="auto"/>
            <w:hideMark/>
          </w:tcPr>
          <w:p w14:paraId="476897AC" w14:textId="5949A9A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2F93C9" w14:textId="02B271A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26B110" w14:textId="4F4545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585BD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07509FE" w14:textId="4D651E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50D216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2E467CA2" w14:textId="121FAF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3C734E0" w14:textId="568458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38393</w:t>
            </w:r>
          </w:p>
        </w:tc>
        <w:tc>
          <w:tcPr>
            <w:tcW w:w="1778" w:type="pct"/>
            <w:shd w:val="clear" w:color="auto" w:fill="auto"/>
            <w:hideMark/>
          </w:tcPr>
          <w:p w14:paraId="0B327BED" w14:textId="1E692BE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7BFAA3" w14:textId="0577B7D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0FC05F" w14:textId="424AFB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5821F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B63702E" w14:textId="47C7857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0D3657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5922A3B1" w14:textId="649021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8E9188C" w14:textId="612811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82957</w:t>
            </w:r>
          </w:p>
        </w:tc>
        <w:tc>
          <w:tcPr>
            <w:tcW w:w="1778" w:type="pct"/>
            <w:shd w:val="clear" w:color="auto" w:fill="auto"/>
            <w:hideMark/>
          </w:tcPr>
          <w:p w14:paraId="4C867F3D" w14:textId="1B4828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A072B6" w14:textId="4802EE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48E83C9" w14:textId="135D95F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ABADB9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053CD23" w14:textId="6C1AC9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9F17C4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7FC3C83C" w14:textId="0865B2A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0396AFC" w14:textId="20EEAF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77434</w:t>
            </w:r>
          </w:p>
        </w:tc>
        <w:tc>
          <w:tcPr>
            <w:tcW w:w="1778" w:type="pct"/>
            <w:shd w:val="clear" w:color="auto" w:fill="auto"/>
            <w:hideMark/>
          </w:tcPr>
          <w:p w14:paraId="1E6D58D6" w14:textId="428ECF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84E38FD" w14:textId="5F5DD0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D9FD57" w14:textId="3BECED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72BE0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A62805A" w14:textId="4D86E7A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FE2B75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646E08B" w14:textId="4083F3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7A14D3E" w14:textId="14E593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F75670</w:t>
            </w:r>
          </w:p>
        </w:tc>
        <w:tc>
          <w:tcPr>
            <w:tcW w:w="1778" w:type="pct"/>
            <w:shd w:val="clear" w:color="auto" w:fill="auto"/>
            <w:hideMark/>
          </w:tcPr>
          <w:p w14:paraId="51A56DD3" w14:textId="750351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B6975D5" w14:textId="3E2108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yb3k8L0F1dGhvcj48WWVhcj4yMDE1PC9ZZWFyPjxS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433366D" w14:textId="67DA1D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5C3400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D8AD33" w14:textId="0BF1C9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679590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47B0A16" w14:textId="2123799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858BFFA" w14:textId="04F4B6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0</w:t>
            </w:r>
          </w:p>
        </w:tc>
        <w:tc>
          <w:tcPr>
            <w:tcW w:w="1778" w:type="pct"/>
            <w:shd w:val="clear" w:color="auto" w:fill="auto"/>
            <w:hideMark/>
          </w:tcPr>
          <w:p w14:paraId="781DF68E" w14:textId="7BEC32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5B469DA" w14:textId="6EC909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43C295" w14:textId="654DA9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21FFF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BBBC617" w14:textId="3E7BE57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AB600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010326A" w14:textId="68FC31A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2900086" w14:textId="3AFBA6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35</w:t>
            </w:r>
          </w:p>
        </w:tc>
        <w:tc>
          <w:tcPr>
            <w:tcW w:w="1778" w:type="pct"/>
            <w:shd w:val="clear" w:color="auto" w:fill="auto"/>
            <w:hideMark/>
          </w:tcPr>
          <w:p w14:paraId="1E5832C1" w14:textId="62FD293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F7B2D33" w14:textId="616F102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XJ0aW5pPC9BdXRob3I+PFllYXI+MjAxOTwvWWVhcj48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D15EA3" w14:textId="6381DF2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F353BE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8C9DEE" w14:textId="1090D4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93781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6AC662C" w14:textId="2E09BC6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873193F" w14:textId="3B3B95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F-06649751 (CVL-751, </w:t>
            </w:r>
            <w:r w:rsidR="00DF6F0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vapandon)</w:t>
            </w:r>
          </w:p>
        </w:tc>
        <w:tc>
          <w:tcPr>
            <w:tcW w:w="1778" w:type="pct"/>
            <w:shd w:val="clear" w:color="auto" w:fill="auto"/>
            <w:hideMark/>
          </w:tcPr>
          <w:p w14:paraId="1EF69023" w14:textId="5969C7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85AF573" w14:textId="1ACF497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Jones-Tabah&lt;/Author&gt;&lt;Year&gt;2021&lt;/Year&gt;&lt;RecNum&gt;139&lt;/RecNum&gt;&lt;DisplayText&gt;&lt;style face="superscript"&gt;[54]&lt;/style&gt;&lt;/DisplayText&gt;&lt;record&gt;&lt;rec-number&gt;139&lt;/rec-number&gt;&lt;foreign-keys&gt;&lt;key app="EN" db-id="rwxx0xz2ifzazme0927v0vvc5ftxrwzr0pxe" timestamp="1723816562"&gt;139&lt;/key&gt;&lt;key app="ENWeb" db-id=""&gt;0&lt;/key&gt;&lt;/foreign-keys&gt;&lt;ref-type name="Journal Article"&gt;17&lt;/ref-type&gt;&lt;contributors&gt;&lt;authors&gt;&lt;author&gt;Jones-Tabah, J.&lt;/author&gt;&lt;author&gt;Mohammad, H.&lt;/author&gt;&lt;author&gt;Paulus, E. G.&lt;/author&gt;&lt;author&gt;Clarke, P. B. S.&lt;/author&gt;&lt;author&gt;Hebert, T. E.&lt;/author&gt;&lt;/authors&gt;&lt;/contributors&gt;&lt;auth-address&gt;Department of Pharmacology and Therapeutics, McGill University, Montreal, QC, Canada.&lt;/auth-address&gt;&lt;titles&gt;&lt;title&gt;The signaling and pharmacology of the dopamine D1 receptor&lt;/title&gt;&lt;secondary-title&gt;Frontiers in Cellular Neuroscience&lt;/secondary-title&gt;&lt;/titles&gt;&lt;periodical&gt;&lt;full-title&gt;Frontiers in Cellular Neuroscience&lt;/full-title&gt;&lt;/periodical&gt;&lt;pages&gt;806618&lt;/pages&gt;&lt;volume&gt;15&lt;/volume&gt;&lt;edition&gt;2022/02/04&lt;/edition&gt;&lt;keywords&gt;&lt;keyword&gt;G protein-coupled receptors&lt;/keyword&gt;&lt;keyword&gt;Parkinson&amp;apos;s Disease&lt;/keyword&gt;&lt;keyword&gt;biased agonism&lt;/keyword&gt;&lt;keyword&gt;cognitive impairment (CI)&lt;/keyword&gt;&lt;keyword&gt;dopamine D1 receptor&lt;/keyword&gt;&lt;keyword&gt;drug development&lt;/keyword&gt;&lt;keyword&gt;intracellular signaling&lt;/keyword&gt;&lt;keyword&gt;commercial or financial relationships that could be construed as a potential&lt;/keyword&gt;&lt;keyword&gt;conflict of interest.&lt;/keyword&gt;&lt;/keywords&gt;&lt;dates&gt;&lt;year&gt;2021&lt;/year&gt;&lt;/dates&gt;&lt;isbn&gt;1662-5102 (Print)&amp;#xD;1662-5102 (Electronic)&amp;#xD;1662-5102 (Linking)&lt;/isbn&gt;&lt;accession-num&gt;35110997&lt;/accession-num&gt;&lt;urls&gt;&lt;related-urls&gt;&lt;url&gt;https://www.ncbi.nlm.nih.gov/pubmed/35110997&lt;/url&gt;&lt;/related-urls&gt;&lt;/urls&gt;&lt;custom2&gt;PMC8801442&lt;/custom2&gt;&lt;electronic-resource-num&gt;10.3389/fncel.2021.80661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2CFCB9" w14:textId="2486F02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2920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22850CF" w14:textId="584885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B0D48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1F53F9DE" w14:textId="468E2C2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DD59217" w14:textId="0ED869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8294</w:t>
            </w:r>
          </w:p>
        </w:tc>
        <w:tc>
          <w:tcPr>
            <w:tcW w:w="1778" w:type="pct"/>
            <w:shd w:val="clear" w:color="auto" w:fill="auto"/>
            <w:hideMark/>
          </w:tcPr>
          <w:p w14:paraId="5A3BA7AB" w14:textId="538264C8" w:rsidR="0031339B" w:rsidRPr="005B4529" w:rsidRDefault="00631DD6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7B8DF6A" w14:textId="52FFC6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943D68C" w14:textId="3A5FC30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F09A1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E834B4" w14:textId="51DA620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3A9BA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2C58364C" w14:textId="57411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57253B3" w14:textId="73A56D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6142</w:t>
            </w:r>
          </w:p>
        </w:tc>
        <w:tc>
          <w:tcPr>
            <w:tcW w:w="1778" w:type="pct"/>
            <w:shd w:val="clear" w:color="auto" w:fill="auto"/>
            <w:hideMark/>
          </w:tcPr>
          <w:p w14:paraId="3FA70B13" w14:textId="48C088C5" w:rsidR="0031339B" w:rsidRPr="005B4529" w:rsidRDefault="00631DD6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6C964AC" w14:textId="5D6ADB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E5674B9" w14:textId="7727C36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9F9F8B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8A72ED" w14:textId="46551B0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7E58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470F1CF7" w14:textId="7663877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8DD80C8" w14:textId="4F27DB2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1119</w:t>
            </w:r>
          </w:p>
        </w:tc>
        <w:tc>
          <w:tcPr>
            <w:tcW w:w="1778" w:type="pct"/>
            <w:shd w:val="clear" w:color="auto" w:fill="auto"/>
            <w:hideMark/>
          </w:tcPr>
          <w:p w14:paraId="32AC6864" w14:textId="005E64C0" w:rsidR="0031339B" w:rsidRPr="005B4529" w:rsidRDefault="00631DD6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B7FDA46" w14:textId="4433A39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FB4288" w14:textId="02E58E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1EC82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C89480" w14:textId="15C747E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F5F4A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1</w:t>
            </w:r>
          </w:p>
        </w:tc>
        <w:tc>
          <w:tcPr>
            <w:tcW w:w="457" w:type="pct"/>
            <w:shd w:val="clear" w:color="auto" w:fill="auto"/>
          </w:tcPr>
          <w:p w14:paraId="3BFE1C09" w14:textId="6351AE4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8B771C7" w14:textId="29D719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F-2334</w:t>
            </w:r>
          </w:p>
        </w:tc>
        <w:tc>
          <w:tcPr>
            <w:tcW w:w="1778" w:type="pct"/>
            <w:shd w:val="clear" w:color="auto" w:fill="auto"/>
            <w:hideMark/>
          </w:tcPr>
          <w:p w14:paraId="67E80F85" w14:textId="34C29621" w:rsidR="0031339B" w:rsidRPr="005B4529" w:rsidRDefault="00631DD6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B9924B0" w14:textId="4A099D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F5PC9BdXRob3I+PFllYXI+MjAxODwvWWVhcj48UmVj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2B9BB1" w14:textId="7D21396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36769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3422A9" w14:textId="4CF077F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22A3A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3FB86D9" w14:textId="6602C6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1EC499A" w14:textId="1E865F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9975</w:t>
            </w:r>
          </w:p>
        </w:tc>
        <w:tc>
          <w:tcPr>
            <w:tcW w:w="1778" w:type="pct"/>
            <w:shd w:val="clear" w:color="auto" w:fill="auto"/>
            <w:hideMark/>
          </w:tcPr>
          <w:p w14:paraId="3B255403" w14:textId="0D9D0A5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EA3D724" w14:textId="793BD1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817D68" w14:textId="6E817F3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E7E59E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0D7C1" w14:textId="046FC25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61C3B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D2EF726" w14:textId="597AFB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A9EB4C1" w14:textId="0370E5D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0006</w:t>
            </w:r>
          </w:p>
        </w:tc>
        <w:tc>
          <w:tcPr>
            <w:tcW w:w="1778" w:type="pct"/>
            <w:shd w:val="clear" w:color="auto" w:fill="auto"/>
            <w:hideMark/>
          </w:tcPr>
          <w:p w14:paraId="6E3707FD" w14:textId="5480F2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8FADDB6" w14:textId="2BE5B0C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DF34E8" w14:textId="4B1882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91740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B508E0" w14:textId="604B70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9224A3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EA291EE" w14:textId="5DFF33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386462D" w14:textId="2DCC388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NC9994</w:t>
            </w:r>
          </w:p>
        </w:tc>
        <w:tc>
          <w:tcPr>
            <w:tcW w:w="1778" w:type="pct"/>
            <w:shd w:val="clear" w:color="auto" w:fill="auto"/>
            <w:hideMark/>
          </w:tcPr>
          <w:p w14:paraId="73D06B51" w14:textId="13EF24E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661E402" w14:textId="33D2AC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llen&lt;/Author&gt;&lt;Year&gt;2011&lt;/Year&gt;&lt;RecNum&gt;164&lt;/RecNum&gt;&lt;DisplayText&gt;&lt;style face="superscript"&gt;[56]&lt;/style&gt;&lt;/DisplayText&gt;&lt;record&gt;&lt;rec-number&gt;164&lt;/rec-number&gt;&lt;foreign-keys&gt;&lt;key app="EN" db-id="rwxx0xz2ifzazme0927v0vvc5ftxrwzr0pxe" timestamp="1723884163"&gt;164&lt;/key&gt;&lt;key app="ENWeb" db-id=""&gt;0&lt;/key&gt;&lt;/foreign-keys&gt;&lt;ref-type name="Journal Article"&gt;17&lt;/ref-type&gt;&lt;contributors&gt;&lt;authors&gt;&lt;author&gt;Allen, John A.&lt;/author&gt;&lt;author&gt;Yost, Julianne M.&lt;/author&gt;&lt;author&gt;Setola, Vincent&lt;/author&gt;&lt;author&gt;Chen, Xin&lt;/author&gt;&lt;author&gt;Sassano, Maria F.&lt;/author&gt;&lt;author&gt;Chen, Meng&lt;/author&gt;&lt;author&gt;Peterson, Sean&lt;/author&gt;&lt;author&gt;Yadav, Prem N.&lt;/author&gt;&lt;author&gt;Huang, Xi-ping&lt;/author&gt;&lt;author&gt;Feng, Bo&lt;/author&gt;&lt;author&gt;Jensen, Niels H.&lt;/author&gt;&lt;author&gt;Che, Xin&lt;/author&gt;&lt;author&gt;Bai, Xu&lt;/author&gt;&lt;author&gt;Frye, Stephen V.&lt;/author&gt;&lt;author&gt;Wetsel, William C.&lt;/author&gt;&lt;author&gt;Caron, Marc G.&lt;/author&gt;&lt;author&gt;Javitch, Jonathan A.&lt;/author&gt;&lt;author&gt;Roth, Bryan L.&lt;/author&gt;&lt;author&gt;Jin, Jian&lt;/author&gt;&lt;/authors&gt;&lt;/contributors&gt;&lt;titles&gt;&lt;title&gt;&lt;style face="normal" font="default" size="100%"&gt;Discovery of &lt;/style&gt;&lt;style face="normal" font="default" charset="161" size="100%"&gt;β-arrestin-biased dopamine D2 ligands for probing signal transduction pathways essential for antipsychotic efficacy&lt;/style&gt;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18488-18493&lt;/pages&gt;&lt;volume&gt;108&lt;/volume&gt;&lt;number&gt;45&lt;/number&gt;&lt;section&gt;18488&lt;/section&gt;&lt;dates&gt;&lt;year&gt;2011&lt;/year&gt;&lt;/dates&gt;&lt;isbn&gt;0027-8424&amp;#xD;1091-6490&lt;/isbn&gt;&lt;urls&gt;&lt;/urls&gt;&lt;electronic-resource-num&gt;10.1073/pnas.110480710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53FE44" w14:textId="7474D4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C6409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FD845E" w14:textId="1C03E07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BCBED0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5C4F9EB4" w14:textId="22729A1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95202EF" w14:textId="0DC511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7</w:t>
            </w:r>
          </w:p>
        </w:tc>
        <w:tc>
          <w:tcPr>
            <w:tcW w:w="1778" w:type="pct"/>
            <w:shd w:val="clear" w:color="auto" w:fill="auto"/>
            <w:hideMark/>
          </w:tcPr>
          <w:p w14:paraId="00F070CB" w14:textId="3AC24C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100806F" w14:textId="4246E0C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NvcnZ5PC9BdXRob3I+PFllYXI+MjAxODwvWWVhcj48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NvcnZ5PC9BdXRob3I+PFllYXI+MjAxODwvWWVhcj48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01D5F7" w14:textId="4B4BF7A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A1B15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4E3861" w14:textId="5FA7DBA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D5AFE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567655A" w14:textId="218DFF5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FC9033C" w14:textId="758835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S1547</w:t>
            </w:r>
          </w:p>
        </w:tc>
        <w:tc>
          <w:tcPr>
            <w:tcW w:w="1778" w:type="pct"/>
            <w:shd w:val="clear" w:color="auto" w:fill="auto"/>
            <w:hideMark/>
          </w:tcPr>
          <w:p w14:paraId="14032843" w14:textId="4CB2C4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C6930B1" w14:textId="2D6423E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cmVlPC9BdXRob3I+PFllYXI+MjAxNDwvWWVhcj48UmVj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cmVlPC9BdXRob3I+PFllYXI+MjAxNDwvWWVhcj48UmVj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DCB92ED" w14:textId="2A7DBA6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99457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B7A42C4" w14:textId="671D282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0317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581A624" w14:textId="5F8922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156A162" w14:textId="6AA7E17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1</w:t>
            </w:r>
          </w:p>
        </w:tc>
        <w:tc>
          <w:tcPr>
            <w:tcW w:w="1778" w:type="pct"/>
            <w:shd w:val="clear" w:color="auto" w:fill="auto"/>
            <w:hideMark/>
          </w:tcPr>
          <w:p w14:paraId="5315BCEE" w14:textId="7FF180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34652C41" w14:textId="78106F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DFBE4F" w14:textId="285F98D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7777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D04C96" w14:textId="6709D68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317031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7D44245" w14:textId="2AF741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4DD5E4C" w14:textId="19CF7BF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S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2</w:t>
            </w:r>
          </w:p>
        </w:tc>
        <w:tc>
          <w:tcPr>
            <w:tcW w:w="1778" w:type="pct"/>
            <w:shd w:val="clear" w:color="auto" w:fill="auto"/>
            <w:hideMark/>
          </w:tcPr>
          <w:p w14:paraId="5A3F598B" w14:textId="3FA254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677917F" w14:textId="543E611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0D54F93" w14:textId="6415BF1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1A83E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94B855" w14:textId="252957D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709AB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DA4C65E" w14:textId="6AA6A8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6EBAEC1" w14:textId="34FF35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997FE3">
              <w:rPr>
                <w:rFonts w:ascii="Times New Roman" w:eastAsia="等线" w:hAnsi="Times New Roman" w:cs="Times New Roman"/>
                <w:i/>
                <w:iCs/>
                <w:color w:val="auto"/>
                <w:kern w:val="0"/>
                <w:sz w:val="18"/>
                <w:szCs w:val="18"/>
                <w14:ligatures w14:val="none"/>
              </w:rPr>
              <w:t>(R)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4</w:t>
            </w:r>
          </w:p>
        </w:tc>
        <w:tc>
          <w:tcPr>
            <w:tcW w:w="1778" w:type="pct"/>
            <w:shd w:val="clear" w:color="auto" w:fill="auto"/>
            <w:hideMark/>
          </w:tcPr>
          <w:p w14:paraId="0F579AD1" w14:textId="685602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1504B8B" w14:textId="185354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eichert&lt;/Author&gt;&lt;Year&gt;2015&lt;/Year&gt;&lt;RecNum&gt;330&lt;/RecNum&gt;&lt;DisplayText&gt;&lt;style face="superscript"&gt;[59]&lt;/style&gt;&lt;/DisplayText&gt;&lt;record&gt;&lt;rec-number&gt;330&lt;/rec-number&gt;&lt;foreign-keys&gt;&lt;key app="EN" db-id="rwxx0xz2ifzazme0927v0vvc5ftxrwzr0pxe" timestamp="1724034668"&gt;330&lt;/key&gt;&lt;key app="ENWeb" db-id=""&gt;0&lt;/key&gt;&lt;/foreign-keys&gt;&lt;ref-type name="Journal Article"&gt;17&lt;/ref-type&gt;&lt;contributors&gt;&lt;authors&gt;&lt;author&gt;Weichert, D.&lt;/author&gt;&lt;author&gt;Banerjee, A.&lt;/author&gt;&lt;author&gt;Hiller, C.&lt;/author&gt;&lt;author&gt;Kling, R. C.&lt;/author&gt;&lt;author&gt;Hubner, H.&lt;/author&gt;&lt;author&gt;Gmeiner, P.&lt;/author&gt;&lt;/authors&gt;&lt;/contributors&gt;&lt;auth-address&gt;Department of Chemistry and Pharmacy, Medicinal Chemistry, Emil Fischer Center, Friedrich Alexander University, Schuhstrasse 19, 91052 Erlangen, Germany.&lt;/auth-address&gt;&lt;titles&gt;&lt;title&gt;Molecular determinants of biased agonism at the dopamine D₂ receptor&lt;/title&gt;&lt;secondary-title&gt;Journal of Medicinal Chemistry&lt;/secondary-title&gt;&lt;/titles&gt;&lt;periodical&gt;&lt;full-title&gt;Journal of Medicinal Chemistry&lt;/full-title&gt;&lt;/periodical&gt;&lt;pages&gt;2703-17&lt;/pages&gt;&lt;volume&gt;58&lt;/volume&gt;&lt;number&gt;6&lt;/number&gt;&lt;edition&gt;2015/03/04&lt;/edition&gt;&lt;keywords&gt;&lt;keyword&gt;Arrestins/metabolism&lt;/keyword&gt;&lt;keyword&gt;Dopamine/*analogs &amp;amp; derivatives/*pharmacology&lt;/keyword&gt;&lt;keyword&gt;GTP-Binding Proteins/metabolism&lt;/keyword&gt;&lt;keyword&gt;HEK293 Cells&lt;/keyword&gt;&lt;keyword&gt;Humans&lt;/keyword&gt;&lt;keyword&gt;Ligands&lt;/keyword&gt;&lt;keyword&gt;Models, Molecular&lt;/keyword&gt;&lt;keyword&gt;Receptors, Dopamine D2/*agonists/metabolism&lt;/keyword&gt;&lt;keyword&gt;Signal Transduction/drug effects&lt;/keyword&gt;&lt;keyword&gt;beta-Arrestins&lt;/keyword&gt;&lt;/keywords&gt;&lt;dates&gt;&lt;year&gt;2015&lt;/year&gt;&lt;pub-dates&gt;&lt;date&gt;Mar 26&lt;/date&gt;&lt;/pub-dates&gt;&lt;/dates&gt;&lt;isbn&gt;1520-4804 (Electronic)&amp;#xD;0022-2623 (Linking)&lt;/isbn&gt;&lt;accession-num&gt;25734236&lt;/accession-num&gt;&lt;urls&gt;&lt;related-urls&gt;&lt;url&gt;https://www.ncbi.nlm.nih.gov/pubmed/25734236&lt;/url&gt;&lt;/related-urls&gt;&lt;/urls&gt;&lt;electronic-resource-num&gt;10.1021/jm501889t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D3258AB" w14:textId="706ECE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7C5A4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5AAB78" w14:textId="1A4412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70F82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670EDB5" w14:textId="16995C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7EDD188" w14:textId="755AC62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02AE96C6" w14:textId="6B97229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601E28C" w14:textId="62B9A8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VuPC9BdXRob3I+PFllYXI+MjAxNjwvWWVhcj48UmVj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VuPC9BdXRob3I+PFllYXI+MjAxNjwvWWVhcj48UmVj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2CF65C" w14:textId="715D09F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3B039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80806C" w14:textId="7DA0C88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FCB831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591C9910" w14:textId="148EFA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D7079EB" w14:textId="255C18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enzoxazinone 9d</w:t>
            </w:r>
          </w:p>
        </w:tc>
        <w:tc>
          <w:tcPr>
            <w:tcW w:w="1778" w:type="pct"/>
            <w:shd w:val="clear" w:color="auto" w:fill="auto"/>
            <w:hideMark/>
          </w:tcPr>
          <w:p w14:paraId="7B456E8F" w14:textId="4549218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9546BA1" w14:textId="25BFF41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ennel&lt;/Author&gt;&lt;Year&gt;2017&lt;/Year&gt;&lt;RecNum&gt;412&lt;/RecNum&gt;&lt;DisplayText&gt;&lt;style face="superscript"&gt;[61]&lt;/style&gt;&lt;/DisplayText&gt;&lt;record&gt;&lt;rec-number&gt;412&lt;/rec-number&gt;&lt;foreign-keys&gt;&lt;key app="EN" db-id="rwxx0xz2ifzazme0927v0vvc5ftxrwzr0pxe" timestamp="1724053216"&gt;412&lt;/key&gt;&lt;/foreign-keys&gt;&lt;ref-type name="Journal Article"&gt;17&lt;/ref-type&gt;&lt;contributors&gt;&lt;authors&gt;&lt;author&gt;Maennel, Barbara&lt;/author&gt;&lt;author&gt;Huebner, Harald&lt;/author&gt;&lt;author&gt;Moeller, Dorothee&lt;/author&gt;&lt;author&gt;Gmeiner, Peter&lt;/author&gt;&lt;/authors&gt;&lt;/contributors&gt;&lt;titles&gt;&lt;title&gt;β-Arrestin biased dopamine D2 receptor partial agonists: Synthesis and pharmacological evaluation&lt;/title&gt;&lt;secondary-title&gt;Bioorganic &amp;amp; Medicinal Chemistry&lt;/secondary-title&gt;&lt;/titles&gt;&lt;periodical&gt;&lt;full-title&gt;Bioorganic &amp;amp; Medicinal Chemistry&lt;/full-title&gt;&lt;/periodical&gt;&lt;pages&gt;5613-5628&lt;/pages&gt;&lt;volume&gt;25&lt;/volume&gt;&lt;number&gt;20&lt;/number&gt;&lt;dates&gt;&lt;year&gt;2017&lt;/year&gt;&lt;pub-dates&gt;&lt;date&gt;Oct 15&lt;/date&gt;&lt;/pub-dates&gt;&lt;/dates&gt;&lt;isbn&gt;0968-0896&lt;/isbn&gt;&lt;accession-num&gt;WOS:000413402100044&lt;/accession-num&gt;&lt;work-type&gt;Article&lt;/work-type&gt;&lt;urls&gt;&lt;related-urls&gt;&lt;url&gt;&lt;style face="underline" font="default" size="100%"&gt;&amp;lt;Go to ISI&amp;gt;://WOS:000413402100044&lt;/style&gt;&lt;/url&gt;&lt;/related-urls&gt;&lt;/urls&gt;&lt;electronic-resource-num&gt;10.1016/j.bmc.2017.08.03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2C0C9C6" w14:textId="56B1AEC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79077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F3DE58" w14:textId="1F04C7F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A5B54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6D7027FA" w14:textId="4C37F9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428406E" w14:textId="3928CDE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3b</w:t>
            </w:r>
          </w:p>
        </w:tc>
        <w:tc>
          <w:tcPr>
            <w:tcW w:w="1778" w:type="pct"/>
            <w:shd w:val="clear" w:color="auto" w:fill="auto"/>
            <w:hideMark/>
          </w:tcPr>
          <w:p w14:paraId="229289A2" w14:textId="7731681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98A86A4" w14:textId="0A58262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13222A" w14:textId="525C41E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56C23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0984DA" w14:textId="5F20D9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3A7A7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4AECA8B0" w14:textId="1A6CFB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778BD7B" w14:textId="02BA94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amipexole</w:t>
            </w:r>
          </w:p>
        </w:tc>
        <w:tc>
          <w:tcPr>
            <w:tcW w:w="1778" w:type="pct"/>
            <w:shd w:val="clear" w:color="auto" w:fill="auto"/>
            <w:hideMark/>
          </w:tcPr>
          <w:p w14:paraId="3D9D03E5" w14:textId="0164E4B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85A2725" w14:textId="13A5C7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F29694" w14:textId="759C8E8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26FEA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A1263AD" w14:textId="3D6621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86AE9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F2872ED" w14:textId="61E6F17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FE4A4A2" w14:textId="741044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quinpirole</w:t>
            </w:r>
          </w:p>
        </w:tc>
        <w:tc>
          <w:tcPr>
            <w:tcW w:w="1778" w:type="pct"/>
            <w:shd w:val="clear" w:color="auto" w:fill="auto"/>
            <w:hideMark/>
          </w:tcPr>
          <w:p w14:paraId="03F42237" w14:textId="2FEF60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215CECE" w14:textId="04563C9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89DD95" w14:textId="69AB79F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84AA0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68759B2" w14:textId="7D0442D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88E8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7F830D5" w14:textId="73CB40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C567EA6" w14:textId="3DCDB72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opinirole</w:t>
            </w:r>
          </w:p>
        </w:tc>
        <w:tc>
          <w:tcPr>
            <w:tcW w:w="1778" w:type="pct"/>
            <w:shd w:val="clear" w:color="auto" w:fill="auto"/>
            <w:hideMark/>
          </w:tcPr>
          <w:p w14:paraId="1F355267" w14:textId="1DB14C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273F836" w14:textId="26FB608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uZWw8L0F1dGhvcj48WWVhcj4yMDE3PC9ZZWFyPjxS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1D34A99" w14:textId="660621E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2BF8C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066222" w14:textId="277B1D9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EFBDB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776F75DD" w14:textId="576B8F3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4E0FFD" w14:textId="277610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6c</w:t>
            </w:r>
          </w:p>
        </w:tc>
        <w:tc>
          <w:tcPr>
            <w:tcW w:w="1778" w:type="pct"/>
            <w:shd w:val="clear" w:color="auto" w:fill="auto"/>
            <w:hideMark/>
          </w:tcPr>
          <w:p w14:paraId="2439909C" w14:textId="64373BD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44EB518" w14:textId="4C2C3C5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3PC9ZZWFyPjxS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3PC9ZZWFyPjxS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EBD9E8" w14:textId="2A8612F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D5DDF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E19F9B" w14:textId="66F40E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B4D6D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F57C33A" w14:textId="546125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FA31EFF" w14:textId="0A09A6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1</w:t>
            </w:r>
          </w:p>
        </w:tc>
        <w:tc>
          <w:tcPr>
            <w:tcW w:w="1778" w:type="pct"/>
            <w:shd w:val="clear" w:color="auto" w:fill="auto"/>
            <w:hideMark/>
          </w:tcPr>
          <w:p w14:paraId="4AC4E13F" w14:textId="2364D3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4925EE0" w14:textId="1E1131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B60C33" w14:textId="2E4EACB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4EC90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136C01" w14:textId="16B2255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232A3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513BF36" w14:textId="2DE9F7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2D17879A" w14:textId="54E94B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9</w:t>
            </w:r>
          </w:p>
        </w:tc>
        <w:tc>
          <w:tcPr>
            <w:tcW w:w="1778" w:type="pct"/>
            <w:shd w:val="clear" w:color="auto" w:fill="auto"/>
            <w:hideMark/>
          </w:tcPr>
          <w:p w14:paraId="35077898" w14:textId="1FE8D11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B44AD58" w14:textId="307A876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k8L1llYXI+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5C08EBE" w14:textId="34BAB9A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A43DD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FEF197" w14:textId="2881FBC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8731B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BED61BE" w14:textId="03D05C5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28BA0CA" w14:textId="319B3FD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9</w:t>
            </w:r>
          </w:p>
        </w:tc>
        <w:tc>
          <w:tcPr>
            <w:tcW w:w="1778" w:type="pct"/>
            <w:shd w:val="clear" w:color="auto" w:fill="auto"/>
            <w:hideMark/>
          </w:tcPr>
          <w:p w14:paraId="71622B06" w14:textId="580D55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A71D7DE" w14:textId="0530786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c8L1llYXI+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5pZmF6aTwvQXV0aG9yPjxZZWFyPjIwMTc8L1llYXI+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2D5F51" w14:textId="7C735E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147C1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30C9D8" w14:textId="40E5E87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BC2D7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5A62220" w14:textId="6B72D5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F2A4CA8" w14:textId="4CCB7DC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S1768</w:t>
            </w:r>
          </w:p>
        </w:tc>
        <w:tc>
          <w:tcPr>
            <w:tcW w:w="1778" w:type="pct"/>
            <w:shd w:val="clear" w:color="auto" w:fill="auto"/>
            <w:hideMark/>
          </w:tcPr>
          <w:p w14:paraId="0E7BA26A" w14:textId="29B50A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0FA6252" w14:textId="5FDF26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DB7EF1C" w14:textId="509AE53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9007E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AE6B22" w14:textId="5FE879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50E6D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2DB320D" w14:textId="2F6B4D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0B4D119" w14:textId="4177FA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1778" w:type="pct"/>
            <w:shd w:val="clear" w:color="auto" w:fill="auto"/>
            <w:hideMark/>
          </w:tcPr>
          <w:p w14:paraId="74F35A3B" w14:textId="3087F0D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15756F3" w14:textId="5764D10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B8F0C30" w14:textId="6EAF93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7E8A6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5CD7F8" w14:textId="548D36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8D613E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0677427" w14:textId="427673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7C6FB81" w14:textId="1E1BED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9</w:t>
            </w:r>
          </w:p>
        </w:tc>
        <w:tc>
          <w:tcPr>
            <w:tcW w:w="1778" w:type="pct"/>
            <w:shd w:val="clear" w:color="auto" w:fill="auto"/>
            <w:hideMark/>
          </w:tcPr>
          <w:p w14:paraId="7C9A0D93" w14:textId="6A2EF93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0B78CB2" w14:textId="6E44413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156125" w14:textId="7C9D693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05850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D3567E" w14:textId="3991AF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A9FD7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1C66312" w14:textId="5544BD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36C671C" w14:textId="0BDFBF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0</w:t>
            </w:r>
          </w:p>
        </w:tc>
        <w:tc>
          <w:tcPr>
            <w:tcW w:w="1778" w:type="pct"/>
            <w:shd w:val="clear" w:color="auto" w:fill="auto"/>
            <w:hideMark/>
          </w:tcPr>
          <w:p w14:paraId="25B22AB2" w14:textId="41195A0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DDB74E5" w14:textId="35E85D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8555729" w14:textId="27205B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10814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3CA041" w14:textId="5FCE4A9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DCD95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12424D04" w14:textId="49394F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D89F45B" w14:textId="52D3612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2</w:t>
            </w:r>
          </w:p>
        </w:tc>
        <w:tc>
          <w:tcPr>
            <w:tcW w:w="1778" w:type="pct"/>
            <w:shd w:val="clear" w:color="auto" w:fill="auto"/>
            <w:hideMark/>
          </w:tcPr>
          <w:p w14:paraId="30D20330" w14:textId="17A09F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5C225F" w14:textId="24C1E8C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xOTwvWWVhcj48UmVj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E5DECC" w14:textId="2C9F583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24994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FDC0FE" w14:textId="7C3BAB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E1CF4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4AA67D5" w14:textId="36B845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AD9AC23" w14:textId="1491490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baldoxime 8b</w:t>
            </w:r>
          </w:p>
        </w:tc>
        <w:tc>
          <w:tcPr>
            <w:tcW w:w="1778" w:type="pct"/>
            <w:shd w:val="clear" w:color="auto" w:fill="auto"/>
            <w:hideMark/>
          </w:tcPr>
          <w:p w14:paraId="460F7299" w14:textId="330A42E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8086802" w14:textId="3CD8D96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6E0A81" w14:textId="758B04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CD905F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A1214F" w14:textId="4F18FE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87AE6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0E086191" w14:textId="564905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63BD741" w14:textId="385E20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ripiprazole</w:t>
            </w:r>
          </w:p>
        </w:tc>
        <w:tc>
          <w:tcPr>
            <w:tcW w:w="1778" w:type="pct"/>
            <w:shd w:val="clear" w:color="auto" w:fill="auto"/>
            <w:hideMark/>
          </w:tcPr>
          <w:p w14:paraId="16426E93" w14:textId="2BB55F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141DC24" w14:textId="1B67EC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b2xsZXI8L0F1dGhvcj48WWVhcj4yMDE0PC9ZZWFyPjxS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64D19D" w14:textId="06A7394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1151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95EE4D" w14:textId="7CC672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E3C82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5593182" w14:textId="4A716D1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B8170C2" w14:textId="7293A6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iprazine</w:t>
            </w:r>
          </w:p>
        </w:tc>
        <w:tc>
          <w:tcPr>
            <w:tcW w:w="1778" w:type="pct"/>
            <w:shd w:val="clear" w:color="auto" w:fill="auto"/>
            <w:hideMark/>
          </w:tcPr>
          <w:p w14:paraId="12B5466E" w14:textId="373F91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84E3249" w14:textId="632799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F9A560" w14:textId="4AEC094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EF505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6CA67F4" w14:textId="076530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02AF0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78F4EDA5" w14:textId="7C729B0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80203B2" w14:textId="69CD02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2</w:t>
            </w:r>
          </w:p>
        </w:tc>
        <w:tc>
          <w:tcPr>
            <w:tcW w:w="1778" w:type="pct"/>
            <w:shd w:val="clear" w:color="auto" w:fill="auto"/>
            <w:hideMark/>
          </w:tcPr>
          <w:p w14:paraId="2F62CA96" w14:textId="5B11EB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C2C3B03" w14:textId="068942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9uYmVyZzwvQXV0aG9yPjxZZWFyPjIwMTM8L1llYXI+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D96A39" w14:textId="4D1289C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6E495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DCF8B6" w14:textId="66ADE67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3E0C3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35F0AB8E" w14:textId="6540EB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766CF34" w14:textId="26C6DBF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0</w:t>
            </w:r>
          </w:p>
        </w:tc>
        <w:tc>
          <w:tcPr>
            <w:tcW w:w="1778" w:type="pct"/>
            <w:shd w:val="clear" w:color="auto" w:fill="auto"/>
            <w:hideMark/>
          </w:tcPr>
          <w:p w14:paraId="7A651501" w14:textId="6F6B39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ERK1/2</w:t>
            </w:r>
          </w:p>
        </w:tc>
        <w:tc>
          <w:tcPr>
            <w:tcW w:w="582" w:type="pct"/>
            <w:shd w:val="clear" w:color="auto" w:fill="auto"/>
          </w:tcPr>
          <w:p w14:paraId="5B3BA939" w14:textId="67FF23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eyes-Resina&lt;/Author&gt;&lt;Year&gt;2018&lt;/Year&gt;&lt;RecNum&gt;336&lt;/RecNum&gt;&lt;DisplayText&gt;&lt;style face="superscript"&gt;[69]&lt;/style&gt;&lt;/DisplayText&gt;&lt;record&gt;&lt;rec-number&gt;336&lt;/rec-number&gt;&lt;foreign-keys&gt;&lt;key app="EN" db-id="rwxx0xz2ifzazme0927v0vvc5ftxrwzr0pxe" timestamp="1724035887"&gt;336&lt;/key&gt;&lt;key app="ENWeb" db-id=""&gt;0&lt;/key&gt;&lt;/foreign-keys&gt;&lt;ref-type name="Journal Article"&gt;17&lt;/ref-type&gt;&lt;contributors&gt;&lt;authors&gt;&lt;author&gt;Reyes-Resina, Irene&lt;/author&gt;&lt;author&gt;Samadi, Abdelouahid&lt;/author&gt;&lt;author&gt;Navarro, Gemma&lt;/author&gt;&lt;author&gt;Saadeh, Haythem A.&lt;/author&gt;&lt;author&gt;Khasawneh, Mohammad A.&lt;/author&gt;&lt;author&gt;Mestres, Jordi&lt;/author&gt;&lt;author&gt;Marco-Contelles, José&lt;/author&gt;&lt;author&gt;Franco, Rafael&lt;/author&gt;&lt;/authors&gt;&lt;/contributors&gt;&lt;titles&gt;&lt;title&gt;Identification of a tool compound to study the mechanisms of functional selectivity between D2 and D3 dopamine receptors&lt;/title&gt;&lt;secondary-title&gt;ACS Omega&lt;/secondary-title&gt;&lt;/titles&gt;&lt;periodical&gt;&lt;full-title&gt;ACS Omega&lt;/full-title&gt;&lt;/periodical&gt;&lt;pages&gt;17368-17375&lt;/pages&gt;&lt;volume&gt;3&lt;/volume&gt;&lt;number&gt;12&lt;/number&gt;&lt;section&gt;17368&lt;/section&gt;&lt;dates&gt;&lt;year&gt;2018&lt;/year&gt;&lt;/dates&gt;&lt;isbn&gt;2470-1343&amp;#xD;2470-1343&lt;/isbn&gt;&lt;urls&gt;&lt;/urls&gt;&lt;electronic-resource-num&gt;10.1021/acsomega.8b0250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B1AA7D" w14:textId="1AD7D01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F03BA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CCF3E3" w14:textId="79FFF1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B5038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2</w:t>
            </w:r>
          </w:p>
        </w:tc>
        <w:tc>
          <w:tcPr>
            <w:tcW w:w="457" w:type="pct"/>
            <w:shd w:val="clear" w:color="auto" w:fill="auto"/>
          </w:tcPr>
          <w:p w14:paraId="23EF0F29" w14:textId="06929C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5548D56" w14:textId="6CF23B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6</w:t>
            </w:r>
          </w:p>
        </w:tc>
        <w:tc>
          <w:tcPr>
            <w:tcW w:w="1778" w:type="pct"/>
            <w:shd w:val="clear" w:color="auto" w:fill="auto"/>
            <w:hideMark/>
          </w:tcPr>
          <w:p w14:paraId="4B9EB9F6" w14:textId="5F89C36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MP inhibition over pERK1/2</w:t>
            </w:r>
          </w:p>
        </w:tc>
        <w:tc>
          <w:tcPr>
            <w:tcW w:w="582" w:type="pct"/>
            <w:shd w:val="clear" w:color="auto" w:fill="auto"/>
          </w:tcPr>
          <w:p w14:paraId="6455E647" w14:textId="443F48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mFibzwvQXV0aG9yPjxZZWFyPjIwMTQ8L1llYXI+PFJl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emFibzwvQXV0aG9yPjxZZWFyPjIwMTQ8L1llYXI+PFJl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731CBB" w14:textId="4E70244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26B52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7E633BC" w14:textId="1D2E59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5B813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3</w:t>
            </w:r>
          </w:p>
        </w:tc>
        <w:tc>
          <w:tcPr>
            <w:tcW w:w="457" w:type="pct"/>
            <w:shd w:val="clear" w:color="auto" w:fill="auto"/>
          </w:tcPr>
          <w:p w14:paraId="25E8693C" w14:textId="1DFEF1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527954F4" w14:textId="252560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609</w:t>
            </w:r>
          </w:p>
        </w:tc>
        <w:tc>
          <w:tcPr>
            <w:tcW w:w="1778" w:type="pct"/>
            <w:shd w:val="clear" w:color="auto" w:fill="auto"/>
            <w:hideMark/>
          </w:tcPr>
          <w:p w14:paraId="76E6DBA1" w14:textId="09B9EA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F2CCCFA" w14:textId="7B47F39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9B7EA2" w14:textId="34C05F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41527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223549" w14:textId="65FF67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p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562F50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RD3</w:t>
            </w:r>
          </w:p>
        </w:tc>
        <w:tc>
          <w:tcPr>
            <w:tcW w:w="457" w:type="pct"/>
            <w:shd w:val="clear" w:color="auto" w:fill="auto"/>
          </w:tcPr>
          <w:p w14:paraId="5AF604D3" w14:textId="1B8465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3</w:t>
            </w:r>
          </w:p>
        </w:tc>
        <w:tc>
          <w:tcPr>
            <w:tcW w:w="812" w:type="pct"/>
            <w:shd w:val="clear" w:color="auto" w:fill="auto"/>
            <w:hideMark/>
          </w:tcPr>
          <w:p w14:paraId="105F00A3" w14:textId="6019DB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K608</w:t>
            </w:r>
          </w:p>
        </w:tc>
        <w:tc>
          <w:tcPr>
            <w:tcW w:w="1778" w:type="pct"/>
            <w:shd w:val="clear" w:color="auto" w:fill="auto"/>
            <w:hideMark/>
          </w:tcPr>
          <w:p w14:paraId="7207E4D8" w14:textId="538010A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0D1879" w14:textId="03EBD3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YdTwvQXV0aG9yPjxZZWFyPjIwMTc8L1llYXI+PFJlY051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FDD274" w14:textId="3870C45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F627C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55C3A0" w14:textId="6F04B73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3EA2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1CDB27F2" w14:textId="589E2B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5ECC604" w14:textId="2B23F0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NJ7777120</w:t>
            </w:r>
          </w:p>
        </w:tc>
        <w:tc>
          <w:tcPr>
            <w:tcW w:w="1778" w:type="pct"/>
            <w:shd w:val="clear" w:color="auto" w:fill="auto"/>
            <w:hideMark/>
          </w:tcPr>
          <w:p w14:paraId="57A832BA" w14:textId="421AF0D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5929AE33" w14:textId="4C1CD3D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b3NldGhvcm5lPC9BdXRob3I+PFllYXI+MjAxMTwvWWVh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b3NldGhvcm5lPC9BdXRob3I+PFllYXI+MjAxMTwvWWVh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2, 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00D707" w14:textId="2F0CBDE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890C4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7F6A2E" w14:textId="5860D2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194FD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1C775D2" w14:textId="3943EEF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4189882" w14:textId="1E983F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7 indolecarboxamides</w:t>
            </w:r>
          </w:p>
        </w:tc>
        <w:tc>
          <w:tcPr>
            <w:tcW w:w="1778" w:type="pct"/>
            <w:shd w:val="clear" w:color="auto" w:fill="auto"/>
            <w:hideMark/>
          </w:tcPr>
          <w:p w14:paraId="7C393C07" w14:textId="0E9C08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6DD5B66" w14:textId="419607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Nijmeijer&lt;/Author&gt;&lt;Year&gt;2013&lt;/Year&gt;&lt;RecNum&gt;413&lt;/RecNum&gt;&lt;DisplayText&gt;&lt;style face="superscript"&gt;[74]&lt;/style&gt;&lt;/DisplayText&gt;&lt;record&gt;&lt;rec-number&gt;413&lt;/rec-number&gt;&lt;foreign-keys&gt;&lt;key app="EN" db-id="rwxx0xz2ifzazme0927v0vvc5ftxrwzr0pxe" timestamp="1724053319"&gt;413&lt;/key&gt;&lt;/foreign-keys&gt;&lt;ref-type name="Journal Article"&gt;17&lt;/ref-type&gt;&lt;contributors&gt;&lt;authors&gt;&lt;author&gt;Nijmeijer, S.&lt;/author&gt;&lt;author&gt;Vischer, H. F.&lt;/author&gt;&lt;author&gt;Sirci, F.&lt;/author&gt;&lt;author&gt;Schultes, S.&lt;/author&gt;&lt;author&gt;Engelhardt, H.&lt;/author&gt;&lt;author&gt;de Graaf, C.&lt;/author&gt;&lt;author&gt;Rosethorne, E. M.&lt;/author&gt;&lt;author&gt;Charlton, S. J.&lt;/author&gt;&lt;author&gt;Leurs, R.&lt;/author&gt;&lt;/authors&gt;&lt;/contributors&gt;&lt;titles&gt;&lt;title&gt;Detailed analysis of biased histamine H4 receptor signalling by JNJ 7777120 analogues&lt;/title&gt;&lt;secondary-title&gt;British Journal of Pharmacology&lt;/secondary-title&gt;&lt;/titles&gt;&lt;periodical&gt;&lt;full-title&gt;British Journal of Pharmacology&lt;/full-title&gt;&lt;/periodical&gt;&lt;pages&gt;78-88&lt;/pages&gt;&lt;volume&gt;170&lt;/volume&gt;&lt;number&gt;1&lt;/number&gt;&lt;dates&gt;&lt;year&gt;2013&lt;/year&gt;&lt;pub-dates&gt;&lt;date&gt;Sep&lt;/date&gt;&lt;/pub-dates&gt;&lt;/dates&gt;&lt;isbn&gt;0007-1188&lt;/isbn&gt;&lt;accession-num&gt;WOS:000323131600009&lt;/accession-num&gt;&lt;work-type&gt;Article&lt;/work-type&gt;&lt;urls&gt;&lt;related-urls&gt;&lt;url&gt;&lt;style face="underline" font="default" size="100%"&gt;&amp;lt;Go to ISI&amp;gt;://WOS:000323131600009&lt;/style&gt;&lt;/url&gt;&lt;/related-urls&gt;&lt;/urls&gt;&lt;electronic-resource-num&gt;10.1111/bph.1211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C9D834" w14:textId="450818C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7873E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445F923" w14:textId="45A866B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73AC7F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219963A" w14:textId="7E32402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4FAD7CD8" w14:textId="6BFFDEF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8</w:t>
            </w:r>
          </w:p>
        </w:tc>
        <w:tc>
          <w:tcPr>
            <w:tcW w:w="1778" w:type="pct"/>
            <w:shd w:val="clear" w:color="auto" w:fill="auto"/>
            <w:hideMark/>
          </w:tcPr>
          <w:p w14:paraId="4020DEEA" w14:textId="7A67642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2ABFB30" w14:textId="1CB0A7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C9D417" w14:textId="7AD0394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BD74B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781563" w14:textId="700382C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D9504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686AA348" w14:textId="68D335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02E9A16B" w14:textId="3AA5098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214</w:t>
            </w:r>
          </w:p>
        </w:tc>
        <w:tc>
          <w:tcPr>
            <w:tcW w:w="1778" w:type="pct"/>
            <w:shd w:val="clear" w:color="auto" w:fill="auto"/>
            <w:hideMark/>
          </w:tcPr>
          <w:p w14:paraId="169C5C4D" w14:textId="2B3821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21332926" w14:textId="5C3287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BFA72C" w14:textId="42BE591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DD3D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7DA63AD" w14:textId="6C33A21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2EBE3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48C9F1C6" w14:textId="09A96E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C43F9B4" w14:textId="5E06DF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3</w:t>
            </w:r>
          </w:p>
        </w:tc>
        <w:tc>
          <w:tcPr>
            <w:tcW w:w="1778" w:type="pct"/>
            <w:shd w:val="clear" w:color="auto" w:fill="auto"/>
            <w:hideMark/>
          </w:tcPr>
          <w:p w14:paraId="7134DEF7" w14:textId="25A9211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B6DA439" w14:textId="5F4397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1442D4A" w14:textId="5841EDC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DA335C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7D4296" w14:textId="29835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705B3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54067F6" w14:textId="440403D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7684E61" w14:textId="064D0EE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056</w:t>
            </w:r>
          </w:p>
        </w:tc>
        <w:tc>
          <w:tcPr>
            <w:tcW w:w="1778" w:type="pct"/>
            <w:shd w:val="clear" w:color="auto" w:fill="auto"/>
            <w:hideMark/>
          </w:tcPr>
          <w:p w14:paraId="2E0B3894" w14:textId="536252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44AF727" w14:textId="5DE2B8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F5DA848" w14:textId="7AF87E8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90ADB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8A3F28" w14:textId="6953D7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5A5C2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353736E8" w14:textId="69138A3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314B18C" w14:textId="22E1383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6002</w:t>
            </w:r>
          </w:p>
        </w:tc>
        <w:tc>
          <w:tcPr>
            <w:tcW w:w="1778" w:type="pct"/>
            <w:shd w:val="clear" w:color="auto" w:fill="auto"/>
            <w:hideMark/>
          </w:tcPr>
          <w:p w14:paraId="72F13777" w14:textId="5C1F6B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2A1B5936" w14:textId="0FF2D04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7AC7B2" w14:textId="763A47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5248B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0D8CFA" w14:textId="59652B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DE61CD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E9F6A3F" w14:textId="2DAB6F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1FED9C5B" w14:textId="224225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273</w:t>
            </w:r>
          </w:p>
        </w:tc>
        <w:tc>
          <w:tcPr>
            <w:tcW w:w="1778" w:type="pct"/>
            <w:shd w:val="clear" w:color="auto" w:fill="auto"/>
            <w:hideMark/>
          </w:tcPr>
          <w:p w14:paraId="704540E2" w14:textId="01299E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4E185D9" w14:textId="775CF2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879FA7" w14:textId="4AD8B1C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498A4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14BE2E2" w14:textId="04BD2B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4BF58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575E6290" w14:textId="24E1487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78173ECA" w14:textId="24BBE5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012</w:t>
            </w:r>
          </w:p>
        </w:tc>
        <w:tc>
          <w:tcPr>
            <w:tcW w:w="1778" w:type="pct"/>
            <w:shd w:val="clear" w:color="auto" w:fill="auto"/>
            <w:hideMark/>
          </w:tcPr>
          <w:p w14:paraId="61C247B9" w14:textId="507101E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628A788" w14:textId="6786B0F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21B219" w14:textId="10B00BD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1D214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0486F6" w14:textId="684A34A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BA552C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B76EE24" w14:textId="71A58AD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D624F9A" w14:textId="5AF81CD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5222</w:t>
            </w:r>
          </w:p>
        </w:tc>
        <w:tc>
          <w:tcPr>
            <w:tcW w:w="1778" w:type="pct"/>
            <w:shd w:val="clear" w:color="auto" w:fill="auto"/>
            <w:hideMark/>
          </w:tcPr>
          <w:p w14:paraId="23E53901" w14:textId="5A5385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CC3CFB6" w14:textId="427920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AC7FD1" w14:textId="0F045C5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2F883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BA5A3A" w14:textId="735DD13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24215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DCF5466" w14:textId="76CD42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31FB7E9" w14:textId="1C9AE85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778</w:t>
            </w:r>
          </w:p>
        </w:tc>
        <w:tc>
          <w:tcPr>
            <w:tcW w:w="1778" w:type="pct"/>
            <w:shd w:val="clear" w:color="auto" w:fill="auto"/>
            <w:hideMark/>
          </w:tcPr>
          <w:p w14:paraId="4AD63021" w14:textId="5144C5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556A283" w14:textId="54070B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EA7C6A" w14:textId="57A5449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D0D7D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B0555B" w14:textId="47898C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3C77B7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900B12E" w14:textId="3B86094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56D97F4B" w14:textId="15E5B9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185</w:t>
            </w:r>
          </w:p>
        </w:tc>
        <w:tc>
          <w:tcPr>
            <w:tcW w:w="1778" w:type="pct"/>
            <w:shd w:val="clear" w:color="auto" w:fill="auto"/>
            <w:hideMark/>
          </w:tcPr>
          <w:p w14:paraId="2D6470B5" w14:textId="5646D29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A446BBA" w14:textId="3F34EE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9B1A54C" w14:textId="2DE5C4D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F895D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B3B0E4" w14:textId="20F4A8B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096187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0D427C1" w14:textId="201EC0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39362EFB" w14:textId="1A99FE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192</w:t>
            </w:r>
          </w:p>
        </w:tc>
        <w:tc>
          <w:tcPr>
            <w:tcW w:w="1778" w:type="pct"/>
            <w:shd w:val="clear" w:color="auto" w:fill="auto"/>
            <w:hideMark/>
          </w:tcPr>
          <w:p w14:paraId="57E82C02" w14:textId="760AB8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2BD5920" w14:textId="11D41DE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1232B5" w14:textId="1511057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D7AE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1F4198" w14:textId="2F9986D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24327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280BAB17" w14:textId="56D2D5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60B00B2A" w14:textId="0605D01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-PI376</w:t>
            </w:r>
          </w:p>
        </w:tc>
        <w:tc>
          <w:tcPr>
            <w:tcW w:w="1778" w:type="pct"/>
            <w:shd w:val="clear" w:color="auto" w:fill="auto"/>
            <w:hideMark/>
          </w:tcPr>
          <w:p w14:paraId="3DE09BC0" w14:textId="145B0D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90C05E4" w14:textId="00F322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9D5E35D" w14:textId="6D4ADD3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74D2D6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A3010F0" w14:textId="00577C6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06901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79C80759" w14:textId="716436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3D2B872" w14:textId="62AF4A7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306</w:t>
            </w:r>
          </w:p>
        </w:tc>
        <w:tc>
          <w:tcPr>
            <w:tcW w:w="1778" w:type="pct"/>
            <w:shd w:val="clear" w:color="auto" w:fill="auto"/>
            <w:hideMark/>
          </w:tcPr>
          <w:p w14:paraId="03E97506" w14:textId="041832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C1625BB" w14:textId="43B3B8E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6606C2" w14:textId="28B256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17A9CA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D801384" w14:textId="26D4818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57999A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604A7AF7" w14:textId="2C9B737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05086853" w14:textId="09CEDE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4656</w:t>
            </w:r>
          </w:p>
        </w:tc>
        <w:tc>
          <w:tcPr>
            <w:tcW w:w="1778" w:type="pct"/>
            <w:shd w:val="clear" w:color="auto" w:fill="auto"/>
            <w:hideMark/>
          </w:tcPr>
          <w:p w14:paraId="38D3F374" w14:textId="2F60F70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CA0845D" w14:textId="423ECB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34CE68" w14:textId="1502CE5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9DFE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1E0C9A" w14:textId="17D8360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istamine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D65EC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RH4</w:t>
            </w:r>
          </w:p>
        </w:tc>
        <w:tc>
          <w:tcPr>
            <w:tcW w:w="457" w:type="pct"/>
            <w:shd w:val="clear" w:color="auto" w:fill="auto"/>
          </w:tcPr>
          <w:p w14:paraId="03E6B42F" w14:textId="62AA83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4</w:t>
            </w:r>
          </w:p>
        </w:tc>
        <w:tc>
          <w:tcPr>
            <w:tcW w:w="812" w:type="pct"/>
            <w:shd w:val="clear" w:color="auto" w:fill="auto"/>
            <w:hideMark/>
          </w:tcPr>
          <w:p w14:paraId="21FE517B" w14:textId="245C4C4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ozapine</w:t>
            </w:r>
          </w:p>
        </w:tc>
        <w:tc>
          <w:tcPr>
            <w:tcW w:w="1778" w:type="pct"/>
            <w:shd w:val="clear" w:color="auto" w:fill="auto"/>
            <w:hideMark/>
          </w:tcPr>
          <w:p w14:paraId="3F81FA1D" w14:textId="35F18F4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="00FE3508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7B277F5" w14:textId="0ECF47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aWptZWlqZXI8L0F1dGhvcj48WWVhcj4yMDEyPC9ZZWFy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661D6CA" w14:textId="04B0CD1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452002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CDF2B2B" w14:textId="342B831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88041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DA6371D" w14:textId="15235B9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15119650" w14:textId="449B1CA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51</w:t>
            </w:r>
          </w:p>
        </w:tc>
        <w:tc>
          <w:tcPr>
            <w:tcW w:w="1778" w:type="pct"/>
            <w:shd w:val="clear" w:color="auto" w:fill="auto"/>
            <w:hideMark/>
          </w:tcPr>
          <w:p w14:paraId="2B3FEB3B" w14:textId="18DC7D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DB9CCF2" w14:textId="313F77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5EBABE7" w14:textId="2BF8199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67E75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4279C77E" w14:textId="58DC7B0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4E70AE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71DD5055" w14:textId="087D32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3E995F56" w14:textId="3C9D19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59</w:t>
            </w:r>
          </w:p>
        </w:tc>
        <w:tc>
          <w:tcPr>
            <w:tcW w:w="1778" w:type="pct"/>
            <w:shd w:val="clear" w:color="auto" w:fill="auto"/>
            <w:hideMark/>
          </w:tcPr>
          <w:p w14:paraId="3889D3E8" w14:textId="36C05E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7FB4A44" w14:textId="0F2C09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456A98" w14:textId="2E5CEF5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6650C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D2E8FA3" w14:textId="36222E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494E6E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3FA1D7EE" w14:textId="45FADA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5D52D9A8" w14:textId="525FC8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ZH8667</w:t>
            </w:r>
          </w:p>
        </w:tc>
        <w:tc>
          <w:tcPr>
            <w:tcW w:w="1778" w:type="pct"/>
            <w:shd w:val="clear" w:color="auto" w:fill="auto"/>
            <w:hideMark/>
          </w:tcPr>
          <w:p w14:paraId="45AFE496" w14:textId="690A7CC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E55BD62" w14:textId="4F9DD70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C2E60A1" w14:textId="7A4F32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8E638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016FD85" w14:textId="6836EF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D08A8E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BFD290D" w14:textId="4398F3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5044EB6E" w14:textId="31AC9A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EP-363856</w:t>
            </w:r>
          </w:p>
        </w:tc>
        <w:tc>
          <w:tcPr>
            <w:tcW w:w="1778" w:type="pct"/>
            <w:shd w:val="clear" w:color="auto" w:fill="auto"/>
            <w:hideMark/>
          </w:tcPr>
          <w:p w14:paraId="53977DEA" w14:textId="6F45348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B6309D1" w14:textId="35007FC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15B1D5" w14:textId="317C79E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0798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6A3DBF6D" w14:textId="578D19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DE5A89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045CD1F8" w14:textId="5DBC0F3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4E827E14" w14:textId="64B6B1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phenylethyl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56A4F15B" w14:textId="00D4BA5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F5D911A" w14:textId="675C86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0BF7C45" w14:textId="1394416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F42AB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3541105" w14:textId="4D5F881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1DD91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46F8A0AA" w14:textId="12A1B8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231E0CE4" w14:textId="3E6864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3-iodothyron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46200AA0" w14:textId="44C0716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99EC82B" w14:textId="28B735C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64ECDB" w14:textId="1B71DDB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93ECC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2D0F4659" w14:textId="061701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ace am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0A91A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457" w:type="pct"/>
            <w:shd w:val="clear" w:color="auto" w:fill="auto"/>
          </w:tcPr>
          <w:p w14:paraId="51ABAFC0" w14:textId="611DE41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3682C541" w14:textId="692EBA7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clohexylamine</w:t>
            </w:r>
          </w:p>
        </w:tc>
        <w:tc>
          <w:tcPr>
            <w:tcW w:w="1778" w:type="pct"/>
            <w:shd w:val="clear" w:color="auto" w:fill="auto"/>
            <w:hideMark/>
          </w:tcPr>
          <w:p w14:paraId="3536A600" w14:textId="7F1BB44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A542D0A" w14:textId="5221A1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uZzwvQXV0aG9yPjxZZWFyPjIwMjM8L1llYXI+PFJl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8E8471" w14:textId="0A50DE3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CF3C76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4DF75DC" w14:textId="34EEEC8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B94CC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199088DF" w14:textId="52C366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AR1</w:t>
            </w:r>
          </w:p>
        </w:tc>
        <w:tc>
          <w:tcPr>
            <w:tcW w:w="812" w:type="pct"/>
            <w:shd w:val="clear" w:color="auto" w:fill="auto"/>
            <w:hideMark/>
          </w:tcPr>
          <w:p w14:paraId="2EC2DEDC" w14:textId="42823DF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23</w:t>
            </w:r>
          </w:p>
        </w:tc>
        <w:tc>
          <w:tcPr>
            <w:tcW w:w="1778" w:type="pct"/>
            <w:shd w:val="clear" w:color="auto" w:fill="auto"/>
            <w:hideMark/>
          </w:tcPr>
          <w:p w14:paraId="428A0761" w14:textId="2DE2D5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5B6A522D" w14:textId="03F7484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XTwvc3R5bGU+PC9EaXNwbGF5VGV4dD48cmVjb3JkPjxyZWMtbnVtYmVyPjExMjwvcmVjLW51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XTwvc3R5bGU+PC9EaXNwbGF5VGV4dD48cmVjb3JkPjxyZWMtbnVtYmVyPjExMjwvcmVjLW51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C2F0CA" w14:textId="18DF72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5DE5B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47BD971" w14:textId="3F35E9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51773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1602CF5F" w14:textId="5E3785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3657C83C" w14:textId="58DF9F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27</w:t>
            </w:r>
          </w:p>
        </w:tc>
        <w:tc>
          <w:tcPr>
            <w:tcW w:w="1778" w:type="pct"/>
            <w:shd w:val="clear" w:color="auto" w:fill="auto"/>
            <w:hideMark/>
          </w:tcPr>
          <w:p w14:paraId="69CAD76F" w14:textId="175B04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F47A045" w14:textId="4B6A840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LTc5XTwvc3R5bGU+PC9EaXNwbGF5VGV4dD48cmVjb3JkPjxyZWMtbnVtYmVyPjExMjwvcmVj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aW9saW48L0F1dGhvcj48WWVhcj4yMDEwPC9ZZWFyPjxS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77-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1C8ED48" w14:textId="09DC522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7918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9C4123" w14:textId="3741E19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7BA7B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43656894" w14:textId="799322B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7CDD122E" w14:textId="04DA3D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120055</w:t>
            </w:r>
          </w:p>
        </w:tc>
        <w:tc>
          <w:tcPr>
            <w:tcW w:w="1778" w:type="pct"/>
            <w:shd w:val="clear" w:color="auto" w:fill="auto"/>
            <w:hideMark/>
          </w:tcPr>
          <w:p w14:paraId="0BE4065E" w14:textId="5242988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protein</w:t>
            </w:r>
          </w:p>
        </w:tc>
        <w:tc>
          <w:tcPr>
            <w:tcW w:w="582" w:type="pct"/>
            <w:shd w:val="clear" w:color="auto" w:fill="auto"/>
          </w:tcPr>
          <w:p w14:paraId="644983C1" w14:textId="7187B5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YXJpY2hhdGlrYW5vbmQ8L0F1dGhvcj48WWVhcj4yMDIz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YXJpY2hhdGlrYW5vbmQ8L0F1dGhvcj48WWVhcj4yMDIz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24A030" w14:textId="735063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AADAB2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43B222" w14:textId="41BB54B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158710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0809991C" w14:textId="1CA798F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68EB39F1" w14:textId="38B385A8" w:rsidR="0031339B" w:rsidRPr="005B4529" w:rsidRDefault="00404239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[Sar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1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, Ile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4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, Ile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8</w:t>
            </w:r>
            <w:r w:rsidRPr="0040423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]-angiotensin II</w:t>
            </w:r>
          </w:p>
        </w:tc>
        <w:tc>
          <w:tcPr>
            <w:tcW w:w="1778" w:type="pct"/>
            <w:shd w:val="clear" w:color="auto" w:fill="auto"/>
            <w:hideMark/>
          </w:tcPr>
          <w:p w14:paraId="31434BA5" w14:textId="0680FF2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DF96393" w14:textId="31C0C5F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GxpbjwvQXV0aG9yPjxZZWFyPjIwMDc8L1llYXI+PFJl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cGxpbjwvQXV0aG9yPjxZZWFyPjIwMDc8L1llYXI+PFJl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1, 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599848B" w14:textId="136E017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68DEB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221420" w14:textId="038BB34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36ADC6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7CF918AA" w14:textId="64A4883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45972268" w14:textId="4079167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-(1-7) </w:t>
            </w:r>
          </w:p>
        </w:tc>
        <w:tc>
          <w:tcPr>
            <w:tcW w:w="1778" w:type="pct"/>
            <w:shd w:val="clear" w:color="auto" w:fill="auto"/>
            <w:hideMark/>
          </w:tcPr>
          <w:p w14:paraId="4F9967A5" w14:textId="2C259A2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E3A8D23" w14:textId="3E0F55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xhbmRyaW48L0F1dGhvcj48WWVhcj4yMDE2PC9ZZWFy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xhbmRyaW48L0F1dGhvcj48WWVhcj4yMDE2PC9ZZWFy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5174C5" w14:textId="669DD0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102A0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C464AB" w14:textId="5063C1D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ngi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569C48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TR1</w:t>
            </w:r>
          </w:p>
        </w:tc>
        <w:tc>
          <w:tcPr>
            <w:tcW w:w="457" w:type="pct"/>
            <w:shd w:val="clear" w:color="auto" w:fill="auto"/>
          </w:tcPr>
          <w:p w14:paraId="58B281D2" w14:textId="0159233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1R</w:t>
            </w:r>
          </w:p>
        </w:tc>
        <w:tc>
          <w:tcPr>
            <w:tcW w:w="812" w:type="pct"/>
            <w:shd w:val="clear" w:color="auto" w:fill="auto"/>
            <w:hideMark/>
          </w:tcPr>
          <w:p w14:paraId="6AB65DC8" w14:textId="508D52E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III</w:t>
            </w:r>
          </w:p>
        </w:tc>
        <w:tc>
          <w:tcPr>
            <w:tcW w:w="1778" w:type="pct"/>
            <w:shd w:val="clear" w:color="auto" w:fill="auto"/>
            <w:hideMark/>
          </w:tcPr>
          <w:p w14:paraId="1C42A8F8" w14:textId="2A4648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F534450" w14:textId="509BFBA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1rdW5nPC9BdXRob3I+PFllYXI+MjAxODwvWWVhcj48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W1rdW5nPC9BdXRob3I+PFllYXI+MjAxODwvWWVhcj48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278185E" w14:textId="48709E2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598C61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DF98F8C" w14:textId="6D28141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04A99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B4010B6" w14:textId="3356E9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7FEA63AF" w14:textId="532B329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233</w:t>
            </w:r>
          </w:p>
        </w:tc>
        <w:tc>
          <w:tcPr>
            <w:tcW w:w="1778" w:type="pct"/>
            <w:shd w:val="clear" w:color="auto" w:fill="auto"/>
            <w:hideMark/>
          </w:tcPr>
          <w:p w14:paraId="39E50A5F" w14:textId="462300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2370505B" w14:textId="6283894D" w:rsidR="0031339B" w:rsidRPr="005B4529" w:rsidRDefault="00F321FE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TwvWWVhcj48UmVj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xNTwvWWVhcj48UmVj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2AD94CC" w14:textId="26C7752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3959C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4BCC41" w14:textId="40F4890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E7A7F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2EC05893" w14:textId="4EA591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04246E9A" w14:textId="6333CF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</w:t>
            </w:r>
          </w:p>
        </w:tc>
        <w:tc>
          <w:tcPr>
            <w:tcW w:w="1778" w:type="pct"/>
            <w:shd w:val="clear" w:color="auto" w:fill="auto"/>
            <w:hideMark/>
          </w:tcPr>
          <w:p w14:paraId="2310C4F2" w14:textId="508E9A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CE5EE39" w14:textId="2ECBA9B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8E83A0" w14:textId="2BF0DC1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3903E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323798" w14:textId="33364D1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8B81C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EC0D840" w14:textId="40D4A05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7FDCA83" w14:textId="55B3A06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</w:t>
            </w:r>
          </w:p>
        </w:tc>
        <w:tc>
          <w:tcPr>
            <w:tcW w:w="1778" w:type="pct"/>
            <w:shd w:val="clear" w:color="auto" w:fill="auto"/>
            <w:hideMark/>
          </w:tcPr>
          <w:p w14:paraId="41F1756D" w14:textId="675068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2395BD1" w14:textId="3C4358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7911EE" w14:textId="7D84307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91660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5C7ED2" w14:textId="375706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7A152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6574CA6" w14:textId="381797D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3E8980D5" w14:textId="671D66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ompound 11 </w:t>
            </w:r>
          </w:p>
        </w:tc>
        <w:tc>
          <w:tcPr>
            <w:tcW w:w="1778" w:type="pct"/>
            <w:shd w:val="clear" w:color="auto" w:fill="auto"/>
            <w:hideMark/>
          </w:tcPr>
          <w:p w14:paraId="7F35A1E0" w14:textId="065CBB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457497" w14:textId="114C21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07EB55" w14:textId="2A96B9D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495238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B1B532" w14:textId="050464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8121E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620178D" w14:textId="7C2937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FFF1DA6" w14:textId="6DFFDE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15</w:t>
            </w:r>
          </w:p>
        </w:tc>
        <w:tc>
          <w:tcPr>
            <w:tcW w:w="1778" w:type="pct"/>
            <w:shd w:val="clear" w:color="auto" w:fill="auto"/>
            <w:hideMark/>
          </w:tcPr>
          <w:p w14:paraId="1F2D3C6D" w14:textId="088E6C7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3637584" w14:textId="4E24C9F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dXJ6YTwvQXV0aG9yPjxZZWFyPjIwMTc8L1llYXI+PFJl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9967236" w14:textId="49A04D0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780E1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6DC2812" w14:textId="3881680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FA0EA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27ABD9F5" w14:textId="544E70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21228BD" w14:textId="183440E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9</w:t>
            </w:r>
          </w:p>
        </w:tc>
        <w:tc>
          <w:tcPr>
            <w:tcW w:w="1778" w:type="pct"/>
            <w:shd w:val="clear" w:color="auto" w:fill="auto"/>
            <w:hideMark/>
          </w:tcPr>
          <w:p w14:paraId="1D9208D9" w14:textId="6525876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β-arrestin recruitment</w:t>
            </w:r>
          </w:p>
        </w:tc>
        <w:tc>
          <w:tcPr>
            <w:tcW w:w="582" w:type="pct"/>
            <w:shd w:val="clear" w:color="auto" w:fill="auto"/>
          </w:tcPr>
          <w:p w14:paraId="25B8CE8E" w14:textId="616A496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XJheWFuYW48L0F1dGhvcj48WWVhcj4yMDIwPC9ZZWFy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YXJheWFuYW48L0F1dGhvcj48WWVhcj4yMDIwPC9ZZWFy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84D153" w14:textId="3DD8E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C7CAD9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A834CB" w14:textId="064E7F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EFE2BE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F8F10BC" w14:textId="603A79B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37E74D28" w14:textId="06D54A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16P</w:t>
            </w:r>
          </w:p>
        </w:tc>
        <w:tc>
          <w:tcPr>
            <w:tcW w:w="1778" w:type="pct"/>
            <w:shd w:val="clear" w:color="auto" w:fill="auto"/>
            <w:hideMark/>
          </w:tcPr>
          <w:p w14:paraId="2BC9B099" w14:textId="61C78E0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5349DD1" w14:textId="636977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ZXJhdWRvPC9BdXRob3I+PFllYXI+MjAxNDwvWWVhcj48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ZXJhdWRvPC9BdXRob3I+PFllYXI+MjAxNDwvWWVhcj48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BB2EA3" w14:textId="0E972FB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6756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5F4F7F" w14:textId="261BED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7975A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33DAE34" w14:textId="3E5CC6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EA3828D" w14:textId="5A1B4CB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pelin-36-L28A </w:t>
            </w:r>
          </w:p>
        </w:tc>
        <w:tc>
          <w:tcPr>
            <w:tcW w:w="1778" w:type="pct"/>
            <w:shd w:val="clear" w:color="auto" w:fill="auto"/>
            <w:hideMark/>
          </w:tcPr>
          <w:p w14:paraId="3827DC90" w14:textId="14BD9A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90F7D8A" w14:textId="3CE19D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881FFD" w14:textId="424FF81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0758B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DF91C27" w14:textId="4F64D33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9BE3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6585B067" w14:textId="0841F9C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08C3FB3C" w14:textId="645A8AF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elin-36-L28C(30kDa-PEG)</w:t>
            </w:r>
          </w:p>
        </w:tc>
        <w:tc>
          <w:tcPr>
            <w:tcW w:w="1778" w:type="pct"/>
            <w:shd w:val="clear" w:color="auto" w:fill="auto"/>
            <w:hideMark/>
          </w:tcPr>
          <w:p w14:paraId="4BCD7BA8" w14:textId="75C72CC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0ED65D9" w14:textId="2E173DF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OeWltYW51PC9BdXRob3I+PFllYXI+MjAxOTwvWWVhcj48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9CD281" w14:textId="7E68E0F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92A0C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3FF9B6" w14:textId="36E2603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5B9BE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64CBF497" w14:textId="661870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179A0A6" w14:textId="54CD58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M07</w:t>
            </w:r>
          </w:p>
        </w:tc>
        <w:tc>
          <w:tcPr>
            <w:tcW w:w="1778" w:type="pct"/>
            <w:shd w:val="clear" w:color="auto" w:fill="auto"/>
            <w:hideMark/>
          </w:tcPr>
          <w:p w14:paraId="2995BB09" w14:textId="0E021D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88C3BBB" w14:textId="577E8C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tZTwvQXV0aG9yPjxZZWFyPjIwMTU8L1llYXI+PFJl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</w:fldData>
              </w:fldChar>
            </w:r>
            <w:r w:rsidR="00600EC2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mFtZTwvQXV0aG9yPjxZZWFyPjIwMTU8L1llYXI+PFJl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</w:fldData>
              </w:fldChar>
            </w:r>
            <w:r w:rsidR="00600EC2">
              <w:rPr>
                <w:rFonts w:ascii="Times New Roman" w:eastAsia="宋体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宋体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0]</w:t>
            </w:r>
            <w:r w:rsidRPr="005B4529">
              <w:rPr>
                <w:rFonts w:ascii="Times New Roman" w:eastAsia="宋体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9DC7C10" w14:textId="56DC251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52EA3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446572" w14:textId="052F015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F4A44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EEBDEA4" w14:textId="52AB7D8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554FE84D" w14:textId="7F7321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MF-019</w:t>
            </w:r>
          </w:p>
        </w:tc>
        <w:tc>
          <w:tcPr>
            <w:tcW w:w="1778" w:type="pct"/>
            <w:shd w:val="clear" w:color="auto" w:fill="auto"/>
            <w:hideMark/>
          </w:tcPr>
          <w:p w14:paraId="5012B8D7" w14:textId="28ED182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6889B81" w14:textId="7A90270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FkPC9BdXRob3I+PFllYXI+MjAxNjwvWWVhcj48UmVj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ZWFkPC9BdXRob3I+PFllYXI+MjAxNjwvWWVhcj48UmVj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F91F7D" w14:textId="51C299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3E384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06CFF" w14:textId="42EF9BF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B23DC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79416DD0" w14:textId="17FC5C5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DF94F58" w14:textId="39C943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569</w:t>
            </w:r>
          </w:p>
        </w:tc>
        <w:tc>
          <w:tcPr>
            <w:tcW w:w="1778" w:type="pct"/>
            <w:shd w:val="clear" w:color="auto" w:fill="auto"/>
            <w:hideMark/>
          </w:tcPr>
          <w:p w14:paraId="18C4EFFB" w14:textId="003D1FF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17944BB" w14:textId="5B914A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F07E3A" w14:textId="144E873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97E21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3A03B5" w14:textId="5702D4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2AD15F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AE8A21F" w14:textId="476F78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5315F94" w14:textId="5E1EB3E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681</w:t>
            </w:r>
          </w:p>
        </w:tc>
        <w:tc>
          <w:tcPr>
            <w:tcW w:w="1778" w:type="pct"/>
            <w:shd w:val="clear" w:color="auto" w:fill="auto"/>
            <w:hideMark/>
          </w:tcPr>
          <w:p w14:paraId="0D88955D" w14:textId="25B5398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23A4FA55" w14:textId="2FE99F3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5B6AC5" w14:textId="0B2443B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6CACC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2765AA" w14:textId="37C9952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B74087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A868997" w14:textId="1A7A52B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2D76AC88" w14:textId="29A06D1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BI-’547 </w:t>
            </w:r>
          </w:p>
        </w:tc>
        <w:tc>
          <w:tcPr>
            <w:tcW w:w="1778" w:type="pct"/>
            <w:shd w:val="clear" w:color="auto" w:fill="auto"/>
            <w:hideMark/>
          </w:tcPr>
          <w:p w14:paraId="04BE3195" w14:textId="3309BA7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9462C68" w14:textId="16B0A9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452591" w14:textId="6422475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C11B9B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F1BEE70" w14:textId="232C0D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D974DF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4F0EF40" w14:textId="61C36B0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0964881" w14:textId="6659251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’612</w:t>
            </w:r>
          </w:p>
        </w:tc>
        <w:tc>
          <w:tcPr>
            <w:tcW w:w="1778" w:type="pct"/>
            <w:shd w:val="clear" w:color="auto" w:fill="auto"/>
            <w:hideMark/>
          </w:tcPr>
          <w:p w14:paraId="442BE5E6" w14:textId="1550408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2184308" w14:textId="1428D80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0FuYWxseTwvQXV0aG9yPjxZZWFyPjIwMTc8L1llYXI+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59966C" w14:textId="47D03CA2" w:rsidTr="005428E6">
        <w:trPr>
          <w:trHeight w:val="20"/>
        </w:trPr>
        <w:tc>
          <w:tcPr>
            <w:tcW w:w="210" w:type="pct"/>
            <w:shd w:val="clear" w:color="auto" w:fill="auto"/>
          </w:tcPr>
          <w:p w14:paraId="644E27C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BF0645" w14:textId="7F0E57E0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C602956" w14:textId="77777777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54915218" w14:textId="20EDC8C2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601E786B" w14:textId="5D76F0DE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-)-</w:t>
            </w:r>
            <w:r w:rsidR="00C4097C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e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icatechin</w:t>
            </w:r>
          </w:p>
        </w:tc>
        <w:tc>
          <w:tcPr>
            <w:tcW w:w="1778" w:type="pct"/>
            <w:shd w:val="clear" w:color="auto" w:fill="auto"/>
            <w:hideMark/>
          </w:tcPr>
          <w:p w14:paraId="0EF79D47" w14:textId="799690AC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AB2EB92" w14:textId="5504170C" w:rsidR="0031339B" w:rsidRPr="005B4529" w:rsidRDefault="0031339B" w:rsidP="009D7595">
            <w:pPr>
              <w:widowControl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J0aWxsYS1NYXJ0aW5lejwvQXV0aG9yPjxZZWFyPjIw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b3J0aWxsYS1NYXJ0aW5lejwvQXV0aG9yPjxZZWFyPjIw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192F07" w14:textId="5D03F5E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F337F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1EC62E3" w14:textId="255903C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9A540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3FEFDD02" w14:textId="5D3B6C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1F96D89B" w14:textId="6607450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N353</w:t>
            </w:r>
          </w:p>
        </w:tc>
        <w:tc>
          <w:tcPr>
            <w:tcW w:w="1778" w:type="pct"/>
            <w:shd w:val="clear" w:color="auto" w:fill="auto"/>
            <w:hideMark/>
          </w:tcPr>
          <w:p w14:paraId="3180B9C9" w14:textId="007C59E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BFDDC7C" w14:textId="5438438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967DE3" w14:textId="5500700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ACB81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2DC755" w14:textId="27B6176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p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D44CCA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457" w:type="pct"/>
            <w:shd w:val="clear" w:color="auto" w:fill="auto"/>
          </w:tcPr>
          <w:p w14:paraId="0E2D894F" w14:textId="4BBC7DE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PJ</w:t>
            </w:r>
          </w:p>
        </w:tc>
        <w:tc>
          <w:tcPr>
            <w:tcW w:w="812" w:type="pct"/>
            <w:shd w:val="clear" w:color="auto" w:fill="auto"/>
            <w:hideMark/>
          </w:tcPr>
          <w:p w14:paraId="236C65DC" w14:textId="6FFE69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WN561 </w:t>
            </w:r>
          </w:p>
        </w:tc>
        <w:tc>
          <w:tcPr>
            <w:tcW w:w="1778" w:type="pct"/>
            <w:shd w:val="clear" w:color="auto" w:fill="auto"/>
            <w:hideMark/>
          </w:tcPr>
          <w:p w14:paraId="38D5373B" w14:textId="04DD5AD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D623BF" w14:textId="6C825E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5nPC9BdXRob3I+PFllYXI+MjAyNDwvWWVhcj48UmVj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656643" w14:textId="0E26052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C7DBB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E685C5B" w14:textId="7020076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lement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AC08AB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3AR</w:t>
            </w:r>
          </w:p>
        </w:tc>
        <w:tc>
          <w:tcPr>
            <w:tcW w:w="457" w:type="pct"/>
            <w:shd w:val="clear" w:color="auto" w:fill="auto"/>
          </w:tcPr>
          <w:p w14:paraId="0FE071B1" w14:textId="16D982B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6D55A78" w14:textId="03F9593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P141</w:t>
            </w:r>
          </w:p>
        </w:tc>
        <w:tc>
          <w:tcPr>
            <w:tcW w:w="1778" w:type="pct"/>
            <w:shd w:val="clear" w:color="auto" w:fill="auto"/>
            <w:hideMark/>
          </w:tcPr>
          <w:p w14:paraId="68D30121" w14:textId="25F6BC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3A01D1A" w14:textId="7EA692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M8L1llYXI+PFJl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M8L1llYXI+PFJl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04558A" w14:textId="1089654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21A71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10D99B" w14:textId="694506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lement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F78CAC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AR1</w:t>
            </w:r>
          </w:p>
        </w:tc>
        <w:tc>
          <w:tcPr>
            <w:tcW w:w="457" w:type="pct"/>
            <w:shd w:val="clear" w:color="auto" w:fill="auto"/>
          </w:tcPr>
          <w:p w14:paraId="47EFEAA6" w14:textId="2E3F72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aR1</w:t>
            </w:r>
          </w:p>
        </w:tc>
        <w:tc>
          <w:tcPr>
            <w:tcW w:w="812" w:type="pct"/>
            <w:shd w:val="clear" w:color="auto" w:fill="auto"/>
            <w:hideMark/>
          </w:tcPr>
          <w:p w14:paraId="6808FCDA" w14:textId="30765D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213</w:t>
            </w:r>
          </w:p>
        </w:tc>
        <w:tc>
          <w:tcPr>
            <w:tcW w:w="1778" w:type="pct"/>
            <w:shd w:val="clear" w:color="auto" w:fill="auto"/>
            <w:hideMark/>
          </w:tcPr>
          <w:p w14:paraId="73243846" w14:textId="1CF59A2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1FF5825" w14:textId="4CA3AB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5nPC9BdXRob3I+PFllYXI+MjAyMzwvWWVhcj48UmVj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ZW5nPC9BdXRob3I+PFllYXI+MjAyMzwvWWVhcj48UmVj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6, 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22CBD6" w14:textId="67435C1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1E282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8C8D49" w14:textId="5D45B42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th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14F9C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DNRA</w:t>
            </w:r>
          </w:p>
        </w:tc>
        <w:tc>
          <w:tcPr>
            <w:tcW w:w="457" w:type="pct"/>
            <w:shd w:val="clear" w:color="auto" w:fill="auto"/>
          </w:tcPr>
          <w:p w14:paraId="328712CB" w14:textId="5B2FA3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A</w:t>
            </w:r>
          </w:p>
        </w:tc>
        <w:tc>
          <w:tcPr>
            <w:tcW w:w="812" w:type="pct"/>
            <w:shd w:val="clear" w:color="auto" w:fill="auto"/>
            <w:hideMark/>
          </w:tcPr>
          <w:p w14:paraId="0DBEC2A7" w14:textId="0ABDE8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-2</w:t>
            </w:r>
          </w:p>
        </w:tc>
        <w:tc>
          <w:tcPr>
            <w:tcW w:w="1778" w:type="pct"/>
            <w:shd w:val="clear" w:color="auto" w:fill="auto"/>
            <w:hideMark/>
          </w:tcPr>
          <w:p w14:paraId="14EA6194" w14:textId="66B3BE1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E3119AE" w14:textId="47D508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guire&lt;/Author&gt;&lt;Year&gt;2016&lt;/Year&gt;&lt;RecNum&gt;352&lt;/RecNum&gt;&lt;DisplayText&gt;&lt;style face="superscript"&gt;[98]&lt;/style&gt;&lt;/DisplayText&gt;&lt;record&gt;&lt;rec-number&gt;352&lt;/rec-number&gt;&lt;foreign-keys&gt;&lt;key app="EN" db-id="rwxx0xz2ifzazme0927v0vvc5ftxrwzr0pxe" timestamp="1724039030"&gt;352&lt;/key&gt;&lt;key app="ENWeb" db-id=""&gt;0&lt;/key&gt;&lt;/foreign-keys&gt;&lt;ref-type name="Journal Article"&gt;17&lt;/ref-type&gt;&lt;contributors&gt;&lt;authors&gt;&lt;author&gt;Maguire, J. J.&lt;/author&gt;&lt;/authors&gt;&lt;/contributors&gt;&lt;auth-address&gt;Experimental Medicine and Immunotherapeutics, Level 6 ACCI, Box 110 Addenbrooke&amp;apos;s Hospital, Cambridge CB2 0QQ, UK. Electronic address: jjm1003@medschl.cam.ac.uk.&lt;/auth-address&gt;&lt;titles&gt;&lt;title&gt;Evidence for biased agonists and antagonists at the endothelin receptors&lt;/title&gt;&lt;secondary-title&gt;Life Sciences&lt;/secondary-title&gt;&lt;/titles&gt;&lt;periodical&gt;&lt;full-title&gt;Life Sciences&lt;/full-title&gt;&lt;/periodical&gt;&lt;pages&gt;30-33&lt;/pages&gt;&lt;volume&gt;159&lt;/volume&gt;&lt;edition&gt;2016/02/24&lt;/edition&gt;&lt;keywords&gt;&lt;keyword&gt;Animals&lt;/keyword&gt;&lt;keyword&gt;Endothelin Receptor Antagonists/*pharmacology&lt;/keyword&gt;&lt;keyword&gt;Humans&lt;/keyword&gt;&lt;keyword&gt;Peptides/pharmacology&lt;/keyword&gt;&lt;keyword&gt;Receptors, Endothelin/*agonists/metabolism&lt;/keyword&gt;&lt;keyword&gt;Biased agonism&lt;/keyword&gt;&lt;keyword&gt;Biased antagonism&lt;/keyword&gt;&lt;keyword&gt;Bosentan&lt;/keyword&gt;&lt;keyword&gt;Et(a)&lt;/keyword&gt;&lt;keyword&gt;Et(b)&lt;/keyword&gt;&lt;keyword&gt;Endothelin&lt;/keyword&gt;&lt;keyword&gt;G protein coupled receptors&lt;/keyword&gt;&lt;keyword&gt;Irl1620&lt;/keyword&gt;&lt;keyword&gt;Pathway selectivity&lt;/keyword&gt;&lt;keyword&gt;beta-Arrestin&lt;/keyword&gt;&lt;/keywords&gt;&lt;dates&gt;&lt;year&gt;2016&lt;/year&gt;&lt;pub-dates&gt;&lt;date&gt;Aug 15&lt;/date&gt;&lt;/pub-dates&gt;&lt;/dates&gt;&lt;isbn&gt;1879-0631 (Electronic)&amp;#xD;0024-3205 (Print)&amp;#xD;0024-3205 (Linking)&lt;/isbn&gt;&lt;accession-num&gt;26898124&lt;/accession-num&gt;&lt;urls&gt;&lt;related-urls&gt;&lt;url&gt;https://www.ncbi.nlm.nih.gov/pubmed/26898124&lt;/url&gt;&lt;/related-urls&gt;&lt;/urls&gt;&lt;custom2&gt;PMC5000545&lt;/custom2&gt;&lt;electronic-resource-num&gt;10.1016/j.lfs.2016.02.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149F285" w14:textId="5CB2DF9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D3CC6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FF2AB2E" w14:textId="5DF7E33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th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9DE6C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DNRA</w:t>
            </w:r>
          </w:p>
        </w:tc>
        <w:tc>
          <w:tcPr>
            <w:tcW w:w="457" w:type="pct"/>
            <w:shd w:val="clear" w:color="auto" w:fill="auto"/>
          </w:tcPr>
          <w:p w14:paraId="3898BD5B" w14:textId="4D9ABF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A</w:t>
            </w:r>
          </w:p>
        </w:tc>
        <w:tc>
          <w:tcPr>
            <w:tcW w:w="812" w:type="pct"/>
            <w:shd w:val="clear" w:color="auto" w:fill="auto"/>
            <w:hideMark/>
          </w:tcPr>
          <w:p w14:paraId="53AACBFD" w14:textId="02E8D0A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-3</w:t>
            </w:r>
          </w:p>
        </w:tc>
        <w:tc>
          <w:tcPr>
            <w:tcW w:w="1778" w:type="pct"/>
            <w:shd w:val="clear" w:color="auto" w:fill="auto"/>
            <w:hideMark/>
          </w:tcPr>
          <w:p w14:paraId="4FC16432" w14:textId="5503DB0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53839E2" w14:textId="040979B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Maguire&lt;/Author&gt;&lt;Year&gt;2016&lt;/Year&gt;&lt;RecNum&gt;352&lt;/RecNum&gt;&lt;DisplayText&gt;&lt;style face="superscript"&gt;[98]&lt;/style&gt;&lt;/DisplayText&gt;&lt;record&gt;&lt;rec-number&gt;352&lt;/rec-number&gt;&lt;foreign-keys&gt;&lt;key app="EN" db-id="rwxx0xz2ifzazme0927v0vvc5ftxrwzr0pxe" timestamp="1724039030"&gt;352&lt;/key&gt;&lt;key app="ENWeb" db-id=""&gt;0&lt;/key&gt;&lt;/foreign-keys&gt;&lt;ref-type name="Journal Article"&gt;17&lt;/ref-type&gt;&lt;contributors&gt;&lt;authors&gt;&lt;author&gt;Maguire, J. J.&lt;/author&gt;&lt;/authors&gt;&lt;/contributors&gt;&lt;auth-address&gt;Experimental Medicine and Immunotherapeutics, Level 6 ACCI, Box 110 Addenbrooke&amp;apos;s Hospital, Cambridge CB2 0QQ, UK. Electronic address: jjm1003@medschl.cam.ac.uk.&lt;/auth-address&gt;&lt;titles&gt;&lt;title&gt;Evidence for biased agonists and antagonists at the endothelin receptors&lt;/title&gt;&lt;secondary-title&gt;Life Sciences&lt;/secondary-title&gt;&lt;/titles&gt;&lt;periodical&gt;&lt;full-title&gt;Life Sciences&lt;/full-title&gt;&lt;/periodical&gt;&lt;pages&gt;30-33&lt;/pages&gt;&lt;volume&gt;159&lt;/volume&gt;&lt;edition&gt;2016/02/24&lt;/edition&gt;&lt;keywords&gt;&lt;keyword&gt;Animals&lt;/keyword&gt;&lt;keyword&gt;Endothelin Receptor Antagonists/*pharmacology&lt;/keyword&gt;&lt;keyword&gt;Humans&lt;/keyword&gt;&lt;keyword&gt;Peptides/pharmacology&lt;/keyword&gt;&lt;keyword&gt;Receptors, Endothelin/*agonists/metabolism&lt;/keyword&gt;&lt;keyword&gt;Biased agonism&lt;/keyword&gt;&lt;keyword&gt;Biased antagonism&lt;/keyword&gt;&lt;keyword&gt;Bosentan&lt;/keyword&gt;&lt;keyword&gt;Et(a)&lt;/keyword&gt;&lt;keyword&gt;Et(b)&lt;/keyword&gt;&lt;keyword&gt;Endothelin&lt;/keyword&gt;&lt;keyword&gt;G protein coupled receptors&lt;/keyword&gt;&lt;keyword&gt;Irl1620&lt;/keyword&gt;&lt;keyword&gt;Pathway selectivity&lt;/keyword&gt;&lt;keyword&gt;beta-Arrestin&lt;/keyword&gt;&lt;/keywords&gt;&lt;dates&gt;&lt;year&gt;2016&lt;/year&gt;&lt;pub-dates&gt;&lt;date&gt;Aug 15&lt;/date&gt;&lt;/pub-dates&gt;&lt;/dates&gt;&lt;isbn&gt;1879-0631 (Electronic)&amp;#xD;0024-3205 (Print)&amp;#xD;0024-3205 (Linking)&lt;/isbn&gt;&lt;accession-num&gt;26898124&lt;/accession-num&gt;&lt;urls&gt;&lt;related-urls&gt;&lt;url&gt;https://www.ncbi.nlm.nih.gov/pubmed/26898124&lt;/url&gt;&lt;/related-urls&gt;&lt;/urls&gt;&lt;custom2&gt;PMC5000545&lt;/custom2&gt;&lt;electronic-resource-num&gt;10.1016/j.lfs.2016.02.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CF7FFE7" w14:textId="6E70849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61CA0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02070D" w14:textId="102A2F3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ormylpeptid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D54846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PR2</w:t>
            </w:r>
          </w:p>
        </w:tc>
        <w:tc>
          <w:tcPr>
            <w:tcW w:w="457" w:type="pct"/>
            <w:shd w:val="clear" w:color="auto" w:fill="auto"/>
          </w:tcPr>
          <w:p w14:paraId="4DD639EA" w14:textId="3993DE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5429B5D" w14:textId="2DCDDE4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2Pal10</w:t>
            </w:r>
          </w:p>
        </w:tc>
        <w:tc>
          <w:tcPr>
            <w:tcW w:w="1778" w:type="pct"/>
            <w:shd w:val="clear" w:color="auto" w:fill="auto"/>
            <w:hideMark/>
          </w:tcPr>
          <w:p w14:paraId="3A901BFC" w14:textId="0FF65C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D9C6295" w14:textId="639BA35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JsPC9BdXRob3I+PFllYXI+MjAxNzwvWWVhcj48UmVj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WJsPC9BdXRob3I+PFllYXI+MjAxNzwvWWVhcj48UmVj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462A97" w14:textId="237EEF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D4CB0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21373B" w14:textId="6B8FB3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250A51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66E65EFD" w14:textId="21B0A7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6AD9D784" w14:textId="2E78AF3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YIL781</w:t>
            </w:r>
          </w:p>
        </w:tc>
        <w:tc>
          <w:tcPr>
            <w:tcW w:w="1778" w:type="pct"/>
            <w:shd w:val="clear" w:color="auto" w:fill="auto"/>
            <w:hideMark/>
          </w:tcPr>
          <w:p w14:paraId="3C62D2B8" w14:textId="79504CD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7B8028E" w14:textId="2AE0FD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2F2072" w14:textId="4946ECB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37B14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8DCDC8B" w14:textId="387D5B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C057360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0B611C69" w14:textId="110E2D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1827EA2B" w14:textId="2ED70ED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bb13d</w:t>
            </w:r>
          </w:p>
        </w:tc>
        <w:tc>
          <w:tcPr>
            <w:tcW w:w="1778" w:type="pct"/>
            <w:shd w:val="clear" w:color="auto" w:fill="auto"/>
            <w:hideMark/>
          </w:tcPr>
          <w:p w14:paraId="510A7108" w14:textId="4C6503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F4B865" w14:textId="16C211B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ZW5kZTwvQXV0aG9yPjxZZWFyPjIwMTg8L1llYXI+PFJl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3EBBB6C" w14:textId="4CB8A3E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FD90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E33AB2" w14:textId="2B2999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rel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4F80D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457" w:type="pct"/>
            <w:shd w:val="clear" w:color="auto" w:fill="auto"/>
          </w:tcPr>
          <w:p w14:paraId="2C36BA72" w14:textId="4C241D2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HSR</w:t>
            </w:r>
          </w:p>
        </w:tc>
        <w:tc>
          <w:tcPr>
            <w:tcW w:w="812" w:type="pct"/>
            <w:shd w:val="clear" w:color="auto" w:fill="auto"/>
            <w:hideMark/>
          </w:tcPr>
          <w:p w14:paraId="0D0E0768" w14:textId="3ED5D4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8279 (NCATS-SM8864)</w:t>
            </w:r>
          </w:p>
        </w:tc>
        <w:tc>
          <w:tcPr>
            <w:tcW w:w="1778" w:type="pct"/>
            <w:shd w:val="clear" w:color="auto" w:fill="auto"/>
            <w:hideMark/>
          </w:tcPr>
          <w:p w14:paraId="68FA5CAA" w14:textId="6F79FD1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275844D" w14:textId="685AA7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zczwvQXV0aG9yPjxZZWFyPjIwMjI8L1llYXI+PFJl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5lMjExMjM5NzExOTwvcGFnZXM+PHZvbHVt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zczwvQXV0aG9yPjxZZWFyPjIwMjI8L1llYXI+PFJl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43FB13" w14:textId="5161699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9C8E663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81D109" w14:textId="1BAAFD6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3D25F3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4702F718" w14:textId="0CA9FCC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4E5D9C1" w14:textId="4A9B687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JL-5-58</w:t>
            </w:r>
          </w:p>
        </w:tc>
        <w:tc>
          <w:tcPr>
            <w:tcW w:w="1778" w:type="pct"/>
            <w:shd w:val="clear" w:color="auto" w:fill="auto"/>
            <w:hideMark/>
          </w:tcPr>
          <w:p w14:paraId="10AB4836" w14:textId="211B344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6" w:name="_Hlk175760764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  <w:bookmarkEnd w:id="6"/>
          </w:p>
        </w:tc>
        <w:tc>
          <w:tcPr>
            <w:tcW w:w="582" w:type="pct"/>
            <w:shd w:val="clear" w:color="auto" w:fill="auto"/>
          </w:tcPr>
          <w:p w14:paraId="211BD996" w14:textId="4321523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5zaW5nPC9BdXRob3I+PFllYXI+MjAxOTwvWWVhcj48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5zaW5nPC9BdXRob3I+PFllYXI+MjAxOTwvWWVhcj48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289515" w14:textId="4477174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7971DD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03DD2B" w14:textId="7B3B28B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48AF9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1918D6C2" w14:textId="5FA7E8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C84D5B9" w14:textId="57CE1C1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HU9119 </w:t>
            </w:r>
          </w:p>
        </w:tc>
        <w:tc>
          <w:tcPr>
            <w:tcW w:w="1778" w:type="pct"/>
            <w:shd w:val="clear" w:color="auto" w:fill="auto"/>
            <w:hideMark/>
          </w:tcPr>
          <w:p w14:paraId="7981889B" w14:textId="7F7F2B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27C4B2B8" w14:textId="3861C7D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53B036" w14:textId="400911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0A7378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EC3F6A" w14:textId="6B60EE6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34997D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6133D826" w14:textId="1D9B9F5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95377EF" w14:textId="68F384A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BP10</w:t>
            </w:r>
          </w:p>
        </w:tc>
        <w:tc>
          <w:tcPr>
            <w:tcW w:w="1778" w:type="pct"/>
            <w:shd w:val="clear" w:color="auto" w:fill="auto"/>
            <w:hideMark/>
          </w:tcPr>
          <w:p w14:paraId="13E4E83E" w14:textId="4CA396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3702F165" w14:textId="46B59A9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YWk8L0F1dGhvcj48WWVhcj4yMDI0PC9ZZWFyPjxSZWNO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CD37D7" w14:textId="06F3802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A8543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9BD013" w14:textId="2A09A91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8A352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71D04130" w14:textId="399AD3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126FC1C" w14:textId="457D44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- 470539</w:t>
            </w:r>
          </w:p>
        </w:tc>
        <w:tc>
          <w:tcPr>
            <w:tcW w:w="1778" w:type="pct"/>
            <w:shd w:val="clear" w:color="auto" w:fill="auto"/>
            <w:hideMark/>
          </w:tcPr>
          <w:p w14:paraId="675D6D61" w14:textId="1BFAE1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4688A83E" w14:textId="6941373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truno&lt;/Author&gt;&lt;Year&gt;2018&lt;/Year&gt;&lt;RecNum&gt;357&lt;/RecNum&gt;&lt;DisplayText&gt;&lt;style face="superscript"&gt;[104]&lt;/style&gt;&lt;/DisplayText&gt;&lt;record&gt;&lt;rec-number&gt;357&lt;/rec-number&gt;&lt;foreign-keys&gt;&lt;key app="EN" db-id="rwxx0xz2ifzazme0927v0vvc5ftxrwzr0pxe" timestamp="1724039434"&gt;357&lt;/key&gt;&lt;key app="ENWeb" db-id=""&gt;0&lt;/key&gt;&lt;/foreign-keys&gt;&lt;ref-type name="Journal Article"&gt;17&lt;/ref-type&gt;&lt;contributors&gt;&lt;authors&gt;&lt;author&gt;Patruno, S.&lt;/author&gt;&lt;author&gt;Garrido-Mesa, J.&lt;/author&gt;&lt;author&gt;Romano, M.&lt;/author&gt;&lt;author&gt;Perretti, M.&lt;/author&gt;&lt;author&gt;Montero-Melendez, T.&lt;/author&gt;&lt;/authors&gt;&lt;/contributors&gt;&lt;auth-address&gt;The William Harvey Research Institute, Barts and The London School of Medicine, Queen Mary University of London, London, United Kingdom.&amp;#xD;Department of Medical, Oral and Biotechnological Sciences, D&amp;apos;Annunzio University of Chieti-Pescara, Chieti, Italy.&amp;#xD;Center on Aging Sciences and Translational Medicine (CeSI-MeT), D&amp;apos;Annunzio University of Chieti-Pescara, Chieti, Italy.&amp;#xD;Centre for inflammation and Therapeutic Innovation, Queen Mary University of London, London, United Kingdom.&lt;/auth-address&gt;&lt;titles&gt;&lt;title&gt;Ligand bias and its association with pro-resolving actions of melanocortin drugs&lt;/title&gt;&lt;secondary-title&gt;Frontiers in Pharmacology&lt;/secondary-title&gt;&lt;/titles&gt;&lt;periodical&gt;&lt;full-title&gt;Frontiers in Pharmacology&lt;/full-title&gt;&lt;/periodical&gt;&lt;pages&gt;919&lt;/pages&gt;&lt;volume&gt;9&lt;/volume&gt;&lt;edition&gt;2018/08/30&lt;/edition&gt;&lt;keywords&gt;&lt;keyword&gt;Gpcr&lt;/keyword&gt;&lt;keyword&gt;functional selectivity&lt;/keyword&gt;&lt;keyword&gt;inflammation&lt;/keyword&gt;&lt;keyword&gt;ligand bias&lt;/keyword&gt;&lt;keyword&gt;melanocortin&lt;/keyword&gt;&lt;keyword&gt;resolution pharmacology&lt;/keyword&gt;&lt;/keywords&gt;&lt;dates&gt;&lt;year&gt;2018&lt;/year&gt;&lt;/dates&gt;&lt;isbn&gt;1663-9812 (Print)&amp;#xD;1663-9812 (Electronic)&amp;#xD;1663-9812 (Linking)&lt;/isbn&gt;&lt;accession-num&gt;30154720&lt;/accession-num&gt;&lt;urls&gt;&lt;related-urls&gt;&lt;url&gt;https://www.ncbi.nlm.nih.gov/pubmed/30154720&lt;/url&gt;&lt;/related-urls&gt;&lt;/urls&gt;&lt;custom2&gt;PMC6102781&lt;/custom2&gt;&lt;electronic-resource-num&gt;10.3389/fphar.2018.0091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E41EA4" w14:textId="03AB3C5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8C9810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AE40C32" w14:textId="07B368D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lanocort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B4B2E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4R</w:t>
            </w:r>
          </w:p>
        </w:tc>
        <w:tc>
          <w:tcPr>
            <w:tcW w:w="457" w:type="pct"/>
            <w:shd w:val="clear" w:color="auto" w:fill="auto"/>
          </w:tcPr>
          <w:p w14:paraId="0B24A80F" w14:textId="097FFE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43F3DFA" w14:textId="71BB475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D-Trp 8 ]-γMSH</w:t>
            </w:r>
          </w:p>
        </w:tc>
        <w:tc>
          <w:tcPr>
            <w:tcW w:w="1778" w:type="pct"/>
            <w:shd w:val="clear" w:color="auto" w:fill="auto"/>
            <w:hideMark/>
          </w:tcPr>
          <w:p w14:paraId="167B0BFB" w14:textId="549B829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RK1/2 over cAMP production</w:t>
            </w:r>
          </w:p>
        </w:tc>
        <w:tc>
          <w:tcPr>
            <w:tcW w:w="582" w:type="pct"/>
            <w:shd w:val="clear" w:color="auto" w:fill="auto"/>
          </w:tcPr>
          <w:p w14:paraId="5B3601E9" w14:textId="021374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atruno&lt;/Author&gt;&lt;Year&gt;2018&lt;/Year&gt;&lt;RecNum&gt;357&lt;/RecNum&gt;&lt;DisplayText&gt;&lt;style face="superscript"&gt;[104]&lt;/style&gt;&lt;/DisplayText&gt;&lt;record&gt;&lt;rec-number&gt;357&lt;/rec-number&gt;&lt;foreign-keys&gt;&lt;key app="EN" db-id="rwxx0xz2ifzazme0927v0vvc5ftxrwzr0pxe" timestamp="1724039434"&gt;357&lt;/key&gt;&lt;key app="ENWeb" db-id=""&gt;0&lt;/key&gt;&lt;/foreign-keys&gt;&lt;ref-type name="Journal Article"&gt;17&lt;/ref-type&gt;&lt;contributors&gt;&lt;authors&gt;&lt;author&gt;Patruno, S.&lt;/author&gt;&lt;author&gt;Garrido-Mesa, J.&lt;/author&gt;&lt;author&gt;Romano, M.&lt;/author&gt;&lt;author&gt;Perretti, M.&lt;/author&gt;&lt;author&gt;Montero-Melendez, T.&lt;/author&gt;&lt;/authors&gt;&lt;/contributors&gt;&lt;auth-address&gt;The William Harvey Research Institute, Barts and The London School of Medicine, Queen Mary University of London, London, United Kingdom.&amp;#xD;Department of Medical, Oral and Biotechnological Sciences, D&amp;apos;Annunzio University of Chieti-Pescara, Chieti, Italy.&amp;#xD;Center on Aging Sciences and Translational Medicine (CeSI-MeT), D&amp;apos;Annunzio University of Chieti-Pescara, Chieti, Italy.&amp;#xD;Centre for inflammation and Therapeutic Innovation, Queen Mary University of London, London, United Kingdom.&lt;/auth-address&gt;&lt;titles&gt;&lt;title&gt;Ligand bias and its association with pro-resolving actions of melanocortin drugs&lt;/title&gt;&lt;secondary-title&gt;Frontiers in Pharmacology&lt;/secondary-title&gt;&lt;/titles&gt;&lt;periodical&gt;&lt;full-title&gt;Frontiers in Pharmacology&lt;/full-title&gt;&lt;/periodical&gt;&lt;pages&gt;919&lt;/pages&gt;&lt;volume&gt;9&lt;/volume&gt;&lt;edition&gt;2018/08/30&lt;/edition&gt;&lt;keywords&gt;&lt;keyword&gt;Gpcr&lt;/keyword&gt;&lt;keyword&gt;functional selectivity&lt;/keyword&gt;&lt;keyword&gt;inflammation&lt;/keyword&gt;&lt;keyword&gt;ligand bias&lt;/keyword&gt;&lt;keyword&gt;melanocortin&lt;/keyword&gt;&lt;keyword&gt;resolution pharmacology&lt;/keyword&gt;&lt;/keywords&gt;&lt;dates&gt;&lt;year&gt;2018&lt;/year&gt;&lt;/dates&gt;&lt;isbn&gt;1663-9812 (Print)&amp;#xD;1663-9812 (Electronic)&amp;#xD;1663-9812 (Linking)&lt;/isbn&gt;&lt;accession-num&gt;30154720&lt;/accession-num&gt;&lt;urls&gt;&lt;related-urls&gt;&lt;url&gt;https://www.ncbi.nlm.nih.gov/pubmed/30154720&lt;/url&gt;&lt;/related-urls&gt;&lt;/urls&gt;&lt;custom2&gt;PMC6102781&lt;/custom2&gt;&lt;electronic-resource-num&gt;10.3389/fphar.2018.0091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39866B9" w14:textId="41F4259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4959AA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66785A15" w14:textId="3566E41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24D60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1</w:t>
            </w:r>
          </w:p>
        </w:tc>
        <w:tc>
          <w:tcPr>
            <w:tcW w:w="457" w:type="pct"/>
            <w:shd w:val="clear" w:color="auto" w:fill="auto"/>
          </w:tcPr>
          <w:p w14:paraId="4D2F60BB" w14:textId="0778AC4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</w:t>
            </w:r>
          </w:p>
        </w:tc>
        <w:tc>
          <w:tcPr>
            <w:tcW w:w="812" w:type="pct"/>
            <w:shd w:val="clear" w:color="auto" w:fill="auto"/>
            <w:hideMark/>
          </w:tcPr>
          <w:p w14:paraId="4A33DB27" w14:textId="184FEC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NPS-(1-10)</w:t>
            </w:r>
          </w:p>
        </w:tc>
        <w:tc>
          <w:tcPr>
            <w:tcW w:w="1778" w:type="pct"/>
            <w:shd w:val="clear" w:color="auto" w:fill="auto"/>
            <w:hideMark/>
          </w:tcPr>
          <w:p w14:paraId="214B05BD" w14:textId="5AB39F0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</w:p>
        </w:tc>
        <w:tc>
          <w:tcPr>
            <w:tcW w:w="582" w:type="pct"/>
            <w:shd w:val="clear" w:color="auto" w:fill="auto"/>
          </w:tcPr>
          <w:p w14:paraId="4E537C9B" w14:textId="40D2D3B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WFvPC9BdXRob3I+PFllYXI+MjAxNjwvWWVhcj48UmVj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WFvPC9BdXRob3I+PFllYXI+MjAxNjwvWWVhcj48UmVj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A52964" w14:textId="73E0233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49004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8A9AE3C" w14:textId="6401ACA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08E0445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1</w:t>
            </w:r>
          </w:p>
        </w:tc>
        <w:tc>
          <w:tcPr>
            <w:tcW w:w="457" w:type="pct"/>
            <w:shd w:val="clear" w:color="auto" w:fill="auto"/>
          </w:tcPr>
          <w:p w14:paraId="3C94D318" w14:textId="0EA74B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SR</w:t>
            </w:r>
          </w:p>
        </w:tc>
        <w:tc>
          <w:tcPr>
            <w:tcW w:w="812" w:type="pct"/>
            <w:shd w:val="clear" w:color="auto" w:fill="auto"/>
            <w:hideMark/>
          </w:tcPr>
          <w:p w14:paraId="2346A80E" w14:textId="2D9EB50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nalog 4 (RTI-263, SerPheLysAsn-NH2)</w:t>
            </w:r>
          </w:p>
        </w:tc>
        <w:tc>
          <w:tcPr>
            <w:tcW w:w="1778" w:type="pct"/>
            <w:shd w:val="clear" w:color="auto" w:fill="auto"/>
            <w:hideMark/>
          </w:tcPr>
          <w:p w14:paraId="0D20DCA7" w14:textId="4760F7E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</w:p>
        </w:tc>
        <w:tc>
          <w:tcPr>
            <w:tcW w:w="582" w:type="pct"/>
            <w:shd w:val="clear" w:color="auto" w:fill="auto"/>
          </w:tcPr>
          <w:p w14:paraId="78B3FE2C" w14:textId="3262B3A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GFyazwvQXV0aG9yPjxZZWFyPjIwMTc8L1llYXI+PFJl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GFyazwvQXV0aG9yPjxZZWFyPjIwMTc8L1llYXI+PFJl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A4FAE" w14:textId="2C2ACE4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20F98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7831AB34" w14:textId="1E9C381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europeptide 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81EDD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PY1R</w:t>
            </w:r>
          </w:p>
        </w:tc>
        <w:tc>
          <w:tcPr>
            <w:tcW w:w="457" w:type="pct"/>
            <w:shd w:val="clear" w:color="auto" w:fill="auto"/>
          </w:tcPr>
          <w:p w14:paraId="40AADD79" w14:textId="42F8C7F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78E2600" w14:textId="347326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(34)-NPY</w:t>
            </w:r>
          </w:p>
        </w:tc>
        <w:tc>
          <w:tcPr>
            <w:tcW w:w="1778" w:type="pct"/>
            <w:shd w:val="clear" w:color="auto" w:fill="auto"/>
            <w:hideMark/>
          </w:tcPr>
          <w:p w14:paraId="114A74F3" w14:textId="76B9F13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139449B" w14:textId="4E39858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WlzZXI8L0F1dGhvcj48WWVhcj4yMDIwPC9ZZWFyPjxS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WlzZXI8L0F1dGhvcj48WWVhcj4yMDIwPC9ZZWFyPjxS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3C440F8" w14:textId="0D099F9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45839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58CFCC55" w14:textId="0E11F0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ur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DEB8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457" w:type="pct"/>
            <w:shd w:val="clear" w:color="auto" w:fill="auto"/>
          </w:tcPr>
          <w:p w14:paraId="5B9D87B0" w14:textId="40B5BBE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812" w:type="pct"/>
            <w:shd w:val="clear" w:color="auto" w:fill="auto"/>
            <w:hideMark/>
          </w:tcPr>
          <w:p w14:paraId="194A0535" w14:textId="75FF3B9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BI-553</w:t>
            </w:r>
          </w:p>
        </w:tc>
        <w:tc>
          <w:tcPr>
            <w:tcW w:w="1778" w:type="pct"/>
            <w:shd w:val="clear" w:color="auto" w:fill="auto"/>
            <w:hideMark/>
          </w:tcPr>
          <w:p w14:paraId="5648D17C" w14:textId="3ACB9B4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453D1171" w14:textId="157BEA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aW5rZXJ0b248L0F1dGhvcj48WWVhcj4yMDE5PC9ZZWFy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aW5rZXJ0b248L0F1dGhvcj48WWVhcj4yMDE5PC9ZZWFy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5E217E9" w14:textId="52D3055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3E8B2C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1AFD0B97" w14:textId="42D6578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Neurotensin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25AB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457" w:type="pct"/>
            <w:shd w:val="clear" w:color="auto" w:fill="auto"/>
          </w:tcPr>
          <w:p w14:paraId="40654A84" w14:textId="07C056C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TR1</w:t>
            </w:r>
          </w:p>
        </w:tc>
        <w:tc>
          <w:tcPr>
            <w:tcW w:w="812" w:type="pct"/>
            <w:shd w:val="clear" w:color="auto" w:fill="auto"/>
            <w:hideMark/>
          </w:tcPr>
          <w:p w14:paraId="6D5048BF" w14:textId="456B4C9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314</w:t>
            </w:r>
          </w:p>
        </w:tc>
        <w:tc>
          <w:tcPr>
            <w:tcW w:w="1778" w:type="pct"/>
            <w:shd w:val="clear" w:color="auto" w:fill="auto"/>
            <w:hideMark/>
          </w:tcPr>
          <w:p w14:paraId="750E1D62" w14:textId="064FB23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48192C3" w14:textId="228075B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ZWRkaWJob3RsYTwvQXV0aG9yPjxZZWFyPjIwMTM8L1ll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QZWRkaWJob3RsYTwvQXV0aG9yPjxZZWFyPjIwMTM8L1ll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B901819" w14:textId="79E7EB5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B8A10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DBC2FD2" w14:textId="01205D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836488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5A06A093" w14:textId="5736FA6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6B475B1" w14:textId="08E87CC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57E64A8F" w14:textId="7A270968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13DA5FA" w14:textId="14A0EE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AC1EFF" w14:textId="45155B6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D0AF1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F94AB4" w14:textId="330772E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B3AA2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17F9F382" w14:textId="19A70F7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E92FD3E" w14:textId="4B4B04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4BDC5E20" w14:textId="23CFC95D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F619594" w14:textId="67ECBC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83A65B" w14:textId="3DB429F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1C649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C2DEF6F" w14:textId="43D8BEC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47442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66D47ABB" w14:textId="3909D124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2E0E42F1" w14:textId="6AFF7F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204A2AD2" w14:textId="699BC92B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3BA51A7" w14:textId="6FB01F5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CB732C" w14:textId="5DDB4F9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7A1CB2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91E114" w14:textId="754C9FF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74850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2E6D234A" w14:textId="48A920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571FF8F7" w14:textId="0075488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</w:p>
        </w:tc>
        <w:tc>
          <w:tcPr>
            <w:tcW w:w="1778" w:type="pct"/>
            <w:shd w:val="clear" w:color="auto" w:fill="auto"/>
            <w:hideMark/>
          </w:tcPr>
          <w:p w14:paraId="1414BB65" w14:textId="349F490A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189C247" w14:textId="38D11CC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1DD8D0" w14:textId="5765722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4D4DB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9E288F" w14:textId="01B5CB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86DEEC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DA46316" w14:textId="5CD267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7722EFEE" w14:textId="338197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N6047</w:t>
            </w:r>
          </w:p>
        </w:tc>
        <w:tc>
          <w:tcPr>
            <w:tcW w:w="1778" w:type="pct"/>
            <w:shd w:val="clear" w:color="auto" w:fill="auto"/>
            <w:hideMark/>
          </w:tcPr>
          <w:p w14:paraId="132B0906" w14:textId="215DDC3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9D97FBC" w14:textId="0E8DB79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pYmVhcjwvQXV0aG9yPjxZZWFyPjIwMjA8L1llYXI+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25pYmVhcjwvQXV0aG9yPjxZZWFyPjIwMjA8L1llYXI+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BB11724" w14:textId="58063E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5D082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513789B" w14:textId="4EAA1E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06B25D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42F7D86A" w14:textId="0EDF3C0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6F594BF" w14:textId="767A0AA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N-67</w:t>
            </w:r>
          </w:p>
        </w:tc>
        <w:tc>
          <w:tcPr>
            <w:tcW w:w="1778" w:type="pct"/>
            <w:shd w:val="clear" w:color="auto" w:fill="auto"/>
            <w:hideMark/>
          </w:tcPr>
          <w:p w14:paraId="39EFF759" w14:textId="580645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28F90EC" w14:textId="2481017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lhbmc8L0F1dGhvcj48WWVhcj4yMDE2PC9ZZWFyPjxS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lhbmc8L0F1dGhvcj48WWVhcj4yMDE2PC9ZZWFyPjxS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C9D5C3A" w14:textId="58B7558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8C76C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3D1998B" w14:textId="5F0E4C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AFC3EB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6CDCAA86" w14:textId="250D86A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9FDD3F0" w14:textId="393622A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250</w:t>
            </w:r>
          </w:p>
        </w:tc>
        <w:tc>
          <w:tcPr>
            <w:tcW w:w="1778" w:type="pct"/>
            <w:shd w:val="clear" w:color="auto" w:fill="auto"/>
            <w:hideMark/>
          </w:tcPr>
          <w:p w14:paraId="222AB908" w14:textId="361F6BD1" w:rsidR="0031339B" w:rsidRPr="005B4529" w:rsidRDefault="00962495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C58BA78" w14:textId="389FA2F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b3NzbGVyPC9BdXRob3I+PFllYXI+MjAyMDwvWWVhcj48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Gb3NzbGVyPC9BdXRob3I+PFllYXI+MjAyMDwvWWVhcj48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A8FF844" w14:textId="42F64E5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B44AF7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BE8060C" w14:textId="21B52E0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F3CC03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1422D990" w14:textId="12F430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48A5FCBB" w14:textId="118942E6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r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biscolin-5</w:t>
            </w:r>
          </w:p>
        </w:tc>
        <w:tc>
          <w:tcPr>
            <w:tcW w:w="1778" w:type="pct"/>
            <w:shd w:val="clear" w:color="auto" w:fill="auto"/>
            <w:hideMark/>
          </w:tcPr>
          <w:p w14:paraId="287D71D1" w14:textId="5664B29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E27EA51" w14:textId="05987B9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EB571AF" w14:textId="5C5524A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4C751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345439" w14:textId="25ACBFF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8FCA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07A8360" w14:textId="3CF86B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115B4844" w14:textId="18012F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ubiscolin-6</w:t>
            </w:r>
          </w:p>
        </w:tc>
        <w:tc>
          <w:tcPr>
            <w:tcW w:w="1778" w:type="pct"/>
            <w:shd w:val="clear" w:color="auto" w:fill="auto"/>
            <w:hideMark/>
          </w:tcPr>
          <w:p w14:paraId="5F606467" w14:textId="52FD60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96C04FE" w14:textId="196AD0A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XNzZWxsPC9BdXRob3I+PFllYXI+MjAxOTwvWWVhcj48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22B1B1" w14:textId="5008547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0A9A9D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1D732FE" w14:textId="6333D1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CC341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7375D3A" w14:textId="21341C7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1FF7D723" w14:textId="770EA0A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 986187</w:t>
            </w:r>
          </w:p>
        </w:tc>
        <w:tc>
          <w:tcPr>
            <w:tcW w:w="1778" w:type="pct"/>
            <w:shd w:val="clear" w:color="auto" w:fill="auto"/>
            <w:hideMark/>
          </w:tcPr>
          <w:p w14:paraId="59084057" w14:textId="3011403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A9C80E3" w14:textId="7F0A5F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uY3p5azwvQXV0aG9yPjxZZWFyPjIwMTk8L1llYXI+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uY3p5azwvQXV0aG9yPjxZZWFyPjIwMTk8L1llYXI+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78803EC" w14:textId="11097EC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C0A97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07B66F" w14:textId="6FDA67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3EE7FC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E6F880C" w14:textId="67343AB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4FA93C74" w14:textId="72003E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FP-512</w:t>
            </w:r>
          </w:p>
        </w:tc>
        <w:tc>
          <w:tcPr>
            <w:tcW w:w="1778" w:type="pct"/>
            <w:shd w:val="clear" w:color="auto" w:fill="auto"/>
            <w:hideMark/>
          </w:tcPr>
          <w:p w14:paraId="633EEF19" w14:textId="0ACD25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4505003" w14:textId="79143E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Charfi&lt;/Author&gt;&lt;Year&gt;2015&lt;/Year&gt;&lt;RecNum&gt;364&lt;/RecNum&gt;&lt;DisplayText&gt;&lt;style face="superscript"&gt;[116]&lt;/style&gt;&lt;/DisplayText&gt;&lt;record&gt;&lt;rec-number&gt;364&lt;/rec-number&gt;&lt;foreign-keys&gt;&lt;key app="EN" db-id="rwxx0xz2ifzazme0927v0vvc5ftxrwzr0pxe" timestamp="1724042728"&gt;364&lt;/key&gt;&lt;/foreign-keys&gt;&lt;ref-type name="Journal Article"&gt;17&lt;/ref-type&gt;&lt;contributors&gt;&lt;authors&gt;&lt;author&gt;Charfi, I.&lt;/author&gt;&lt;author&gt;Audet, N.&lt;/author&gt;&lt;author&gt;Tudashki, H. Bagheri&lt;/author&gt;&lt;author&gt;Pineyro, G.&lt;/author&gt;&lt;/authors&gt;&lt;/contributors&gt;&lt;titles&gt;&lt;title&gt;Identifying ligand-specific signalling within biased responses: focus on δ opioid receptor ligands&lt;/title&gt;&lt;secondary-title&gt;British Journal of Pharmacology&lt;/secondary-title&gt;&lt;/titles&gt;&lt;periodical&gt;&lt;full-title&gt;British Journal of Pharmacology&lt;/full-title&gt;&lt;/periodical&gt;&lt;pages&gt;435-448&lt;/pages&gt;&lt;volume&gt;172&lt;/volume&gt;&lt;number&gt;2&lt;/number&gt;&lt;dates&gt;&lt;year&gt;2015&lt;/year&gt;&lt;pub-dates&gt;&lt;date&gt;Jan&lt;/date&gt;&lt;/pub-dates&gt;&lt;/dates&gt;&lt;isbn&gt;0007-1188&lt;/isbn&gt;&lt;accession-num&gt;WOS:000346826500018&lt;/accession-num&gt;&lt;work-type&gt;Review&lt;/work-type&gt;&lt;urls&gt;&lt;related-urls&gt;&lt;url&gt;&amp;lt;Go to ISI&amp;gt;://WOS:000346826500018&lt;/url&gt;&lt;/related-urls&gt;&lt;/urls&gt;&lt;electronic-resource-num&gt;10.1111/bph.12705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F985531" w14:textId="081A48C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CCE19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0B3E64" w14:textId="0232BEC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654B0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3E24AD4F" w14:textId="59BDA7F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32FB6CE9" w14:textId="67C2FB0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AM 18</w:t>
            </w:r>
          </w:p>
        </w:tc>
        <w:tc>
          <w:tcPr>
            <w:tcW w:w="1778" w:type="pct"/>
            <w:shd w:val="clear" w:color="auto" w:fill="auto"/>
            <w:hideMark/>
          </w:tcPr>
          <w:p w14:paraId="706F9D31" w14:textId="13680D5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7366AAEB" w14:textId="068322B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82CF14" w14:textId="44B7F52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CBD74D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20907B4" w14:textId="21F7DBF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F79422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D</w:t>
            </w:r>
          </w:p>
        </w:tc>
        <w:tc>
          <w:tcPr>
            <w:tcW w:w="457" w:type="pct"/>
            <w:shd w:val="clear" w:color="auto" w:fill="auto"/>
          </w:tcPr>
          <w:p w14:paraId="0BCD26B1" w14:textId="5BE1A9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OR</w:t>
            </w:r>
          </w:p>
        </w:tc>
        <w:tc>
          <w:tcPr>
            <w:tcW w:w="812" w:type="pct"/>
            <w:shd w:val="clear" w:color="auto" w:fill="auto"/>
            <w:hideMark/>
          </w:tcPr>
          <w:p w14:paraId="09EADF9B" w14:textId="201975E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AM 12</w:t>
            </w:r>
          </w:p>
        </w:tc>
        <w:tc>
          <w:tcPr>
            <w:tcW w:w="1778" w:type="pct"/>
            <w:shd w:val="clear" w:color="auto" w:fill="auto"/>
            <w:hideMark/>
          </w:tcPr>
          <w:p w14:paraId="5E987E7E" w14:textId="70C6928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044B5B4" w14:textId="212DFF1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b21lczwvQXV0aG9yPjxZZWFyPjIwMjA8L1llYXI+PFJl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60DB08" w14:textId="46FBA0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F1A1AF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4F3158" w14:textId="4B38DA4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124D93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5EC4A62B" w14:textId="7B90B0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DAD90BC" w14:textId="58520C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2BDCB66F" w14:textId="688B4A81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E527782" w14:textId="47ECB3C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1CDB116" w14:textId="7CBF91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9C65F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CBFBD63" w14:textId="0789AC1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2D1718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43252846" w14:textId="4619B1B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17FD3DE8" w14:textId="3927B3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675AA0D9" w14:textId="60FE74C8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C4E8A9D" w14:textId="205F57E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E03179" w14:textId="4C288E9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882C3D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0F5430" w14:textId="5601A77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1D7BF2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A6F11DF" w14:textId="62C45C3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428C9D5" w14:textId="0386EE4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5962CB9C" w14:textId="6560EB22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AF208DF" w14:textId="51FB6D7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054DF4" w14:textId="424B35B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7A9CA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D6DEF9" w14:textId="6BA0FF9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34E59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BBB2881" w14:textId="221207B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055820A2" w14:textId="420D85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</w:p>
        </w:tc>
        <w:tc>
          <w:tcPr>
            <w:tcW w:w="1778" w:type="pct"/>
            <w:shd w:val="clear" w:color="auto" w:fill="auto"/>
            <w:hideMark/>
          </w:tcPr>
          <w:p w14:paraId="297C2DBE" w14:textId="18C2F7F4" w:rsidR="0031339B" w:rsidRPr="005B4529" w:rsidRDefault="007A3B81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A57A99B" w14:textId="0B920CF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75028F" w14:textId="0522E85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ED69E4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2DC13D" w14:textId="54BA017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5B121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6ABA16F" w14:textId="5DE11BD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CD19010" w14:textId="3C76050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'-GNTI</w:t>
            </w:r>
          </w:p>
        </w:tc>
        <w:tc>
          <w:tcPr>
            <w:tcW w:w="1778" w:type="pct"/>
            <w:shd w:val="clear" w:color="auto" w:fill="auto"/>
            <w:hideMark/>
          </w:tcPr>
          <w:p w14:paraId="49CE3CC9" w14:textId="5421D64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7392987" w14:textId="475BC42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zPC9ZZWFyPjxS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zPC9ZZWFyPjxS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2611141" w14:textId="56FAEF8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10574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EFED7C" w14:textId="0A83BDA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76771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72042926" w14:textId="1FF50EE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57C3FE1B" w14:textId="515CD92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B-64</w:t>
            </w:r>
          </w:p>
        </w:tc>
        <w:tc>
          <w:tcPr>
            <w:tcW w:w="1778" w:type="pct"/>
            <w:shd w:val="clear" w:color="auto" w:fill="auto"/>
            <w:hideMark/>
          </w:tcPr>
          <w:p w14:paraId="06E9215F" w14:textId="11E18A4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3C4769E" w14:textId="3438FB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U8L1llYXI+PFJl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U8L1llYXI+PFJl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8C2A30" w14:textId="5307846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D655B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DFAF79" w14:textId="3CF06EC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5B8C0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4FB22FD" w14:textId="174A401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3179E91" w14:textId="24AB91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iazole 1.1</w:t>
            </w:r>
          </w:p>
        </w:tc>
        <w:tc>
          <w:tcPr>
            <w:tcW w:w="1778" w:type="pct"/>
            <w:shd w:val="clear" w:color="auto" w:fill="auto"/>
            <w:hideMark/>
          </w:tcPr>
          <w:p w14:paraId="5BC8D6AA" w14:textId="0219246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26F711B" w14:textId="2D8D674E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zdDwvQXV0aG9yPjxZZWFyPjIwMTY8L1llYXI+PFJl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zdDwvQXV0aG9yPjxZZWFyPjIwMTY8L1llYXI+PFJl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0, 1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EADA3E9" w14:textId="6853052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DD0B3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3B5391" w14:textId="2FA2C7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901E39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5F0B39F" w14:textId="1689695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08856397" w14:textId="117A252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S666</w:t>
            </w:r>
          </w:p>
        </w:tc>
        <w:tc>
          <w:tcPr>
            <w:tcW w:w="1778" w:type="pct"/>
            <w:shd w:val="clear" w:color="auto" w:fill="auto"/>
            <w:hideMark/>
          </w:tcPr>
          <w:p w14:paraId="006B384A" w14:textId="321288E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3F99C08" w14:textId="2283DC9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cGV0ZWE8L0F1dGhvcj48WWVhcj4yMDE3PC9ZZWFyPjxS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cGV0ZWE8L0F1dGhvcj48WWVhcj4yMDE3PC9ZZWFyPjxS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8B4B7F" w14:textId="29E3CA3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BD11DC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6760D3F" w14:textId="4505272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9E6D71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090D46C" w14:textId="309B87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7D59552" w14:textId="4E279B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llybolide</w:t>
            </w:r>
          </w:p>
        </w:tc>
        <w:tc>
          <w:tcPr>
            <w:tcW w:w="1778" w:type="pct"/>
            <w:shd w:val="clear" w:color="auto" w:fill="auto"/>
            <w:hideMark/>
          </w:tcPr>
          <w:p w14:paraId="3E38C7A1" w14:textId="24301105" w:rsidR="0031339B" w:rsidRPr="005B4529" w:rsidRDefault="007A3B81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2D10AEE" w14:textId="51103DB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B0YTwvQXV0aG9yPjxZZWFyPjIwMTY8L1llYXI+PFJl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B0YTwvQXV0aG9yPjxZZWFyPjIwMTY8L1llYXI+PFJl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2244003" w14:textId="489CFE5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CC28EC2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DC0CE4" w14:textId="7D6312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0E78B2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314E5F7E" w14:textId="59BC32F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5DD2289D" w14:textId="2F3221F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.1</w:t>
            </w:r>
          </w:p>
        </w:tc>
        <w:tc>
          <w:tcPr>
            <w:tcW w:w="1778" w:type="pct"/>
            <w:shd w:val="clear" w:color="auto" w:fill="auto"/>
            <w:hideMark/>
          </w:tcPr>
          <w:p w14:paraId="6CD4A9ED" w14:textId="5CED31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9D70E93" w14:textId="70805E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91PC9BdXRob3I+PFllYXI+MjAxMzwvWWVhcj48UmVj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91PC9BdXRob3I+PFllYXI+MjAxMzwvWWVhcj48UmVj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8AEBCD" w14:textId="5A57009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AE32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3B89312" w14:textId="2EEB808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EF0D87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F32BD8C" w14:textId="23FC5A4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6FE6D4C6" w14:textId="26B23F4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ribogaine</w:t>
            </w:r>
          </w:p>
        </w:tc>
        <w:tc>
          <w:tcPr>
            <w:tcW w:w="1778" w:type="pct"/>
            <w:shd w:val="clear" w:color="auto" w:fill="auto"/>
            <w:hideMark/>
          </w:tcPr>
          <w:p w14:paraId="3D83ED6E" w14:textId="47D44A6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6BF2707" w14:textId="4E79202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lsbGV0PC9BdXRob3I+PFllYXI+MjAxNTwvWWVhcj48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lsbGV0PC9BdXRob3I+PFllYXI+MjAxNTwvWWVhcj48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E1FAFA" w14:textId="7E4926E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318A5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84F6EF" w14:textId="04C8BE1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01F20A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6DA8EE7D" w14:textId="2320AEF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6AF1A7D" w14:textId="789E582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ompound 81 </w:t>
            </w:r>
          </w:p>
        </w:tc>
        <w:tc>
          <w:tcPr>
            <w:tcW w:w="1778" w:type="pct"/>
            <w:shd w:val="clear" w:color="auto" w:fill="auto"/>
            <w:hideMark/>
          </w:tcPr>
          <w:p w14:paraId="10FBB634" w14:textId="754B335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765A928" w14:textId="3701D7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VuZzwvQXV0aG9yPjxZZWFyPjIwMTc8L1llYXI+PFJl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VuZzwvQXV0aG9yPjxZZWFyPjIwMTc8L1llYXI+PFJl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83AF0E3" w14:textId="7217438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8ED03E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663F22" w14:textId="1B9418F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90CDFF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DAC7276" w14:textId="37E3EFC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B3B96E3" w14:textId="04D22A4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R17</w:t>
            </w:r>
          </w:p>
        </w:tc>
        <w:tc>
          <w:tcPr>
            <w:tcW w:w="1778" w:type="pct"/>
            <w:shd w:val="clear" w:color="auto" w:fill="auto"/>
            <w:hideMark/>
          </w:tcPr>
          <w:p w14:paraId="57A84F47" w14:textId="503D4F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185EC95" w14:textId="1A7DF79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Bedini&lt;/Author&gt;&lt;Year&gt;2020&lt;/Year&gt;&lt;RecNum&gt;160&lt;/RecNum&gt;&lt;DisplayText&gt;&lt;style face="superscript"&gt;[126]&lt;/style&gt;&lt;/DisplayText&gt;&lt;record&gt;&lt;rec-number&gt;160&lt;/rec-number&gt;&lt;foreign-keys&gt;&lt;key app="EN" db-id="rwxx0xz2ifzazme0927v0vvc5ftxrwzr0pxe" timestamp="1723819628"&gt;160&lt;/key&gt;&lt;key app="ENWeb" db-id=""&gt;0&lt;/key&gt;&lt;/foreign-keys&gt;&lt;ref-type name="Journal Article"&gt;17&lt;/ref-type&gt;&lt;contributors&gt;&lt;authors&gt;&lt;author&gt;Bedini, A.&lt;/author&gt;&lt;author&gt;Di Cesare Mannelli, L.&lt;/author&gt;&lt;author&gt;Micheli, L.&lt;/author&gt;&lt;author&gt;Baiula, M.&lt;/author&gt;&lt;author&gt;Vaca, G.&lt;/author&gt;&lt;author&gt;De Marco, R.&lt;/author&gt;&lt;author&gt;Gentilucci, L.&lt;/author&gt;&lt;author&gt;Ghelardini, C.&lt;/author&gt;&lt;author&gt;Spampinato, S.&lt;/author&gt;&lt;/authors&gt;&lt;/contributors&gt;&lt;auth-address&gt;Department of Pharmacy and Biotechnology, University of Bologna, Bologna, Italy.&amp;#xD;Department of Neuroscience, Psychology, Drug and Children Health (NEUROFARBA), University of Florence, Florence, Italy.&amp;#xD;Department of Chemistry &amp;quot;G. Ciamician&amp;quot;, University of Bologna, Bologna, Italy.&amp;#xD;Department of Agricultural, Food, Enviromental and Animal Science (Di4A), Udine, Italy.&lt;/auth-address&gt;&lt;titles&gt;&lt;title&gt;Functional selectivity and antinociceptive effects of a novel KOPr agonist&lt;/title&gt;&lt;secondary-title&gt;Frontiers in Pharmacology&lt;/secondary-title&gt;&lt;/titles&gt;&lt;periodical&gt;&lt;full-title&gt;Frontiers in Pharmacology&lt;/full-title&gt;&lt;/periodical&gt;&lt;pages&gt;188&lt;/pages&gt;&lt;volume&gt;11&lt;/volume&gt;&lt;edition&gt;2020/03/27&lt;/edition&gt;&lt;keywords&gt;&lt;keyword&gt;antinociception&lt;/keyword&gt;&lt;keyword&gt;chemotherapy-induced neuropathic pain&lt;/keyword&gt;&lt;keyword&gt;functional selectivity&lt;/keyword&gt;&lt;keyword&gt;intracellular signaling&lt;/keyword&gt;&lt;keyword&gt;kappa opioid receptor&lt;/keyword&gt;&lt;/keywords&gt;&lt;dates&gt;&lt;year&gt;2020&lt;/year&gt;&lt;/dates&gt;&lt;isbn&gt;1663-9812 (Print)&amp;#xD;1663-9812 (Electronic)&amp;#xD;1663-9812 (Linking)&lt;/isbn&gt;&lt;accession-num&gt;32210803&lt;/accession-num&gt;&lt;urls&gt;&lt;related-urls&gt;&lt;url&gt;https://www.ncbi.nlm.nih.gov/pubmed/32210803&lt;/url&gt;&lt;/related-urls&gt;&lt;/urls&gt;&lt;custom2&gt;PMC7066533&lt;/custom2&gt;&lt;electronic-resource-num&gt;10.3389/fphar.2020.0018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A88DC5" w14:textId="09D1CA8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80A6E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837E398" w14:textId="50D78E7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32321B9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08191B0" w14:textId="3E73514E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5D19871" w14:textId="2BAFC0BB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lfurafine</w:t>
            </w:r>
          </w:p>
        </w:tc>
        <w:tc>
          <w:tcPr>
            <w:tcW w:w="1778" w:type="pct"/>
            <w:shd w:val="clear" w:color="auto" w:fill="auto"/>
            <w:hideMark/>
          </w:tcPr>
          <w:p w14:paraId="755BEC95" w14:textId="24EE93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0525715" w14:textId="45015B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ywgMTI4XTwvc3R5bGU+PC9EaXNwbGF5VGV4dD48cmVjb3JkPjxyZWMtbnVtYmVyPjg1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ywgMTI4XTwvc3R5bGU+PC9EaXNwbGF5VGV4dD48cmVjb3JkPjxyZWMtbnVtYmVyPjg1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7, 12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FF5D6EA" w14:textId="01E3AA0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F1CE2E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539C73" w14:textId="7A8F863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A5D879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59469E5" w14:textId="6903024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46E54A0" w14:textId="55BED8E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MS-X600</w:t>
            </w:r>
          </w:p>
        </w:tc>
        <w:tc>
          <w:tcPr>
            <w:tcW w:w="1778" w:type="pct"/>
            <w:shd w:val="clear" w:color="auto" w:fill="auto"/>
            <w:hideMark/>
          </w:tcPr>
          <w:p w14:paraId="1BEE8A3C" w14:textId="6B9E7B7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5FE3479" w14:textId="3D23360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108L3N0eWxlPjwvRGlzcGxheVRleHQ+PHJlY29yZD48cmVjLW51bWJlcj44NTwvcmVj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bCBEYWliYW5pPC9BdXRob3I+PFllYXI+MjAyMzwvWWVh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7E97B8" w14:textId="542FB15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5E1464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42A122" w14:textId="423928D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2C4BD4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4F123FF9" w14:textId="337AB7E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665B984" w14:textId="79AF245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2.3</w:t>
            </w:r>
          </w:p>
        </w:tc>
        <w:tc>
          <w:tcPr>
            <w:tcW w:w="1778" w:type="pct"/>
            <w:shd w:val="clear" w:color="auto" w:fill="auto"/>
            <w:hideMark/>
          </w:tcPr>
          <w:p w14:paraId="0B6AB68A" w14:textId="5AAE980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4B34DF7" w14:textId="5DC2E3E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b3ZlbGw8L0F1dGhvcj48WWVhcj4yMDE1PC9ZZWFyPjxS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b3ZlbGw8L0F1dGhvcj48WWVhcj4yMDE1PC9ZZWFyPjxS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2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90F0F6" w14:textId="2DC2E42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27268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B8F59AB" w14:textId="4E52012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56FB736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0F0456B" w14:textId="05ED100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29D44E09" w14:textId="0A2D24F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62066</w:t>
            </w:r>
          </w:p>
        </w:tc>
        <w:tc>
          <w:tcPr>
            <w:tcW w:w="1778" w:type="pct"/>
            <w:shd w:val="clear" w:color="auto" w:fill="auto"/>
            <w:hideMark/>
          </w:tcPr>
          <w:p w14:paraId="41768F90" w14:textId="5B3DF58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8B6B94E" w14:textId="01D24422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Q8L1llYXI+PFJl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aGl0ZTwvQXV0aG9yPjxZZWFyPjIwMTQ8L1llYXI+PFJl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A69F120" w14:textId="04EFADB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EF14FF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78EF39" w14:textId="67EBDFB0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7E401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5348DE29" w14:textId="728C957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6A6D78C9" w14:textId="1CA3CEF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I-199,441</w:t>
            </w:r>
          </w:p>
        </w:tc>
        <w:tc>
          <w:tcPr>
            <w:tcW w:w="1778" w:type="pct"/>
            <w:shd w:val="clear" w:color="auto" w:fill="auto"/>
            <w:hideMark/>
          </w:tcPr>
          <w:p w14:paraId="0ED8E410" w14:textId="053CB6E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9E83126" w14:textId="52F9699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6B7E343" w14:textId="5BB27FA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FF1420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D54286D" w14:textId="6A954ED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09FA23B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1470E6FD" w14:textId="164FB80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371F99F6" w14:textId="2D7FA1DA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t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15FF759A" w14:textId="54373D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9D9203B" w14:textId="5810D2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CD16134" w14:textId="49B6787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F25C9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7965961" w14:textId="60B4176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DEFC87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17B786A" w14:textId="0B5483E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2EB2C9E" w14:textId="4A5A33A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evorphanol</w:t>
            </w:r>
          </w:p>
        </w:tc>
        <w:tc>
          <w:tcPr>
            <w:tcW w:w="1778" w:type="pct"/>
            <w:shd w:val="clear" w:color="auto" w:fill="auto"/>
            <w:hideMark/>
          </w:tcPr>
          <w:p w14:paraId="0C31E0D7" w14:textId="76A35DF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8381876" w14:textId="2A68E18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DCB8EF" w14:textId="1B0F5FA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E6CF5F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78AFEBA" w14:textId="27D845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A5B02B4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0D38E2D8" w14:textId="4454B25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083AB20" w14:textId="78C734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lbu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2EA716A8" w14:textId="74DE9C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7D55C04" w14:textId="1515574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F5956B" w14:textId="0F37D0D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2AB859B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AF7900" w14:textId="67AE3EC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C1B61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K</w:t>
            </w:r>
          </w:p>
        </w:tc>
        <w:tc>
          <w:tcPr>
            <w:tcW w:w="457" w:type="pct"/>
            <w:shd w:val="clear" w:color="auto" w:fill="auto"/>
          </w:tcPr>
          <w:p w14:paraId="28A83F73" w14:textId="004BB99D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OR</w:t>
            </w:r>
          </w:p>
        </w:tc>
        <w:tc>
          <w:tcPr>
            <w:tcW w:w="812" w:type="pct"/>
            <w:shd w:val="clear" w:color="auto" w:fill="auto"/>
            <w:hideMark/>
          </w:tcPr>
          <w:p w14:paraId="41744A75" w14:textId="5A6325A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ifluadom</w:t>
            </w:r>
          </w:p>
        </w:tc>
        <w:tc>
          <w:tcPr>
            <w:tcW w:w="1778" w:type="pct"/>
            <w:shd w:val="clear" w:color="auto" w:fill="auto"/>
            <w:hideMark/>
          </w:tcPr>
          <w:p w14:paraId="36D10D75" w14:textId="014C9D2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B534AE0" w14:textId="538DA062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U1hdHRpbzwvQXV0aG9yPjxZZWFyPjIwMTU8L1llYXI+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A6515B" w14:textId="756C68D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208CDC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372085C" w14:textId="293143F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B766C5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FDDD64C" w14:textId="1F48299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3EEE79FE" w14:textId="5996F91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ZM21</w:t>
            </w:r>
          </w:p>
        </w:tc>
        <w:tc>
          <w:tcPr>
            <w:tcW w:w="1778" w:type="pct"/>
            <w:shd w:val="clear" w:color="auto" w:fill="auto"/>
            <w:hideMark/>
          </w:tcPr>
          <w:p w14:paraId="0D1B40B3" w14:textId="175020D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AFFB8EE" w14:textId="7B9C149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nbGlrPC9BdXRob3I+PFllYXI+MjAxNjwvWWVhcj48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5nbGlrPC9BdXRob3I+PFllYXI+MjAxNjwvWWVhcj48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FF2A24" w14:textId="1F6669C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C6D1B8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58BBA05" w14:textId="06CAC82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C6C2F3D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5F67E6" w14:textId="430E3BE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D5D0D8D" w14:textId="4C72E24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TRV130 (oliceridine)</w:t>
            </w:r>
          </w:p>
        </w:tc>
        <w:tc>
          <w:tcPr>
            <w:tcW w:w="1778" w:type="pct"/>
            <w:shd w:val="clear" w:color="auto" w:fill="auto"/>
            <w:hideMark/>
          </w:tcPr>
          <w:p w14:paraId="19902747" w14:textId="2D3EA0A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6F5305E" w14:textId="061761A8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VdpcmU8L0F1dGhvcj48WWVhcj4yMDEzPC9ZZWFyPjxS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VdpcmU8L0F1dGhvcj48WWVhcj4yMDEzPC9ZZWFyPjxS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3, 13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D08317" w14:textId="774D52A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3CB9A1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007FF3" w14:textId="70C57C4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39363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87DB8CA" w14:textId="141CE35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1E21FF4" w14:textId="5D21E5E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HR9352</w:t>
            </w:r>
          </w:p>
        </w:tc>
        <w:tc>
          <w:tcPr>
            <w:tcW w:w="1778" w:type="pct"/>
            <w:shd w:val="clear" w:color="auto" w:fill="auto"/>
            <w:hideMark/>
          </w:tcPr>
          <w:p w14:paraId="12566AFA" w14:textId="2E78CB1F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C68959A" w14:textId="435CA1AC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c8L1llYXI+PFJlY051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c8L1llYXI+PFJlY051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22516C" w14:textId="034012F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16D67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41D721" w14:textId="2BAA449C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AE6FBA7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7AFCBCD" w14:textId="33494F1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A5140BD" w14:textId="0A27107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RV734</w:t>
            </w:r>
          </w:p>
        </w:tc>
        <w:tc>
          <w:tcPr>
            <w:tcW w:w="1778" w:type="pct"/>
            <w:shd w:val="clear" w:color="auto" w:fill="auto"/>
            <w:hideMark/>
          </w:tcPr>
          <w:p w14:paraId="34DFEE5C" w14:textId="0AB29BE0" w:rsidR="0031339B" w:rsidRPr="005B4529" w:rsidRDefault="00962495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C24FF86" w14:textId="56886609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OZXZlPC9BdXRob3I+PFllYXI+MjAyMTwvWWVhcj48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SBOZXZlPC9BdXRob3I+PFllYXI+MjAyMTwvWWVhcj48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6, 13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05A8CDA" w14:textId="426B977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5EC1D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C9A5B8C" w14:textId="0D2E32C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8B6F65A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1852C0C" w14:textId="1E6C6686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E15DB80" w14:textId="4E2A22C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pren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3BD91D9B" w14:textId="51E6D0A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49D99C7" w14:textId="3DC7C5E3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aHJsaWNoPC9BdXRob3I+PFllYXI+MjAxOTwvWWVhcj48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FaHJsaWNoPC9BdXRob3I+PFllYXI+MjAxOTwvWWVhcj48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A6C6B96" w14:textId="1D2124F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35AF34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CDA43D0" w14:textId="0E3EAB13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C685A61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158C43F" w14:textId="3FA5E07F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A601EF7" w14:textId="2CF7969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5 guano</w:t>
            </w:r>
          </w:p>
        </w:tc>
        <w:tc>
          <w:tcPr>
            <w:tcW w:w="1778" w:type="pct"/>
            <w:shd w:val="clear" w:color="auto" w:fill="auto"/>
            <w:hideMark/>
          </w:tcPr>
          <w:p w14:paraId="2D5A9FC2" w14:textId="1EE01E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B93B7A7" w14:textId="573FF88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ouzi&lt;/Author&gt;&lt;Year&gt;2023&lt;/Year&gt;&lt;RecNum&gt;76&lt;/RecNum&gt;&lt;DisplayText&gt;&lt;style face="superscript"&gt;[139]&lt;/style&gt;&lt;/DisplayText&gt;&lt;record&gt;&lt;rec-number&gt;76&lt;/rec-number&gt;&lt;foreign-keys&gt;&lt;key app="EN" db-id="rwxx0xz2ifzazme0927v0vvc5ftxrwzr0pxe" timestamp="1723607550"&gt;76&lt;/key&gt;&lt;/foreign-keys&gt;&lt;ref-type name="Journal Article"&gt;17&lt;/ref-type&gt;&lt;contributors&gt;&lt;authors&gt;&lt;author&gt;Faouzi, Abdelfattah&lt;/author&gt;&lt;author&gt;Wang, Haoqing&lt;/author&gt;&lt;author&gt;Zaidi, Saheem A.&lt;/author&gt;&lt;author&gt;DiBerto, Jeffrey F.&lt;/author&gt;&lt;author&gt;Che, Tao&lt;/author&gt;&lt;author&gt;Qu, Qianhui&lt;/author&gt;&lt;author&gt;Robertson, Michael J.&lt;/author&gt;&lt;author&gt;Madasu, Manish K.&lt;/author&gt;&lt;author&gt;El Daibani, Amal&lt;/author&gt;&lt;author&gt;Varga, Balazs R.&lt;/author&gt;&lt;author&gt;Zhang, Tiffany&lt;/author&gt;&lt;author&gt;Ruiz, Claudia&lt;/author&gt;&lt;author&gt;Liu, Shan&lt;/author&gt;&lt;author&gt;Xu, Jin&lt;/author&gt;&lt;author&gt;Appourchaux, Kevin&lt;/author&gt;&lt;author&gt;Slocum, Samuel T.&lt;/author&gt;&lt;author&gt;Eans, Shainnel O.&lt;/author&gt;&lt;author&gt;Cameron, Michael D.&lt;/author&gt;&lt;author&gt;Al-Hasani, Ream&lt;/author&gt;&lt;author&gt;Pan, Ying Xian&lt;/author&gt;&lt;author&gt;Roth, Bryan L.&lt;/author&gt;&lt;author&gt;McLaughlin, Jay P.&lt;/author&gt;&lt;author&gt;Skiniotis, Georgios&lt;/author&gt;&lt;author&gt;Katritch, Vsevolod&lt;/author&gt;&lt;author&gt;Kobilka, Brian K.&lt;/author&gt;&lt;author&gt;Majumdar, Susruta&lt;/author&gt;&lt;/authors&gt;&lt;/contributors&gt;&lt;titles&gt;&lt;title&gt;Structure-based design of bitopic ligands for the μ-opioid receptor&lt;/title&gt;&lt;secondary-title&gt;Nature&lt;/secondary-title&gt;&lt;/titles&gt;&lt;periodical&gt;&lt;full-title&gt;Nature&lt;/full-title&gt;&lt;/periodical&gt;&lt;pages&gt;767-774&lt;/pages&gt;&lt;volume&gt;613&lt;/volume&gt;&lt;number&gt;7945&lt;/number&gt;&lt;dates&gt;&lt;year&gt;2023&lt;/year&gt;&lt;pub-dates&gt;&lt;date&gt;Jan 26&lt;/date&gt;&lt;/pub-dates&gt;&lt;/dates&gt;&lt;isbn&gt;0028-0836&lt;/isbn&gt;&lt;accession-num&gt;WOS:000912326300002&lt;/accession-num&gt;&lt;work-type&gt;Article&lt;/work-type&gt;&lt;urls&gt;&lt;related-urls&gt;&lt;url&gt;&lt;style face="underline" font="default" size="100%"&gt;&amp;lt;Go to ISI&amp;gt;://WOS:000912326300002&lt;/style&gt;&lt;/url&gt;&lt;/related-urls&gt;&lt;/urls&gt;&lt;electronic-resource-num&gt;10.1038/s41586-022-05588-y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9A5661" w14:textId="0CF943A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E4D175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C683DE5" w14:textId="478F1350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1B6351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28FAF2B" w14:textId="59A23C5B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3BDEE33" w14:textId="356D70D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6 guano</w:t>
            </w:r>
          </w:p>
        </w:tc>
        <w:tc>
          <w:tcPr>
            <w:tcW w:w="1778" w:type="pct"/>
            <w:shd w:val="clear" w:color="auto" w:fill="auto"/>
            <w:hideMark/>
          </w:tcPr>
          <w:p w14:paraId="489EC081" w14:textId="05E4AB81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A64506" w14:textId="020C16E5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Faouzi&lt;/Author&gt;&lt;Year&gt;2023&lt;/Year&gt;&lt;RecNum&gt;76&lt;/RecNum&gt;&lt;DisplayText&gt;&lt;style face="superscript"&gt;[139]&lt;/style&gt;&lt;/DisplayText&gt;&lt;record&gt;&lt;rec-number&gt;76&lt;/rec-number&gt;&lt;foreign-keys&gt;&lt;key app="EN" db-id="rwxx0xz2ifzazme0927v0vvc5ftxrwzr0pxe" timestamp="1723607550"&gt;76&lt;/key&gt;&lt;/foreign-keys&gt;&lt;ref-type name="Journal Article"&gt;17&lt;/ref-type&gt;&lt;contributors&gt;&lt;authors&gt;&lt;author&gt;Faouzi, Abdelfattah&lt;/author&gt;&lt;author&gt;Wang, Haoqing&lt;/author&gt;&lt;author&gt;Zaidi, Saheem A.&lt;/author&gt;&lt;author&gt;DiBerto, Jeffrey F.&lt;/author&gt;&lt;author&gt;Che, Tao&lt;/author&gt;&lt;author&gt;Qu, Qianhui&lt;/author&gt;&lt;author&gt;Robertson, Michael J.&lt;/author&gt;&lt;author&gt;Madasu, Manish K.&lt;/author&gt;&lt;author&gt;El Daibani, Amal&lt;/author&gt;&lt;author&gt;Varga, Balazs R.&lt;/author&gt;&lt;author&gt;Zhang, Tiffany&lt;/author&gt;&lt;author&gt;Ruiz, Claudia&lt;/author&gt;&lt;author&gt;Liu, Shan&lt;/author&gt;&lt;author&gt;Xu, Jin&lt;/author&gt;&lt;author&gt;Appourchaux, Kevin&lt;/author&gt;&lt;author&gt;Slocum, Samuel T.&lt;/author&gt;&lt;author&gt;Eans, Shainnel O.&lt;/author&gt;&lt;author&gt;Cameron, Michael D.&lt;/author&gt;&lt;author&gt;Al-Hasani, Ream&lt;/author&gt;&lt;author&gt;Pan, Ying Xian&lt;/author&gt;&lt;author&gt;Roth, Bryan L.&lt;/author&gt;&lt;author&gt;McLaughlin, Jay P.&lt;/author&gt;&lt;author&gt;Skiniotis, Georgios&lt;/author&gt;&lt;author&gt;Katritch, Vsevolod&lt;/author&gt;&lt;author&gt;Kobilka, Brian K.&lt;/author&gt;&lt;author&gt;Majumdar, Susruta&lt;/author&gt;&lt;/authors&gt;&lt;/contributors&gt;&lt;titles&gt;&lt;title&gt;Structure-based design of bitopic ligands for the μ-opioid receptor&lt;/title&gt;&lt;secondary-title&gt;Nature&lt;/secondary-title&gt;&lt;/titles&gt;&lt;periodical&gt;&lt;full-title&gt;Nature&lt;/full-title&gt;&lt;/periodical&gt;&lt;pages&gt;767-774&lt;/pages&gt;&lt;volume&gt;613&lt;/volume&gt;&lt;number&gt;7945&lt;/number&gt;&lt;dates&gt;&lt;year&gt;2023&lt;/year&gt;&lt;pub-dates&gt;&lt;date&gt;Jan 26&lt;/date&gt;&lt;/pub-dates&gt;&lt;/dates&gt;&lt;isbn&gt;0028-0836&lt;/isbn&gt;&lt;accession-num&gt;WOS:000912326300002&lt;/accession-num&gt;&lt;work-type&gt;Article&lt;/work-type&gt;&lt;urls&gt;&lt;related-urls&gt;&lt;url&gt;&lt;style face="underline" font="default" size="100%"&gt;&amp;lt;Go to ISI&amp;gt;://WOS:000912326300002&lt;/style&gt;&lt;/url&gt;&lt;/related-urls&gt;&lt;/urls&gt;&lt;electronic-resource-num&gt;10.1038/s41586-022-05588-y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3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8D9C4BF" w14:textId="72B2D6B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C427B6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CF07C37" w14:textId="234456D6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DA0D92" w14:textId="77777777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57A0FB9" w14:textId="3FF24F31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847475F" w14:textId="1D3FD92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7018</w:t>
            </w:r>
          </w:p>
        </w:tc>
        <w:tc>
          <w:tcPr>
            <w:tcW w:w="1778" w:type="pct"/>
            <w:shd w:val="clear" w:color="auto" w:fill="auto"/>
            <w:hideMark/>
          </w:tcPr>
          <w:p w14:paraId="7B32FAC3" w14:textId="40A1902A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1E3F4A9" w14:textId="6E91BC05" w:rsidR="0031339B" w:rsidRPr="005B4529" w:rsidRDefault="0031339B" w:rsidP="009D7595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D401B2" w14:textId="312DCAA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3D6DC99" w14:textId="77777777" w:rsidR="0031339B" w:rsidRPr="005B4529" w:rsidRDefault="0031339B" w:rsidP="009B4DEE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5D91E0" w14:textId="73342E08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B22AF3" w14:textId="77777777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7508582" w14:textId="4DD4E65D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B266753" w14:textId="26B9F74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4968</w:t>
            </w:r>
          </w:p>
        </w:tc>
        <w:tc>
          <w:tcPr>
            <w:tcW w:w="1778" w:type="pct"/>
            <w:shd w:val="clear" w:color="auto" w:fill="auto"/>
            <w:hideMark/>
          </w:tcPr>
          <w:p w14:paraId="1DEA86DA" w14:textId="10EC49D4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4C3C7D9" w14:textId="066D53A9" w:rsidR="0031339B" w:rsidRPr="005B4529" w:rsidRDefault="0031339B" w:rsidP="009D7595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obDwvQXV0aG9yPjxZZWFyPjIwMjE8L1llYXI+PFJl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C9wZXJpb2RpY2FsPjxwYWdlcz5lMjEwMjE3ODExODwvcGFn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GFobDwvQXV0aG9yPjxZZWFyPjIwMjE8L1llYXI+PFJl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, 14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07A8AF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214FC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0EFE3C38" w14:textId="7F202F5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4A58E95D" w14:textId="10C63A5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B301E3" w14:textId="7B96564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4FFD7764" w14:textId="771EAB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entanyl</w:t>
            </w:r>
          </w:p>
        </w:tc>
        <w:tc>
          <w:tcPr>
            <w:tcW w:w="1778" w:type="pct"/>
            <w:shd w:val="clear" w:color="auto" w:fill="auto"/>
          </w:tcPr>
          <w:p w14:paraId="144E0C74" w14:textId="4550EA2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F10A7F2" w14:textId="437B410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C8CEBE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16C69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22CE15EE" w14:textId="034A3BD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572C1B55" w14:textId="51E687B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57DC17E" w14:textId="5178A92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52217DD8" w14:textId="645C56E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1501</w:t>
            </w:r>
          </w:p>
        </w:tc>
        <w:tc>
          <w:tcPr>
            <w:tcW w:w="1778" w:type="pct"/>
            <w:shd w:val="clear" w:color="auto" w:fill="auto"/>
          </w:tcPr>
          <w:p w14:paraId="24F0D97D" w14:textId="78B5699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C6D28F4" w14:textId="7AC5611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9FE1E3" w14:textId="777777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815C4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16BEE28C" w14:textId="3981059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3405CFFB" w14:textId="25C027C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F9308A3" w14:textId="1CFD077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5E088FB9" w14:textId="0474CAC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5098</w:t>
            </w:r>
          </w:p>
        </w:tc>
        <w:tc>
          <w:tcPr>
            <w:tcW w:w="1778" w:type="pct"/>
            <w:shd w:val="clear" w:color="auto" w:fill="auto"/>
          </w:tcPr>
          <w:p w14:paraId="567D468C" w14:textId="26B376A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7B0C9E" w14:textId="656C6FC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4F5B7D9" w14:textId="7777777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68070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</w:tcPr>
          <w:p w14:paraId="5DE33997" w14:textId="34E8964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</w:tcPr>
          <w:p w14:paraId="712534B6" w14:textId="59DA42B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38F12928" w14:textId="32144E1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</w:tcPr>
          <w:p w14:paraId="3B6428AC" w14:textId="16BF036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-15099</w:t>
            </w:r>
          </w:p>
        </w:tc>
        <w:tc>
          <w:tcPr>
            <w:tcW w:w="1778" w:type="pct"/>
            <w:shd w:val="clear" w:color="auto" w:fill="auto"/>
          </w:tcPr>
          <w:p w14:paraId="1F7FA4A2" w14:textId="77BFAAC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43589D6" w14:textId="30F75FB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Y2htaWQ8L0F1dGhvcj48WWVhcj4yMDE3PC9ZZWFyPjxS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62CAFE7" w14:textId="25D6BA9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A02C1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51D078" w14:textId="54D99E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7B77E6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26B70AA" w14:textId="500413A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57859EE" w14:textId="16C4AE9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LPM3480392 </w:t>
            </w:r>
          </w:p>
        </w:tc>
        <w:tc>
          <w:tcPr>
            <w:tcW w:w="1778" w:type="pct"/>
            <w:shd w:val="clear" w:color="auto" w:fill="auto"/>
            <w:hideMark/>
          </w:tcPr>
          <w:p w14:paraId="4375ED32" w14:textId="3E187567" w:rsidR="0031339B" w:rsidRPr="005B4529" w:rsidRDefault="00962495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9C19FEE" w14:textId="290DDDE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yMjwvWWVhcj48UmVj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5nPC9BdXRob3I+PFllYXI+MjAyMjwvWWVhcj48UmVj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8401D9" w14:textId="54213C3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92663E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B6521EA" w14:textId="0AC9574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D2BE3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B8A6E82" w14:textId="4773DFD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4CD70969" w14:textId="3ECDE30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44</w:t>
            </w:r>
          </w:p>
        </w:tc>
        <w:tc>
          <w:tcPr>
            <w:tcW w:w="1778" w:type="pct"/>
            <w:shd w:val="clear" w:color="auto" w:fill="auto"/>
            <w:hideMark/>
          </w:tcPr>
          <w:p w14:paraId="131824B3" w14:textId="024F58D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A0FB9CA" w14:textId="6AEDADD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ZW5uZWR5PC9BdXRob3I+PFllYXI+MjAxODwvWWVhcj48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ZW5uZWR5PC9BdXRob3I+PFllYXI+MjAxODwvWWVhcj48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FF4B10" w14:textId="68572983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39322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247E482" w14:textId="00D4AE8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1620A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B718D8A" w14:textId="435E141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F05154" w14:textId="08BE669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AP</w:t>
            </w:r>
          </w:p>
        </w:tc>
        <w:tc>
          <w:tcPr>
            <w:tcW w:w="1778" w:type="pct"/>
            <w:shd w:val="clear" w:color="auto" w:fill="auto"/>
            <w:hideMark/>
          </w:tcPr>
          <w:p w14:paraId="44365332" w14:textId="5F3F6F1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2E06A18" w14:textId="3FB88F6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Y8L1llYXI+PFJl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uZzwvQXV0aG9yPjxZZWFyPjIwMTY8L1llYXI+PFJl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25CD16" w14:textId="2652FCF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05226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5EF60E7" w14:textId="7F47228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6571A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E80C920" w14:textId="0B3594E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DC71266" w14:textId="1E4F97D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5305F79F" w14:textId="587851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8BED536" w14:textId="66F9E92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histler&lt;/Author&gt;&lt;Year&gt;1998&lt;/Year&gt;&lt;RecNum&gt;120&lt;/RecNum&gt;&lt;DisplayText&gt;&lt;style face="superscript"&gt;[145]&lt;/style&gt;&lt;/DisplayText&gt;&lt;record&gt;&lt;rec-number&gt;120&lt;/rec-number&gt;&lt;foreign-keys&gt;&lt;key app="EN" db-id="rwxx0xz2ifzazme0927v0vvc5ftxrwzr0pxe" timestamp="1723792612"&gt;120&lt;/key&gt;&lt;/foreign-keys&gt;&lt;ref-type name="Journal Article"&gt;17&lt;/ref-type&gt;&lt;contributors&gt;&lt;authors&gt;&lt;author&gt;Whistler, J. L.&lt;/author&gt;&lt;author&gt;von Zastrow, M.&lt;/author&gt;&lt;/authors&gt;&lt;/contributors&gt;&lt;titles&gt;&lt;title&gt;Morphine-activated opioid receptors elude desensitization by β-arrestin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9914-9919&lt;/pages&gt;&lt;volume&gt;95&lt;/volume&gt;&lt;number&gt;17&lt;/number&gt;&lt;dates&gt;&lt;year&gt;1998&lt;/year&gt;&lt;pub-dates&gt;&lt;date&gt;Aug 18&lt;/date&gt;&lt;/pub-dates&gt;&lt;/dates&gt;&lt;isbn&gt;0027-8424&lt;/isbn&gt;&lt;accession-num&gt;WOS:000075475200038&lt;/accession-num&gt;&lt;work-type&gt;Article&lt;/work-type&gt;&lt;urls&gt;&lt;related-urls&gt;&lt;url&gt;&amp;lt;Go to ISI&amp;gt;://WOS:000075475200038&lt;/url&gt;&lt;/related-urls&gt;&lt;/urls&gt;&lt;electronic-resource-num&gt;10.1073/pnas.95.17.991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A4C7214" w14:textId="2C0657C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D4683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1397E62" w14:textId="4B05EFF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5B27B0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3118925" w14:textId="60AFFDA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B276887" w14:textId="5DB0CF6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187391EA" w14:textId="204276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A623AFF" w14:textId="55B2CEA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32BEC06" w14:textId="757E09F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7BCB8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1C12DC0" w14:textId="18AF05B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04F95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DD8FBE4" w14:textId="5AA3312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8DE493B" w14:textId="32C72B6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-hydroxymitra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38106CAA" w14:textId="42201A7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F517E47" w14:textId="58349AE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cnVlZ2VsPC9BdXRob3I+PFllYXI+MjAxNjwvWWVhcj48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0CDD2AB" w14:textId="74666E7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760314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0A7D5F" w14:textId="613B9F6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785B2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7EA020C" w14:textId="41A0BF0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C4E0FD4" w14:textId="28441BC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eciogynine</w:t>
            </w:r>
          </w:p>
        </w:tc>
        <w:tc>
          <w:tcPr>
            <w:tcW w:w="1778" w:type="pct"/>
            <w:shd w:val="clear" w:color="auto" w:fill="auto"/>
            <w:hideMark/>
          </w:tcPr>
          <w:p w14:paraId="3CC0E5B1" w14:textId="1A714F7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8A9A5A0" w14:textId="6304D0C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CE1A62" w14:textId="3F43BA7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7BA11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317C17C" w14:textId="505037D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166AA4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5B8E541" w14:textId="4ECDCCB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A060A1" w14:textId="475D6A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ynantheine</w:t>
            </w:r>
          </w:p>
        </w:tc>
        <w:tc>
          <w:tcPr>
            <w:tcW w:w="1778" w:type="pct"/>
            <w:shd w:val="clear" w:color="auto" w:fill="auto"/>
            <w:hideMark/>
          </w:tcPr>
          <w:p w14:paraId="604D47C7" w14:textId="6146C8C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4559B83" w14:textId="5F238C4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dXRyaWRnZTwvQXV0aG9yPjxZZWFyPjIwMjA8L1llYXI+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399830" w14:textId="033BA51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F5622B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D6D262" w14:textId="11DF51E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A51B69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C3DFF2A" w14:textId="4834039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BD6B984" w14:textId="013FEB9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YX-6</w:t>
            </w:r>
          </w:p>
        </w:tc>
        <w:tc>
          <w:tcPr>
            <w:tcW w:w="1778" w:type="pct"/>
            <w:shd w:val="clear" w:color="auto" w:fill="auto"/>
            <w:hideMark/>
          </w:tcPr>
          <w:p w14:paraId="1E36E9C8" w14:textId="20DA8CF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23A300A" w14:textId="07DE9E6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Wk8L0F1dGhvcj48WWVhcj4yMDE0PC9ZZWFyPjxSZWNO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YWk8L0F1dGhvcj48WWVhcj4yMDE0PC9ZZWFyPjxSZWNO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28097A" w14:textId="2D51B5B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5E76C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E903E7B" w14:textId="667EED3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EB9D4BE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371C076" w14:textId="0E799F2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A2351C5" w14:textId="417292A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mitragynine pseudoindoxyl </w:t>
            </w:r>
          </w:p>
        </w:tc>
        <w:tc>
          <w:tcPr>
            <w:tcW w:w="1778" w:type="pct"/>
            <w:shd w:val="clear" w:color="auto" w:fill="auto"/>
            <w:hideMark/>
          </w:tcPr>
          <w:p w14:paraId="589C4821" w14:textId="2A825AF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BE018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2B431C6" w14:textId="32BE5FE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XJhZGk8L0F1dGhvcj48WWVhcj4yMDE2PC9ZZWFyPjxS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XJhZGk8L0F1dGhvcj48WWVhcj4yMDE2PC9ZZWFyPjxS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B7D1A2" w14:textId="45E6570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755DD3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05182" w14:textId="78FF5B1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43A6F2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20839AB" w14:textId="6ADB6DF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36846AA" w14:textId="1DF16DA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evorphanol</w:t>
            </w:r>
          </w:p>
        </w:tc>
        <w:tc>
          <w:tcPr>
            <w:tcW w:w="1778" w:type="pct"/>
            <w:shd w:val="clear" w:color="auto" w:fill="auto"/>
            <w:hideMark/>
          </w:tcPr>
          <w:p w14:paraId="06EA0A01" w14:textId="7C7E5003" w:rsidR="0031339B" w:rsidRPr="005B4529" w:rsidRDefault="00962495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0A5F9DE" w14:textId="5C6EA29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SBSb3V6aWM8L0F1dGhvcj48WWVhcj4yMDE5PC9ZZWFy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SBSb3V6aWM8L0F1dGhvcj48WWVhcj4yMDE5PC9ZZWFy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4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9BAC374" w14:textId="6A6F8E5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EC7EB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0F2364E" w14:textId="3415586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1A0AF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FD6831A" w14:textId="7F166B8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D230A74" w14:textId="2099301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erkinorin</w:t>
            </w:r>
          </w:p>
        </w:tc>
        <w:tc>
          <w:tcPr>
            <w:tcW w:w="1778" w:type="pct"/>
            <w:shd w:val="clear" w:color="auto" w:fill="auto"/>
            <w:hideMark/>
          </w:tcPr>
          <w:p w14:paraId="5DF3FC66" w14:textId="02F5581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4B39D01" w14:textId="38BB6B8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roer&lt;/Author&gt;&lt;Year&gt;2007&lt;/Year&gt;&lt;RecNum&gt;68&lt;/RecNum&gt;&lt;DisplayText&gt;&lt;style face="superscript"&gt;[150]&lt;/style&gt;&lt;/DisplayText&gt;&lt;record&gt;&lt;rec-number&gt;68&lt;/rec-number&gt;&lt;foreign-keys&gt;&lt;key app="EN" db-id="rwxx0xz2ifzazme0927v0vvc5ftxrwzr0pxe" timestamp="1723536438"&gt;68&lt;/key&gt;&lt;key app="ENWeb" db-id=""&gt;0&lt;/key&gt;&lt;/foreign-keys&gt;&lt;ref-type name="Journal Article"&gt;17&lt;/ref-type&gt;&lt;contributors&gt;&lt;authors&gt;&lt;author&gt;Groer, C. E.&lt;/author&gt;&lt;author&gt;Tidgewell, K.&lt;/author&gt;&lt;author&gt;Moyer, R. A.&lt;/author&gt;&lt;author&gt;Harding, W. W.&lt;/author&gt;&lt;author&gt;Rothman, R. B.&lt;/author&gt;&lt;author&gt;Prisinzano, T. E.&lt;/author&gt;&lt;author&gt;Bohn, L. M.&lt;/author&gt;&lt;/authors&gt;&lt;/contributors&gt;&lt;titles&gt;&lt;title&gt;An opioid agonist that does not induce mu-opioid receptor-arrestin interactions or receptor internalization&lt;/title&gt;&lt;secondary-title&gt;Molecular Pharmacology&lt;/secondary-title&gt;&lt;/titles&gt;&lt;periodical&gt;&lt;full-title&gt;Molecular Pharmacology&lt;/full-title&gt;&lt;/periodical&gt;&lt;pages&gt;549-557&lt;/pages&gt;&lt;volume&gt;71&lt;/volume&gt;&lt;number&gt;2&lt;/number&gt;&lt;section&gt;549&lt;/section&gt;&lt;dates&gt;&lt;year&gt;2007&lt;/year&gt;&lt;/dates&gt;&lt;isbn&gt;0026-895X&amp;#xD;1521-0111&lt;/isbn&gt;&lt;urls&gt;&lt;/urls&gt;&lt;electronic-resource-num&gt;10.1124/mol.106.028258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013EC15" w14:textId="099B189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7EB78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E92E7B" w14:textId="58C7226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8A8E96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4160973" w14:textId="1A2903B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30E90D2" w14:textId="53703E6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urkinorin</w:t>
            </w:r>
          </w:p>
        </w:tc>
        <w:tc>
          <w:tcPr>
            <w:tcW w:w="1778" w:type="pct"/>
            <w:shd w:val="clear" w:color="auto" w:fill="auto"/>
            <w:hideMark/>
          </w:tcPr>
          <w:p w14:paraId="5746C60A" w14:textId="15DCEA8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E0A270E" w14:textId="7F904F1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cm93bGV5PC9BdXRob3I+PFllYXI+MjAxNjwvWWVhcj48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cm93bGV5PC9BdXRob3I+PFllYXI+MjAxNjwvWWVhcj48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8AEB90" w14:textId="0688F64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8029A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754C3B6" w14:textId="1A53C38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E4EE09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8DB0258" w14:textId="3280A1A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5E8CD610" w14:textId="2C753E1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morphin-1</w:t>
            </w:r>
          </w:p>
        </w:tc>
        <w:tc>
          <w:tcPr>
            <w:tcW w:w="1778" w:type="pct"/>
            <w:shd w:val="clear" w:color="auto" w:fill="auto"/>
            <w:hideMark/>
          </w:tcPr>
          <w:p w14:paraId="6E40CCB2" w14:textId="57C9FF7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</w:t>
            </w:r>
            <w:r w:rsidR="00310971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n</w:t>
            </w:r>
          </w:p>
        </w:tc>
        <w:tc>
          <w:tcPr>
            <w:tcW w:w="582" w:type="pct"/>
            <w:shd w:val="clear" w:color="auto" w:fill="auto"/>
          </w:tcPr>
          <w:p w14:paraId="4F5D432F" w14:textId="003CA8C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2D2B98" w14:textId="47E734C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1E176B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7BBADE" w14:textId="41CB5DF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6BCC266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2EA136F" w14:textId="0BC66E8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327A7E53" w14:textId="74F5C0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ndomorphin-2</w:t>
            </w:r>
          </w:p>
        </w:tc>
        <w:tc>
          <w:tcPr>
            <w:tcW w:w="1778" w:type="pct"/>
            <w:shd w:val="clear" w:color="auto" w:fill="auto"/>
            <w:hideMark/>
          </w:tcPr>
          <w:p w14:paraId="68446158" w14:textId="4FF217C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BE13DF8" w14:textId="1F0F772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7EF763B" w14:textId="5B130DF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33833C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EE1E90" w14:textId="3194597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176AE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9C22DCC" w14:textId="568A98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16E0686" w14:textId="38F8542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-Enkephalin-Rf</w:t>
            </w:r>
          </w:p>
        </w:tc>
        <w:tc>
          <w:tcPr>
            <w:tcW w:w="1778" w:type="pct"/>
            <w:shd w:val="clear" w:color="auto" w:fill="auto"/>
            <w:hideMark/>
          </w:tcPr>
          <w:p w14:paraId="099B73B7" w14:textId="02F0F8E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50C73E9" w14:textId="55A455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1CF262" w14:textId="49C772A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6220F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8977B7E" w14:textId="3E26DFB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669643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207F52DF" w14:textId="1E0AD72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43785B4" w14:textId="1963B0B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oper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3D020183" w14:textId="1695B1E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3877088" w14:textId="4D50CB0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1E60717" w14:textId="7DF4B36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21199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8B4F8D" w14:textId="73976C4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077A5A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04CA559A" w14:textId="20EBBD2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691B7BF7" w14:textId="4F9AE83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-neoendorphin</w:t>
            </w:r>
          </w:p>
        </w:tc>
        <w:tc>
          <w:tcPr>
            <w:tcW w:w="1778" w:type="pct"/>
            <w:shd w:val="clear" w:color="auto" w:fill="auto"/>
            <w:hideMark/>
          </w:tcPr>
          <w:p w14:paraId="6CB3A06E" w14:textId="72A6C5D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9421E8" w14:textId="0F507A4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aG9tcHNvbjwvQXV0aG9yPjxZZWFyPjIwMTY8L1llYXI+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61E22C" w14:textId="60E59BD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FB9407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0AAED39" w14:textId="77DF61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5B84D0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7AB2D3B" w14:textId="0EC4EC9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A0308FC" w14:textId="6142B87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rydine</w:t>
            </w:r>
          </w:p>
        </w:tc>
        <w:tc>
          <w:tcPr>
            <w:tcW w:w="1778" w:type="pct"/>
            <w:shd w:val="clear" w:color="auto" w:fill="auto"/>
            <w:hideMark/>
          </w:tcPr>
          <w:p w14:paraId="1D007C88" w14:textId="2D5AC6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D27096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639984A3" w14:textId="5D6BB2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4ED9C41" w14:textId="13825E2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1A1DB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2E71AD" w14:textId="10EBA4B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BCBBC7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72DDF119" w14:textId="33B5521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7209C0B3" w14:textId="5CF30A4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rydaline</w:t>
            </w:r>
          </w:p>
        </w:tc>
        <w:tc>
          <w:tcPr>
            <w:tcW w:w="1778" w:type="pct"/>
            <w:shd w:val="clear" w:color="auto" w:fill="auto"/>
            <w:hideMark/>
          </w:tcPr>
          <w:p w14:paraId="1B2604F2" w14:textId="04E1C1E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D27096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B619D3D" w14:textId="5D4A37E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YXNlcmVyPC9BdXRob3I+PFllYXI+MjAyMDwvWWVhcj48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EEB5ACE" w14:textId="3AD9D5B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3F7627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03B10" w14:textId="73F332F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36994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46A51F0B" w14:textId="4E1C2D0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BA3D334" w14:textId="47774B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Dmt-c[D-Lys- Phe-Asp] NH2 (C33) </w:t>
            </w:r>
          </w:p>
        </w:tc>
        <w:tc>
          <w:tcPr>
            <w:tcW w:w="1778" w:type="pct"/>
            <w:shd w:val="clear" w:color="auto" w:fill="auto"/>
            <w:hideMark/>
          </w:tcPr>
          <w:p w14:paraId="068E51E1" w14:textId="058711F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51E7F1C4" w14:textId="7B18A9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iekielna-Ciesielska&lt;/Author&gt;&lt;Year&gt;2021&lt;/Year&gt;&lt;RecNum&gt;378&lt;/RecNum&gt;&lt;DisplayText&gt;&lt;style face="superscript"&gt;[154]&lt;/style&gt;&lt;/DisplayText&gt;&lt;record&gt;&lt;rec-number&gt;378&lt;/rec-number&gt;&lt;foreign-keys&gt;&lt;key app="EN" db-id="rwxx0xz2ifzazme0927v0vvc5ftxrwzr0pxe" timestamp="1724045964"&gt;378&lt;/key&gt;&lt;/foreign-keys&gt;&lt;ref-type name="Journal Article"&gt;17&lt;/ref-type&gt;&lt;contributors&gt;&lt;authors&gt;&lt;author&gt;Piekielna-Ciesielska, Justyna&lt;/author&gt;&lt;author&gt;Artali, Roberto&lt;/author&gt;&lt;author&gt;Azzam, Ammar A. H.&lt;/author&gt;&lt;author&gt;Lambert, David G.&lt;/author&gt;&lt;author&gt;Kluczyk, Alicja&lt;/author&gt;&lt;author&gt;Gentilucci, Luca&lt;/author&gt;&lt;author&gt;Janecka, Anna&lt;/author&gt;&lt;/authors&gt;&lt;/contributors&gt;&lt;titles&gt;&lt;title&gt;Pharmacological characterization of μ-opioid receptor agonists with biased G protein or 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β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-arrestin signaling, and computational study of conformational changes during receptor activation&lt;/title&gt;&lt;secondary-title&gt;Molecules&lt;/secondary-title&gt;&lt;/titles&gt;&lt;periodical&gt;&lt;full-title&gt;Molecules&lt;/full-title&gt;&lt;/periodical&gt;&lt;volume&gt;26&lt;/volume&gt;&lt;number&gt;1&lt;/number&gt;&lt;dates&gt;&lt;year&gt;2021&lt;/year&gt;&lt;pub-dates&gt;&lt;date&gt;Jan&lt;/date&gt;&lt;/pub-dates&gt;&lt;/dates&gt;&lt;accession-num&gt;WOS:000606191700001&lt;/accession-num&gt;&lt;work-type&gt;Article&lt;/work-type&gt;&lt;urls&gt;&lt;related-urls&gt;&lt;url&gt;&lt;style face="underline" font="default" size="100%"&gt;&amp;lt;Go to ISI&amp;gt;://WOS:000606191700001&lt;/style&gt;&lt;/url&gt;&lt;/related-urls&gt;&lt;/urls&gt;&lt;custom7&gt;13&lt;/custom7&gt;&lt;electronic-resource-num&gt;10.3390/molecules2601001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336BAC4" w14:textId="4A32DFD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F205E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074F79" w14:textId="548900D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180CF7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5C249B4" w14:textId="29F74C9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5A3E179" w14:textId="47A4BBB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mt-c[D-Lys-Phe-p-CF3-Phe-Asp]NH2 (F-81)</w:t>
            </w:r>
          </w:p>
        </w:tc>
        <w:tc>
          <w:tcPr>
            <w:tcW w:w="1778" w:type="pct"/>
            <w:shd w:val="clear" w:color="auto" w:fill="auto"/>
            <w:hideMark/>
          </w:tcPr>
          <w:p w14:paraId="5D723454" w14:textId="1AAE308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CC1392F" w14:textId="4CF02BD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Piekielna-Ciesielska&lt;/Author&gt;&lt;Year&gt;2021&lt;/Year&gt;&lt;RecNum&gt;378&lt;/RecNum&gt;&lt;DisplayText&gt;&lt;style face="superscript"&gt;[154]&lt;/style&gt;&lt;/DisplayText&gt;&lt;record&gt;&lt;rec-number&gt;378&lt;/rec-number&gt;&lt;foreign-keys&gt;&lt;key app="EN" db-id="rwxx0xz2ifzazme0927v0vvc5ftxrwzr0pxe" timestamp="1724045964"&gt;378&lt;/key&gt;&lt;/foreign-keys&gt;&lt;ref-type name="Journal Article"&gt;17&lt;/ref-type&gt;&lt;contributors&gt;&lt;authors&gt;&lt;author&gt;Piekielna-Ciesielska, Justyna&lt;/author&gt;&lt;author&gt;Artali, Roberto&lt;/author&gt;&lt;author&gt;Azzam, Ammar A. H.&lt;/author&gt;&lt;author&gt;Lambert, David G.&lt;/author&gt;&lt;author&gt;Kluczyk, Alicja&lt;/author&gt;&lt;author&gt;Gentilucci, Luca&lt;/author&gt;&lt;author&gt;Janecka, Anna&lt;/author&gt;&lt;/authors&gt;&lt;/contributors&gt;&lt;titles&gt;&lt;title&gt;Pharmacological characterization of μ-opioid receptor agonists with biased G protein or 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β</w:instrText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>-arrestin signaling, and computational study of conformational changes during receptor activation&lt;/title&gt;&lt;secondary-title&gt;Molecules&lt;/secondary-title&gt;&lt;/titles&gt;&lt;periodical&gt;&lt;full-title&gt;Molecules&lt;/full-title&gt;&lt;/periodical&gt;&lt;volume&gt;26&lt;/volume&gt;&lt;number&gt;1&lt;/number&gt;&lt;dates&gt;&lt;year&gt;2021&lt;/year&gt;&lt;pub-dates&gt;&lt;date&gt;Jan&lt;/date&gt;&lt;/pub-dates&gt;&lt;/dates&gt;&lt;accession-num&gt;WOS:000606191700001&lt;/accession-num&gt;&lt;work-type&gt;Article&lt;/work-type&gt;&lt;urls&gt;&lt;related-urls&gt;&lt;url&gt;&lt;style face="underline" font="default" size="100%"&gt;&amp;lt;Go to ISI&amp;gt;://WOS:000606191700001&lt;/style&gt;&lt;/url&gt;&lt;/related-urls&gt;&lt;/urls&gt;&lt;custom7&gt;13&lt;/custom7&gt;&lt;electronic-resource-num&gt;10.3390/molecules2601001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4C2438" w14:textId="3BBB74E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69B57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A7EAF6" w14:textId="2DD8776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5EDBF9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9AC7684" w14:textId="0F43074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1CDB4CEF" w14:textId="5992394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yr-c[D-Lys-Phe-Tyr-Gly] (Compound 1)</w:t>
            </w:r>
          </w:p>
        </w:tc>
        <w:tc>
          <w:tcPr>
            <w:tcW w:w="1778" w:type="pct"/>
            <w:shd w:val="clear" w:color="auto" w:fill="auto"/>
            <w:hideMark/>
          </w:tcPr>
          <w:p w14:paraId="59745855" w14:textId="1BC45FC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1807792" w14:textId="02A19EF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vbTwvQXV0aG9yPjxZZWFyPjIwMjM8L1llYXI+PFJl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cm9vbTwvQXV0aG9yPjxZZWFyPjIwMjM8L1llYXI+PFJl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66121C4" w14:textId="5877D19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45E0D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164392" w14:textId="466434A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B2B1FF7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157AA903" w14:textId="197B7D1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20761E2D" w14:textId="484B8D5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esmetramadol</w:t>
            </w:r>
          </w:p>
        </w:tc>
        <w:tc>
          <w:tcPr>
            <w:tcW w:w="1778" w:type="pct"/>
            <w:shd w:val="clear" w:color="auto" w:fill="auto"/>
            <w:hideMark/>
          </w:tcPr>
          <w:p w14:paraId="08B9E80B" w14:textId="5F6EA1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7B14902" w14:textId="441520D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ebala&lt;/Author&gt;&lt;Year&gt;2019&lt;/Year&gt;&lt;RecNum&gt;87&lt;/RecNum&gt;&lt;DisplayText&gt;&lt;style face="superscript"&gt;[156]&lt;/style&gt;&lt;/DisplayText&gt;&lt;record&gt;&lt;rec-number&gt;87&lt;/rec-number&gt;&lt;foreign-keys&gt;&lt;key app="EN" db-id="rwxx0xz2ifzazme0927v0vvc5ftxrwzr0pxe" timestamp="1723690305"&gt;87&lt;/key&gt;&lt;key app="ENWeb" db-id=""&gt;0&lt;/key&gt;&lt;/foreign-keys&gt;&lt;ref-type name="Journal Article"&gt;17&lt;/ref-type&gt;&lt;contributors&gt;&lt;authors&gt;&lt;author&gt;Zebala, J. A.&lt;/author&gt;&lt;author&gt;Schuler, A. D.&lt;/author&gt;&lt;author&gt;Kahn, S. J.&lt;/author&gt;&lt;author&gt;Maeda, D. Y.&lt;/author&gt;&lt;/authors&gt;&lt;/contributors&gt;&lt;auth-address&gt;Department of Chemistry and Preclinical Development, Syntrix Pharmaceuticals, Auburn, WA, United States.&lt;/auth-address&gt;&lt;titles&gt;&lt;title&gt;Desmetramadol is identified as a G-protein biased µ opioid receptor agonist&lt;/title&gt;&lt;secondary-title&gt;Frontiers in Pharmacology&lt;/secondary-title&gt;&lt;/titles&gt;&lt;periodical&gt;&lt;full-title&gt;Frontiers in Pharmacology&lt;/full-title&gt;&lt;/periodical&gt;&lt;pages&gt;1680&lt;/pages&gt;&lt;volume&gt;10&lt;/volume&gt;&lt;edition&gt;2020/03/03&lt;/edition&gt;&lt;keywords&gt;&lt;keyword&gt;Cyp2d6&lt;/keyword&gt;&lt;keyword&gt;O-desmethyltramadol&lt;/keyword&gt;&lt;keyword&gt;biased agonists&lt;/keyword&gt;&lt;keyword&gt;fentanyl&lt;/keyword&gt;&lt;keyword&gt;opioid crisis&lt;/keyword&gt;&lt;keyword&gt;respiratory depression&lt;/keyword&gt;&lt;keyword&gt;tramadol&lt;/keyword&gt;&lt;keyword&gt;betaarrestin&lt;/keyword&gt;&lt;/keywords&gt;&lt;dates&gt;&lt;year&gt;2019&lt;/year&gt;&lt;/dates&gt;&lt;isbn&gt;1663-9812 (Print)&amp;#xD;1663-9812 (Electronic)&amp;#xD;1663-9812 (Linking)&lt;/isbn&gt;&lt;accession-num&gt;32116679&lt;/accession-num&gt;&lt;urls&gt;&lt;related-urls&gt;&lt;url&gt;https://www.ncbi.nlm.nih.gov/pubmed/32116679&lt;/url&gt;&lt;/related-urls&gt;&lt;/urls&gt;&lt;custom2&gt;PMC7025522&lt;/custom2&gt;&lt;electronic-resource-num&gt;10.3389/fphar.2019.0168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4C6C92" w14:textId="374A847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B8900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7592136" w14:textId="4CD0361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15BF99F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68C30743" w14:textId="3179F78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0841CE9" w14:textId="1DB2A07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orphin</w:t>
            </w:r>
          </w:p>
        </w:tc>
        <w:tc>
          <w:tcPr>
            <w:tcW w:w="1778" w:type="pct"/>
            <w:shd w:val="clear" w:color="auto" w:fill="auto"/>
            <w:hideMark/>
          </w:tcPr>
          <w:p w14:paraId="561074A9" w14:textId="73A8EE1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C82EDB" w14:textId="392CD68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WthbjwvQXV0aG9yPjxZZWFyPjIwMTk8L1llYXI+PFJl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yMzUzLTIyMzU4PC9wYWdlcz48dm9s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ZWthbjwvQXV0aG9yPjxZZWFyPjIwMTk8L1llYXI+PFJl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EBDE5F8" w14:textId="5ABA63C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421B82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FEDEB57" w14:textId="457993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6A3B53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M</w:t>
            </w:r>
          </w:p>
        </w:tc>
        <w:tc>
          <w:tcPr>
            <w:tcW w:w="457" w:type="pct"/>
            <w:shd w:val="clear" w:color="auto" w:fill="auto"/>
          </w:tcPr>
          <w:p w14:paraId="5461A601" w14:textId="2F1AB82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R</w:t>
            </w:r>
          </w:p>
        </w:tc>
        <w:tc>
          <w:tcPr>
            <w:tcW w:w="812" w:type="pct"/>
            <w:shd w:val="clear" w:color="auto" w:fill="auto"/>
            <w:hideMark/>
          </w:tcPr>
          <w:p w14:paraId="0772CD60" w14:textId="1CFA963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rfentanil</w:t>
            </w:r>
          </w:p>
        </w:tc>
        <w:tc>
          <w:tcPr>
            <w:tcW w:w="1778" w:type="pct"/>
            <w:shd w:val="clear" w:color="auto" w:fill="auto"/>
            <w:hideMark/>
          </w:tcPr>
          <w:p w14:paraId="6CA6E99A" w14:textId="1EA805E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B935397" w14:textId="45B5E23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1vcy1Hb256YWxlejwvQXV0aG9yPjxZZWFyPjIwMjM8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1vcy1Hb256YWxlejwvQXV0aG9yPjxZZWFyPjIwMjM8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A59ED9A" w14:textId="2FC5DE9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DB6E3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DA0029" w14:textId="2B2D246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4508B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0F269125" w14:textId="4306F69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26B92C5" w14:textId="412A4F0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OPPB</w:t>
            </w:r>
          </w:p>
        </w:tc>
        <w:tc>
          <w:tcPr>
            <w:tcW w:w="1778" w:type="pct"/>
            <w:shd w:val="clear" w:color="auto" w:fill="auto"/>
            <w:hideMark/>
          </w:tcPr>
          <w:p w14:paraId="1D35CE43" w14:textId="783D914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4F9C90F" w14:textId="58F7826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4CFBCFC" w14:textId="0DA31BB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F645F7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FCFBC4" w14:textId="6620478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25391B3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23CD4D9" w14:textId="5C86E3B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B0977D7" w14:textId="559AE48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NC 63-0532</w:t>
            </w:r>
          </w:p>
        </w:tc>
        <w:tc>
          <w:tcPr>
            <w:tcW w:w="1778" w:type="pct"/>
            <w:shd w:val="clear" w:color="auto" w:fill="auto"/>
            <w:hideMark/>
          </w:tcPr>
          <w:p w14:paraId="6CC8BE1D" w14:textId="2EB062D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56C12F4" w14:textId="1422B77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B27246" w14:textId="5E1FE6B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7F36B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91F719" w14:textId="48AED07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C1551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AB16B1E" w14:textId="3DDAF84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45EB5456" w14:textId="62BE54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uprenorphine</w:t>
            </w:r>
          </w:p>
        </w:tc>
        <w:tc>
          <w:tcPr>
            <w:tcW w:w="1778" w:type="pct"/>
            <w:shd w:val="clear" w:color="auto" w:fill="auto"/>
            <w:hideMark/>
          </w:tcPr>
          <w:p w14:paraId="7E7B3C45" w14:textId="1E51C2A4" w:rsidR="0031339B" w:rsidRPr="005B4529" w:rsidRDefault="00962495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8E1FC28" w14:textId="26AF400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B40473A" w14:textId="6093349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210DE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3D6DC8B" w14:textId="2C632F7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4D796A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683711D3" w14:textId="1473FE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7DBBCD3F" w14:textId="43672D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TI-819</w:t>
            </w:r>
          </w:p>
        </w:tc>
        <w:tc>
          <w:tcPr>
            <w:tcW w:w="1778" w:type="pct"/>
            <w:shd w:val="clear" w:color="auto" w:fill="auto"/>
            <w:hideMark/>
          </w:tcPr>
          <w:p w14:paraId="3468AFD4" w14:textId="0EA535A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A5474B2" w14:textId="1F44755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E2D362C" w14:textId="650D983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69CD08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BF9686A" w14:textId="331EFB5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A279D85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3FE32D4C" w14:textId="40FE44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3CD2F0A0" w14:textId="23B3B2E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TI-856</w:t>
            </w:r>
          </w:p>
        </w:tc>
        <w:tc>
          <w:tcPr>
            <w:tcW w:w="1778" w:type="pct"/>
            <w:shd w:val="clear" w:color="auto" w:fill="auto"/>
            <w:hideMark/>
          </w:tcPr>
          <w:p w14:paraId="66DE268B" w14:textId="1A0E68F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5958817" w14:textId="53D0FC1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uZzwvQXV0aG9yPjxZZWFyPjIwMTU8L1llYXI+PFJl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5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EA11B6D" w14:textId="6492BB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C8329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7842123" w14:textId="08F7E2E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F7E572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F2FFB5A" w14:textId="758B8DC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2B2A4D49" w14:textId="094D8D3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o 65-6570</w:t>
            </w:r>
          </w:p>
        </w:tc>
        <w:tc>
          <w:tcPr>
            <w:tcW w:w="1778" w:type="pct"/>
            <w:shd w:val="clear" w:color="auto" w:fill="auto"/>
            <w:hideMark/>
          </w:tcPr>
          <w:p w14:paraId="76EDEEBB" w14:textId="3CC2846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C3CE6A4" w14:textId="7C48993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xmYWNpbmk8L0F1dGhvcj48WWVhcj4yMDE1PC9ZZWFy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xmYWNpbmk8L0F1dGhvcj48WWVhcj4yMDE1PC9ZZWFy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0AC3A19" w14:textId="776922F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757E70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5A5D886" w14:textId="2349F56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7061C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1597B0E" w14:textId="05CAF40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0064B624" w14:textId="6ECAB39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ebranopadol</w:t>
            </w:r>
          </w:p>
        </w:tc>
        <w:tc>
          <w:tcPr>
            <w:tcW w:w="1778" w:type="pct"/>
            <w:shd w:val="clear" w:color="auto" w:fill="auto"/>
            <w:hideMark/>
          </w:tcPr>
          <w:p w14:paraId="64E2926B" w14:textId="1AF296E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76FC556" w14:textId="0939897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aXp6aTwvQXV0aG9yPjxZZWFyPjIwMTY8L1llYXI+PFJl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aXp6aTwvQXV0aG9yPjxZZWFyPjIwMTY8L1llYXI+PFJl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F733066" w14:textId="35F2391A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60BED7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A3D6FA7" w14:textId="3247C2E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i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F137B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PRX</w:t>
            </w:r>
          </w:p>
        </w:tc>
        <w:tc>
          <w:tcPr>
            <w:tcW w:w="457" w:type="pct"/>
            <w:shd w:val="clear" w:color="auto" w:fill="auto"/>
          </w:tcPr>
          <w:p w14:paraId="7D443FB3" w14:textId="560121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OP</w:t>
            </w:r>
          </w:p>
        </w:tc>
        <w:tc>
          <w:tcPr>
            <w:tcW w:w="812" w:type="pct"/>
            <w:shd w:val="clear" w:color="auto" w:fill="auto"/>
            <w:hideMark/>
          </w:tcPr>
          <w:p w14:paraId="2DF2D81F" w14:textId="10D2AD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PR1M97</w:t>
            </w:r>
          </w:p>
        </w:tc>
        <w:tc>
          <w:tcPr>
            <w:tcW w:w="1778" w:type="pct"/>
            <w:shd w:val="clear" w:color="auto" w:fill="auto"/>
            <w:hideMark/>
          </w:tcPr>
          <w:p w14:paraId="5F03B584" w14:textId="34C608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8857184" w14:textId="56BDFA6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vPC9BdXRob3I+PFllYXI+MjAyMDwvWWVhcj48UmVj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aGFvPC9BdXRob3I+PFllYXI+MjAyMDwvWWVhcj48UmVj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892ED1" w14:textId="22608AF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6AFA00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147718" w14:textId="12A1726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29BCD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21875548" w14:textId="5852DC8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713E7E3C" w14:textId="3E4CC0A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LAAAA-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19BE0898" w14:textId="2E2D07E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ERK1/2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6CC0713C" w14:textId="5604253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Hollenberg&lt;/Author&gt;&lt;Year&gt;2014&lt;/Year&gt;&lt;RecNum&gt;381&lt;/RecNum&gt;&lt;DisplayText&gt;&lt;style face="superscript"&gt;[163]&lt;/style&gt;&lt;/DisplayText&gt;&lt;record&gt;&lt;rec-number&gt;381&lt;/rec-number&gt;&lt;foreign-keys&gt;&lt;key app="EN" db-id="rwxx0xz2ifzazme0927v0vvc5ftxrwzr0pxe" timestamp="1724047943"&gt;381&lt;/key&gt;&lt;/foreign-keys&gt;&lt;ref-type name="Journal Article"&gt;17&lt;/ref-type&gt;&lt;contributors&gt;&lt;authors&gt;&lt;author&gt;Hollenberg, M. D.&lt;/author&gt;&lt;author&gt;Mihara, K.&lt;/author&gt;&lt;author&gt;Polley, D.&lt;/author&gt;&lt;author&gt;Suen, J. Y.&lt;/author&gt;&lt;author&gt;Han, A.&lt;/author&gt;&lt;author&gt;Fairlie, D. P.&lt;/author&gt;&lt;author&gt;Ramachandran, R.&lt;/author&gt;&lt;/authors&gt;&lt;/contributors&gt;&lt;titles&gt;&lt;title&gt;Biased signalling and proteinase-activated receptors (PARs): targeting inflammatory disease&lt;/title&gt;&lt;secondary-title&gt;British Journal of Pharmacology&lt;/secondary-title&gt;&lt;/titles&gt;&lt;periodical&gt;&lt;full-title&gt;British Journal of Pharmacology&lt;/full-title&gt;&lt;/periodical&gt;&lt;pages&gt;1180-1194&lt;/pages&gt;&lt;volume&gt;171&lt;/volume&gt;&lt;number&gt;5&lt;/number&gt;&lt;dates&gt;&lt;year&gt;2014&lt;/year&gt;&lt;pub-dates&gt;&lt;date&gt;Mar&lt;/date&gt;&lt;/pub-dates&gt;&lt;/dates&gt;&lt;isbn&gt;0007-1188&lt;/isbn&gt;&lt;accession-num&gt;WOS:000331909700010&lt;/accession-num&gt;&lt;work-type&gt;Review&lt;/work-type&gt;&lt;urls&gt;&lt;related-urls&gt;&lt;url&gt;&lt;style face="underline" font="default" size="100%"&gt;&amp;lt;Go to ISI&amp;gt;://WOS:000331909700010&lt;/style&gt;&lt;/url&gt;&lt;/related-urls&gt;&lt;/urls&gt;&lt;electronic-resource-num&gt;10.1111/bph.12544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E779278" w14:textId="2DC4F18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C01C3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D5F505" w14:textId="2A9B23F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25ACA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19A842B9" w14:textId="7DE26E8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0C5CD1AB" w14:textId="5FDF6EB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B88</w:t>
            </w:r>
          </w:p>
        </w:tc>
        <w:tc>
          <w:tcPr>
            <w:tcW w:w="1778" w:type="pct"/>
            <w:shd w:val="clear" w:color="auto" w:fill="auto"/>
            <w:hideMark/>
          </w:tcPr>
          <w:p w14:paraId="7C0B1269" w14:textId="76240FB9" w:rsidR="0031339B" w:rsidRPr="005B4529" w:rsidRDefault="00A40364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, 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  <w:vertAlign w:val="subscript"/>
              </w:rPr>
              <w:t>12/13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 and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pERK1/2</w:t>
            </w:r>
            <w:r w:rsidRPr="005B4529">
              <w:rPr>
                <w:rFonts w:ascii="Times New Roman" w:eastAsia="等线" w:hAnsi="Times New Roman" w:hint="eastAsia"/>
                <w:color w:val="auto"/>
                <w:kern w:val="0"/>
                <w:sz w:val="18"/>
                <w:szCs w:val="18"/>
              </w:rPr>
              <w:t xml:space="preserve"> over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 xml:space="preserve"> G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  <w:vertAlign w:val="subscript"/>
              </w:rPr>
              <w:t>q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77727CB7" w14:textId="0E1164E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WVuPC9BdXRob3I+PFllYXI+MjAxNDwvWWVhcj48UmVj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dWVuPC9BdXRob3I+PFllYXI+MjAxNDwvWWVhcj48UmVj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0875B00" w14:textId="7E276CEA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9B6AB9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C3B0B57" w14:textId="11064CA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teinase-activate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02EEB4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457" w:type="pct"/>
            <w:shd w:val="clear" w:color="auto" w:fill="auto"/>
          </w:tcPr>
          <w:p w14:paraId="1416005D" w14:textId="72B7CC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AR2</w:t>
            </w:r>
          </w:p>
        </w:tc>
        <w:tc>
          <w:tcPr>
            <w:tcW w:w="812" w:type="pct"/>
            <w:shd w:val="clear" w:color="auto" w:fill="auto"/>
            <w:hideMark/>
          </w:tcPr>
          <w:p w14:paraId="730531D3" w14:textId="6714628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thepsin S</w:t>
            </w:r>
          </w:p>
        </w:tc>
        <w:tc>
          <w:tcPr>
            <w:tcW w:w="1778" w:type="pct"/>
            <w:shd w:val="clear" w:color="auto" w:fill="auto"/>
            <w:hideMark/>
          </w:tcPr>
          <w:p w14:paraId="791D312D" w14:textId="1095A92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s-protein</w:t>
            </w:r>
          </w:p>
        </w:tc>
        <w:tc>
          <w:tcPr>
            <w:tcW w:w="582" w:type="pct"/>
            <w:shd w:val="clear" w:color="auto" w:fill="auto"/>
          </w:tcPr>
          <w:p w14:paraId="498A57B3" w14:textId="237A0E6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xNDwvWWVhcj48UmVj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xNDwvWWVhcj48UmVj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5A5BB8" w14:textId="5B53504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5F611C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3BAD6EF" w14:textId="2FE2417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 famil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1D450A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XFP1</w:t>
            </w:r>
          </w:p>
        </w:tc>
        <w:tc>
          <w:tcPr>
            <w:tcW w:w="457" w:type="pct"/>
            <w:shd w:val="clear" w:color="auto" w:fill="auto"/>
          </w:tcPr>
          <w:p w14:paraId="6AA3B9DD" w14:textId="7D1FF32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XFP1</w:t>
            </w:r>
          </w:p>
        </w:tc>
        <w:tc>
          <w:tcPr>
            <w:tcW w:w="812" w:type="pct"/>
            <w:shd w:val="clear" w:color="auto" w:fill="auto"/>
            <w:hideMark/>
          </w:tcPr>
          <w:p w14:paraId="59283CD0" w14:textId="2B189F4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L290</w:t>
            </w:r>
          </w:p>
        </w:tc>
        <w:tc>
          <w:tcPr>
            <w:tcW w:w="1778" w:type="pct"/>
            <w:shd w:val="clear" w:color="auto" w:fill="auto"/>
            <w:hideMark/>
          </w:tcPr>
          <w:p w14:paraId="760CF168" w14:textId="36E5CF5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cGMP </w:t>
            </w:r>
            <w:r w:rsidR="006A7BB3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and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cAMP accumulation </w:t>
            </w:r>
            <w:r w:rsidR="001E69DB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o</w:t>
            </w:r>
            <w:r w:rsidR="006A7BB3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</w:rPr>
              <w:t>ve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pERK1/2</w:t>
            </w:r>
          </w:p>
        </w:tc>
        <w:tc>
          <w:tcPr>
            <w:tcW w:w="582" w:type="pct"/>
            <w:shd w:val="clear" w:color="auto" w:fill="auto"/>
          </w:tcPr>
          <w:p w14:paraId="263AD2D6" w14:textId="67066AA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2NhbjwvQXV0aG9yPjxZZWFyPjIwMTc8L1llYXI+PFJl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Lb2NhbjwvQXV0aG9yPjxZZWFyPjIwMTc8L1llYXI+PFJl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6B91B42" w14:textId="39B733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3CFC21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37D8221" w14:textId="1C14C4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elaxin family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0F5EF20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L3R1</w:t>
            </w:r>
          </w:p>
        </w:tc>
        <w:tc>
          <w:tcPr>
            <w:tcW w:w="457" w:type="pct"/>
            <w:shd w:val="clear" w:color="auto" w:fill="auto"/>
          </w:tcPr>
          <w:p w14:paraId="72A12929" w14:textId="5406413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5E36EE1" w14:textId="261E474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2 Relaxin</w:t>
            </w:r>
          </w:p>
        </w:tc>
        <w:tc>
          <w:tcPr>
            <w:tcW w:w="1778" w:type="pct"/>
            <w:shd w:val="clear" w:color="auto" w:fill="auto"/>
            <w:hideMark/>
          </w:tcPr>
          <w:p w14:paraId="61A873F8" w14:textId="04AD1C3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activator protein (AP)-1 over pERK1/2 and cAMP inhibition  </w:t>
            </w:r>
          </w:p>
        </w:tc>
        <w:tc>
          <w:tcPr>
            <w:tcW w:w="582" w:type="pct"/>
            <w:shd w:val="clear" w:color="auto" w:fill="auto"/>
          </w:tcPr>
          <w:p w14:paraId="445029A5" w14:textId="0A740C3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ZGVyIFdlc3RodWl6ZW48L0F1dGhvcj48WWVhcj4y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2YW4gZGVyIFdlc3RodWl6ZW48L0F1dGhvcj48WWVhcj4y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AFCA1EF" w14:textId="525A864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D75225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4657913C" w14:textId="34550A3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achykin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6B97F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NK1R</w:t>
            </w:r>
          </w:p>
        </w:tc>
        <w:tc>
          <w:tcPr>
            <w:tcW w:w="457" w:type="pct"/>
            <w:shd w:val="clear" w:color="auto" w:fill="auto"/>
          </w:tcPr>
          <w:p w14:paraId="586E7424" w14:textId="4B2E3F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2B1D185" w14:textId="2BB4F6D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P6-11</w:t>
            </w:r>
          </w:p>
        </w:tc>
        <w:tc>
          <w:tcPr>
            <w:tcW w:w="1778" w:type="pct"/>
            <w:shd w:val="clear" w:color="auto" w:fill="auto"/>
            <w:hideMark/>
          </w:tcPr>
          <w:p w14:paraId="3E7239F9" w14:textId="4BA3FF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</w:p>
        </w:tc>
        <w:tc>
          <w:tcPr>
            <w:tcW w:w="582" w:type="pct"/>
            <w:shd w:val="clear" w:color="auto" w:fill="auto"/>
          </w:tcPr>
          <w:p w14:paraId="75DDCB0C" w14:textId="69FA1B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IYXJyaXM8L0F1dGhvcj48WWVhcj4yMDIyPC9ZZWFyPjxS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IYXJyaXM8L0F1dGhvcj48WWVhcj4yMDIyPC9ZZWFyPjxS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7C3F2BA" w14:textId="28E3B0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0F6D0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F02FDD" w14:textId="75FA72B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691BFC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5BF72DEE" w14:textId="71EB0D1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D635F33" w14:textId="2CF206A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Orn8]UII</w:t>
            </w:r>
          </w:p>
        </w:tc>
        <w:tc>
          <w:tcPr>
            <w:tcW w:w="1778" w:type="pct"/>
            <w:shd w:val="clear" w:color="auto" w:fill="auto"/>
            <w:hideMark/>
          </w:tcPr>
          <w:p w14:paraId="4AED8DD9" w14:textId="37AE525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1EE1B36" w14:textId="3EC5222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35974F2" w14:textId="6696BFC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F83F55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343BC0F" w14:textId="7ED6BF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8927A4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76D49F86" w14:textId="2566400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6697557" w14:textId="34A9F2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[Orn5]URP</w:t>
            </w:r>
          </w:p>
        </w:tc>
        <w:tc>
          <w:tcPr>
            <w:tcW w:w="1778" w:type="pct"/>
            <w:shd w:val="clear" w:color="auto" w:fill="auto"/>
            <w:hideMark/>
          </w:tcPr>
          <w:p w14:paraId="34C5556F" w14:textId="44A225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483B57" w14:textId="231EEC0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0133D46" w14:textId="2E1950B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6D167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9E83F5B" w14:textId="5466D10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otens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D35EE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2R</w:t>
            </w:r>
          </w:p>
        </w:tc>
        <w:tc>
          <w:tcPr>
            <w:tcW w:w="457" w:type="pct"/>
            <w:shd w:val="clear" w:color="auto" w:fill="auto"/>
          </w:tcPr>
          <w:p w14:paraId="4767A04C" w14:textId="4C76B45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0ED6DE8" w14:textId="55F8DDF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antide</w:t>
            </w:r>
          </w:p>
        </w:tc>
        <w:tc>
          <w:tcPr>
            <w:tcW w:w="1778" w:type="pct"/>
            <w:shd w:val="clear" w:color="auto" w:fill="auto"/>
            <w:hideMark/>
          </w:tcPr>
          <w:p w14:paraId="4F1033AC" w14:textId="2FE3FF3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C3A9410" w14:textId="17A9F6F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cnVsZTwvQXV0aG9yPjxZZWFyPjIwMTQ8L1llYXI+PFJl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6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4DFE3D" w14:textId="0E4EEEE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CD4187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D2278B4" w14:textId="7F048E4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E7D55C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7F1D636F" w14:textId="3C41B248" w:rsidR="0031339B" w:rsidRPr="005B4529" w:rsidRDefault="00BE5A1F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9516D18" w14:textId="6D7D687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CF14</w:t>
            </w:r>
          </w:p>
        </w:tc>
        <w:tc>
          <w:tcPr>
            <w:tcW w:w="1778" w:type="pct"/>
            <w:shd w:val="clear" w:color="auto" w:fill="auto"/>
            <w:hideMark/>
          </w:tcPr>
          <w:p w14:paraId="500CFB55" w14:textId="1EFBE9C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52FB32B" w14:textId="0A9BE59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1D29478" w14:textId="11F9224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8616E8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1F4280" w14:textId="1FBB1D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47084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393FD499" w14:textId="4F62C9BF" w:rsidR="0031339B" w:rsidRPr="005B4529" w:rsidRDefault="00BE5A1F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414AB11" w14:textId="257CA12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SR121463 </w:t>
            </w:r>
          </w:p>
        </w:tc>
        <w:tc>
          <w:tcPr>
            <w:tcW w:w="1778" w:type="pct"/>
            <w:shd w:val="clear" w:color="auto" w:fill="auto"/>
            <w:hideMark/>
          </w:tcPr>
          <w:p w14:paraId="6A40AEE0" w14:textId="661141F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DA4FDB3" w14:textId="4316D66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SYWhtZWg8L0F1dGhvcj48WWVhcj4yMDEyPC9ZZWFyPjxS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2E9108" w14:textId="5DA571D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A24715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6968F2A" w14:textId="7CDA9F7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8FF3AB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2R</w:t>
            </w:r>
          </w:p>
        </w:tc>
        <w:tc>
          <w:tcPr>
            <w:tcW w:w="457" w:type="pct"/>
            <w:shd w:val="clear" w:color="auto" w:fill="auto"/>
          </w:tcPr>
          <w:p w14:paraId="068111D0" w14:textId="652C8799" w:rsidR="0031339B" w:rsidRPr="005B4529" w:rsidRDefault="00BE5A1F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27C4D15" w14:textId="60CBD39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I8-arachnotocin </w:t>
            </w:r>
          </w:p>
        </w:tc>
        <w:tc>
          <w:tcPr>
            <w:tcW w:w="1778" w:type="pct"/>
            <w:shd w:val="clear" w:color="auto" w:fill="auto"/>
            <w:hideMark/>
          </w:tcPr>
          <w:p w14:paraId="7C7A06C9" w14:textId="4E18789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0C9587" w14:textId="5561E31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dWVycmF1ZXI8L0F1dGhvcj48WWVhcj4yMDE5PC9ZZWFy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dWVycmF1ZXI8L0F1dGhvcj48WWVhcj4yMDE5PC9ZZWFy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5786F1" w14:textId="10D128C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5A23F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B7EB16D" w14:textId="131C2F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asopressin/oxytocin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669946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R</w:t>
            </w:r>
          </w:p>
        </w:tc>
        <w:tc>
          <w:tcPr>
            <w:tcW w:w="457" w:type="pct"/>
            <w:shd w:val="clear" w:color="auto" w:fill="auto"/>
          </w:tcPr>
          <w:p w14:paraId="1296BAD0" w14:textId="1810464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YR</w:t>
            </w:r>
          </w:p>
        </w:tc>
        <w:tc>
          <w:tcPr>
            <w:tcW w:w="812" w:type="pct"/>
            <w:shd w:val="clear" w:color="auto" w:fill="auto"/>
            <w:hideMark/>
          </w:tcPr>
          <w:p w14:paraId="4B6F7D0D" w14:textId="209516C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osiban</w:t>
            </w:r>
          </w:p>
        </w:tc>
        <w:tc>
          <w:tcPr>
            <w:tcW w:w="1778" w:type="pct"/>
            <w:shd w:val="clear" w:color="auto" w:fill="auto"/>
            <w:hideMark/>
          </w:tcPr>
          <w:p w14:paraId="3E23E64F" w14:textId="79DDA6E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4315E768" w14:textId="59EF1AB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eversi&lt;/Author&gt;&lt;Year&gt;2005&lt;/Year&gt;&lt;RecNum&gt;147&lt;/RecNum&gt;&lt;DisplayText&gt;&lt;style face="superscript"&gt;[172]&lt;/style&gt;&lt;/DisplayText&gt;&lt;record&gt;&lt;rec-number&gt;147&lt;/rec-number&gt;&lt;foreign-keys&gt;&lt;key app="EN" db-id="rwxx0xz2ifzazme0927v0vvc5ftxrwzr0pxe" timestamp="1723817813"&gt;147&lt;/key&gt;&lt;key app="ENWeb" db-id=""&gt;0&lt;/key&gt;&lt;/foreign-keys&gt;&lt;ref-type name="Journal Article"&gt;17&lt;/ref-type&gt;&lt;contributors&gt;&lt;authors&gt;&lt;author&gt;Reversi, A.&lt;/author&gt;&lt;author&gt;Rimoldi, V.&lt;/author&gt;&lt;author&gt;Marrocco, T.&lt;/author&gt;&lt;author&gt;Cassoni, P.&lt;/author&gt;&lt;author&gt;Bussolati, G.&lt;/author&gt;&lt;author&gt;Parenti, M.&lt;/author&gt;&lt;author&gt;Chini, B.&lt;/author&gt;&lt;/authors&gt;&lt;/contributors&gt;&lt;auth-address&gt;Consiglio Nazionale delle Ricerche (CNR) Institute of Neuroscience, Cellular and Molecular Pharmacology Section, 20129 Milan.&lt;/auth-address&gt;&lt;titles&gt;&lt;title&gt;The oxytocin receptor antagonist atosiban inhibits cell growth via a &amp;quot;biased agonist&amp;quot; mechanism&lt;/title&gt;&lt;secondary-title&gt;Journal of Biological Chemistry&lt;/secondary-title&gt;&lt;/titles&gt;&lt;periodical&gt;&lt;full-title&gt;Journal of Biological Chemistry&lt;/full-title&gt;&lt;/periodical&gt;&lt;pages&gt;16311-8&lt;/pages&gt;&lt;volume&gt;280&lt;/volume&gt;&lt;number&gt;16&lt;/number&gt;&lt;edition&gt;2005/02/12&lt;/edition&gt;&lt;keywords&gt;&lt;keyword&gt;Cell Proliferation/*drug effects&lt;/keyword&gt;&lt;keyword&gt;Gene Transfer Techniques&lt;/keyword&gt;&lt;keyword&gt;Humans&lt;/keyword&gt;&lt;keyword&gt;Receptors, Oxytocin/*antagonists &amp;amp; inhibitors/genetics&lt;/keyword&gt;&lt;keyword&gt;Time Factors&lt;/keyword&gt;&lt;keyword&gt;Tritium&lt;/keyword&gt;&lt;keyword&gt;Vasotocin/*analogs &amp;amp; derivatives/*pharmacology&lt;/keyword&gt;&lt;/keywords&gt;&lt;dates&gt;&lt;year&gt;2005&lt;/year&gt;&lt;pub-dates&gt;&lt;date&gt;Apr 22&lt;/date&gt;&lt;/pub-dates&gt;&lt;/dates&gt;&lt;isbn&gt;0021-9258 (Print)&amp;#xD;0021-9258 (Linking)&lt;/isbn&gt;&lt;accession-num&gt;15705593&lt;/accession-num&gt;&lt;urls&gt;&lt;related-urls&gt;&lt;url&gt;https://www.ncbi.nlm.nih.gov/pubmed/15705593&lt;/url&gt;&lt;/related-urls&gt;&lt;/urls&gt;&lt;electronic-resource-num&gt;10.1074/jbc.M409945200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87FAFF4" w14:textId="3A5B527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3E93E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7E09A71" w14:textId="0C22CDD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91DB41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265D14CB" w14:textId="63293B9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C9556B5" w14:textId="3B89891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28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66FDC856" w14:textId="36B5520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5C770587" w14:textId="182275E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EAD0F78" w14:textId="5D1C00A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018D5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58DE38D" w14:textId="31BD01F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5F961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261AD1E3" w14:textId="3FE1291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10E4347" w14:textId="5BF376A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29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225F45FE" w14:textId="1BAA496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651129B" w14:textId="032D075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9008BE" w14:textId="3F43904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E664B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374B0E" w14:textId="459915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447377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11A2D83C" w14:textId="369D8F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B27D932" w14:textId="6DF2AB4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CL15 (30–92) </w:t>
            </w:r>
          </w:p>
        </w:tc>
        <w:tc>
          <w:tcPr>
            <w:tcW w:w="1778" w:type="pct"/>
            <w:shd w:val="clear" w:color="auto" w:fill="auto"/>
            <w:hideMark/>
          </w:tcPr>
          <w:p w14:paraId="5A2B8D5C" w14:textId="6ECFF4A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E032167" w14:textId="51F871E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4C186D" w14:textId="792540E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2677CA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AAC1BB1" w14:textId="4DB1A08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7AF37C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63C33D69" w14:textId="55904EC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7FADAE1" w14:textId="2F4E23E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L15 (31–92)</w:t>
            </w:r>
          </w:p>
        </w:tc>
        <w:tc>
          <w:tcPr>
            <w:tcW w:w="1778" w:type="pct"/>
            <w:shd w:val="clear" w:color="auto" w:fill="auto"/>
            <w:hideMark/>
          </w:tcPr>
          <w:p w14:paraId="1158706B" w14:textId="2868653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5390CD5" w14:textId="05709F2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8393A8" w14:textId="18AE128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8F3CB2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51C4F9" w14:textId="472531C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EFE40D9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1</w:t>
            </w:r>
          </w:p>
        </w:tc>
        <w:tc>
          <w:tcPr>
            <w:tcW w:w="457" w:type="pct"/>
            <w:shd w:val="clear" w:color="auto" w:fill="auto"/>
          </w:tcPr>
          <w:p w14:paraId="322E2B5F" w14:textId="1C29EF4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B0AAE1C" w14:textId="5417DAB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L15 (26–92)</w:t>
            </w:r>
          </w:p>
        </w:tc>
        <w:tc>
          <w:tcPr>
            <w:tcW w:w="1778" w:type="pct"/>
            <w:shd w:val="clear" w:color="auto" w:fill="auto"/>
            <w:hideMark/>
          </w:tcPr>
          <w:p w14:paraId="66CBA89E" w14:textId="0E37134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909CC5C" w14:textId="5BF2BF9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FvPC9BdXRob3I+PFllYXI+MjAyMjwvWWVhcj48UmVj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3C5BDD2" w14:textId="37F1E74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6F9B0E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FC47C07" w14:textId="3BC6716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D71D3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05D8C18D" w14:textId="0FCDFE6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5A89A15F" w14:textId="3042984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113863</w:t>
            </w:r>
          </w:p>
        </w:tc>
        <w:tc>
          <w:tcPr>
            <w:tcW w:w="1778" w:type="pct"/>
            <w:shd w:val="clear" w:color="auto" w:fill="auto"/>
            <w:hideMark/>
          </w:tcPr>
          <w:p w14:paraId="5A43260C" w14:textId="73B595C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564239F3" w14:textId="77FF14D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3JiaXNpZXI8L0F1dGhvcj48WWVhcj4yMDE3PC9ZZWFy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Db3JiaXNpZXI8L0F1dGhvcj48WWVhcj4yMDE3PC9ZZWFy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2201A43" w14:textId="45B6111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256806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0FDCB4" w14:textId="7405172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F92E72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16AD87B0" w14:textId="708600F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1BB272C" w14:textId="6785E4F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5P12-RANTES </w:t>
            </w:r>
          </w:p>
        </w:tc>
        <w:tc>
          <w:tcPr>
            <w:tcW w:w="1778" w:type="pct"/>
            <w:shd w:val="clear" w:color="auto" w:fill="auto"/>
            <w:hideMark/>
          </w:tcPr>
          <w:p w14:paraId="4BD3928A" w14:textId="3FA2475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74BA9C2F" w14:textId="750419D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6BB89D" w14:textId="3606A87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1151CF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9C42C5" w14:textId="4B88905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9BA75E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6A7A89A0" w14:textId="5FDF518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1490B62" w14:textId="1A3B280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5P14-RANTES</w:t>
            </w:r>
          </w:p>
        </w:tc>
        <w:tc>
          <w:tcPr>
            <w:tcW w:w="1778" w:type="pct"/>
            <w:shd w:val="clear" w:color="auto" w:fill="auto"/>
            <w:hideMark/>
          </w:tcPr>
          <w:p w14:paraId="2681E4C5" w14:textId="38A1EED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3878CA26" w14:textId="266651D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701B82D" w14:textId="0CEFD82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F5F181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960CD2" w14:textId="320405C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9768718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389DBDA0" w14:textId="15478D9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3295D0A" w14:textId="79FEA21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6P4-RANTES </w:t>
            </w:r>
          </w:p>
        </w:tc>
        <w:tc>
          <w:tcPr>
            <w:tcW w:w="1778" w:type="pct"/>
            <w:shd w:val="clear" w:color="auto" w:fill="auto"/>
            <w:hideMark/>
          </w:tcPr>
          <w:p w14:paraId="09916F65" w14:textId="09F1CB8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6843A9BA" w14:textId="4089A82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12DB6B4" w14:textId="06D33D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944C7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8037282" w14:textId="5E2BC79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4CCF1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CR5</w:t>
            </w:r>
          </w:p>
        </w:tc>
        <w:tc>
          <w:tcPr>
            <w:tcW w:w="457" w:type="pct"/>
            <w:shd w:val="clear" w:color="auto" w:fill="auto"/>
          </w:tcPr>
          <w:p w14:paraId="599A6929" w14:textId="750EF89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8B1E540" w14:textId="1680787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SC-RANTES</w:t>
            </w:r>
          </w:p>
        </w:tc>
        <w:tc>
          <w:tcPr>
            <w:tcW w:w="1778" w:type="pct"/>
            <w:shd w:val="clear" w:color="auto" w:fill="auto"/>
            <w:hideMark/>
          </w:tcPr>
          <w:p w14:paraId="373C7BD2" w14:textId="55F050D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70F6DDA0" w14:textId="5A16D78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Lorenzen&lt;/Author&gt;&lt;Year&gt;2018&lt;/Year&gt;&lt;RecNum&gt;388&lt;/RecNum&gt;&lt;DisplayText&gt;&lt;style face="superscript"&gt;[175]&lt;/style&gt;&lt;/DisplayText&gt;&lt;record&gt;&lt;rec-number&gt;388&lt;/rec-number&gt;&lt;foreign-keys&gt;&lt;key app="EN" db-id="rwxx0xz2ifzazme0927v0vvc5ftxrwzr0pxe" timestamp="1724048841"&gt;388&lt;/key&gt;&lt;/foreign-keys&gt;&lt;ref-type name="Journal Article"&gt;17&lt;/ref-type&gt;&lt;contributors&gt;&lt;authors&gt;&lt;author&gt;Lorenzen, Emily&lt;/author&gt;&lt;author&gt;Ceraudo, Emilie&lt;/author&gt;&lt;author&gt;Berchiche, Yamina A.&lt;/author&gt;&lt;author&gt;Rico, Carlos A.&lt;/author&gt;&lt;author&gt;Furstenberg, Alexandre&lt;/author&gt;&lt;author&gt;Sakmar, Thomas P.&lt;/author&gt;&lt;author&gt;Huber, Thomas&lt;/author&gt;&lt;/authors&gt;&lt;/contributors&gt;&lt;titles&gt;&lt;title&gt;G protein subtype-specific signaling bias in a series of CCR5 chemokine analogs&lt;/title&gt;&lt;secondary-title&gt;Science Signaling&lt;/secondary-title&gt;&lt;/titles&gt;&lt;periodical&gt;&lt;full-title&gt;Science Signaling&lt;/full-title&gt;&lt;/periodical&gt;&lt;volume&gt;11&lt;/volume&gt;&lt;number&gt;552&lt;/number&gt;&lt;dates&gt;&lt;year&gt;2018&lt;/year&gt;&lt;pub-dates&gt;&lt;date&gt;Oct 16&lt;/date&gt;&lt;/pub-dates&gt;&lt;/dates&gt;&lt;isbn&gt;1945-0877&lt;/isbn&gt;&lt;accession-num&gt;WOS:000447434100002&lt;/accession-num&gt;&lt;work-type&gt;Article&lt;/work-type&gt;&lt;urls&gt;&lt;related-urls&gt;&lt;url&gt;&lt;style face="underline" font="default" size="100%"&gt;&amp;lt;Go to ISI&amp;gt;://WOS:000447434100002&lt;/style&gt;&lt;/url&gt;&lt;/related-urls&gt;&lt;/urls&gt;&lt;custom7&gt;eaao6152&lt;/custom7&gt;&lt;electronic-resource-num&gt;10.1126/scisignal.aao615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FC978B" w14:textId="49A14281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15CEC8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C6E325" w14:textId="644620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04CE6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2</w:t>
            </w:r>
          </w:p>
        </w:tc>
        <w:tc>
          <w:tcPr>
            <w:tcW w:w="457" w:type="pct"/>
            <w:shd w:val="clear" w:color="auto" w:fill="auto"/>
          </w:tcPr>
          <w:p w14:paraId="7602D841" w14:textId="5A63E84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16FBFC0" w14:textId="13C1345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1-3</w:t>
            </w:r>
          </w:p>
        </w:tc>
        <w:tc>
          <w:tcPr>
            <w:tcW w:w="1778" w:type="pct"/>
            <w:shd w:val="clear" w:color="auto" w:fill="auto"/>
            <w:hideMark/>
          </w:tcPr>
          <w:p w14:paraId="01B17A38" w14:textId="297FB3D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A81209C" w14:textId="41DE224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ACEFBDD" w14:textId="56CCE10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003202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64E758D" w14:textId="14EB400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009C0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2</w:t>
            </w:r>
          </w:p>
        </w:tc>
        <w:tc>
          <w:tcPr>
            <w:tcW w:w="457" w:type="pct"/>
            <w:shd w:val="clear" w:color="auto" w:fill="auto"/>
          </w:tcPr>
          <w:p w14:paraId="3CFF5B5D" w14:textId="45D234B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16FAC44" w14:textId="662F3B3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5-7</w:t>
            </w:r>
          </w:p>
        </w:tc>
        <w:tc>
          <w:tcPr>
            <w:tcW w:w="1778" w:type="pct"/>
            <w:shd w:val="clear" w:color="auto" w:fill="auto"/>
            <w:hideMark/>
          </w:tcPr>
          <w:p w14:paraId="3431AC37" w14:textId="4B785CA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E1BA04" w14:textId="1A015EF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b29uPC9BdXRob3I+PFllYXI+MjAyNDwvWWVhcj48UmVj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877CCE9" w14:textId="4AA9D13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BDB507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A1362F" w14:textId="32F493E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A88E4E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3A24892C" w14:textId="276DC2E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680906" w14:textId="2B60C2F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9</w:t>
            </w:r>
          </w:p>
        </w:tc>
        <w:tc>
          <w:tcPr>
            <w:tcW w:w="1778" w:type="pct"/>
            <w:shd w:val="clear" w:color="auto" w:fill="auto"/>
            <w:hideMark/>
          </w:tcPr>
          <w:p w14:paraId="585335D3" w14:textId="642B232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FCC19CC" w14:textId="1D67AAF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tts&lt;/Author&gt;&lt;Year&gt;2012&lt;/Year&gt;&lt;RecNum&gt;6&lt;/RecNum&gt;&lt;DisplayText&gt;&lt;style face="superscript"&gt;[177]&lt;/style&gt;&lt;/DisplayText&gt;&lt;record&gt;&lt;rec-number&gt;6&lt;/rec-number&gt;&lt;foreign-keys&gt;&lt;key app="EN" db-id="rwxx0xz2ifzazme0927v0vvc5ftxrwzr0pxe" timestamp="1721900036"&gt;6&lt;/key&gt;&lt;/foreign-keys&gt;&lt;ref-type name="Journal Article"&gt;17&lt;/ref-type&gt;&lt;contributors&gt;&lt;authors&gt;&lt;author&gt;Watts, Anne O.&lt;/author&gt;&lt;author&gt;Scholten, Danny J.&lt;/author&gt;&lt;author&gt;Heitman, Laura H.&lt;/author&gt;&lt;author&gt;Vischer, Henry F.&lt;/author&gt;&lt;author&gt;Leurs, Rob&lt;/author&gt;&lt;/authors&gt;&lt;/contributors&gt;&lt;auth-address&gt;Vrije Univ Amsterdam, LACDR, Div Med Chem, Fac Sci, NL-1081 HV Amsterdam, Netherlands&amp;#xD;Leiden Univ, LACDR, Div Med Chem, NL-2300 RA Leiden, Netherlands&lt;/auth-address&gt;&lt;titles&gt;&lt;title&gt;Label-free impedance responses of endogenous and synthetic chemokine receptor CXCR3 agonists correlate with Gi-protein pathway activation&lt;/title&gt;&lt;secondary-title&gt;Biochemical and Biophysical Research Communications&lt;/secondary-title&gt;&lt;/titles&gt;&lt;periodical&gt;&lt;full-title&gt;Biochemical and Biophysical Research Communications&lt;/full-title&gt;&lt;/periodical&gt;&lt;pages&gt;412-418&lt;/pages&gt;&lt;volume&gt;419&lt;/volume&gt;&lt;number&gt;2&lt;/number&gt;&lt;dates&gt;&lt;year&gt;2012&lt;/year&gt;&lt;pub-dates&gt;&lt;date&gt;Mar 9&lt;/date&gt;&lt;/pub-dates&gt;&lt;/dates&gt;&lt;isbn&gt;0006-291X&lt;/isbn&gt;&lt;accession-num&gt;WOS:000301911000048&lt;/accession-num&gt;&lt;work-type&gt;Article&lt;/work-type&gt;&lt;urls&gt;&lt;related-urls&gt;&lt;url&gt;&lt;style face="underline" font="default" size="100%"&gt;&amp;lt;Go to ISI&amp;gt;://WOS:000301911000048&lt;/style&gt;&lt;/url&gt;&lt;/related-urls&gt;&lt;/urls&gt;&lt;electronic-resource-num&gt;10.1016/j.bbrc.2012.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02.036&lt;/electronic-resource-num&gt;&lt;research-notes&gt;&lt;style face="normal" font="default" size="100%"&gt;CXCR3&lt;/style&gt;&lt;style face="normal" font="default" charset="134" size="100%"&gt;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的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lt;/style&gt;&lt;style face="normal" font="default" size="100%"&gt;CXCL9&amp;#x9;&lt;/style&gt;&lt;style face="normal" font="default" charset="134" size="100%"&gt;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用</w:instrText>
            </w:r>
            <w:r w:rsidR="00600EC2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instrText>&lt;/style&gt;&lt;style face="normal" font="default" size="100%"&gt;Label-free impedance&lt;/style&gt;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F548B3F" w14:textId="040699C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68933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FCFADD" w14:textId="57AC05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309932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2B07EC21" w14:textId="3416A2D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0D71F3C0" w14:textId="26AF381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L11</w:t>
            </w:r>
          </w:p>
        </w:tc>
        <w:tc>
          <w:tcPr>
            <w:tcW w:w="1778" w:type="pct"/>
            <w:shd w:val="clear" w:color="auto" w:fill="auto"/>
            <w:hideMark/>
          </w:tcPr>
          <w:p w14:paraId="2736D6DF" w14:textId="74F93BC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C45314C" w14:textId="15D2A4F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78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37D02B2" w14:textId="5580DC3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A14B5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96EB892" w14:textId="2FE4B93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7AB73DC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668792B" w14:textId="458117F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78888F4" w14:textId="69FA67A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0661</w:t>
            </w:r>
          </w:p>
        </w:tc>
        <w:tc>
          <w:tcPr>
            <w:tcW w:w="1778" w:type="pct"/>
            <w:shd w:val="clear" w:color="auto" w:fill="auto"/>
            <w:hideMark/>
          </w:tcPr>
          <w:p w14:paraId="280374A0" w14:textId="4B9020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B8D1F3E" w14:textId="184AC33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78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7FAFAF4" w14:textId="7FF471A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92A79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DDD5BC6" w14:textId="6AD5225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016B776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7F091BC0" w14:textId="027FEC1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288FF82" w14:textId="30FD433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UF11418</w:t>
            </w:r>
          </w:p>
        </w:tc>
        <w:tc>
          <w:tcPr>
            <w:tcW w:w="1778" w:type="pct"/>
            <w:shd w:val="clear" w:color="auto" w:fill="auto"/>
            <w:hideMark/>
          </w:tcPr>
          <w:p w14:paraId="6F42EA85" w14:textId="161A9B4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FB7FABD" w14:textId="43777DF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Zheng&lt;/Author&gt;&lt;Year&gt;2022&lt;/Year&gt;&lt;RecNum&gt;391&lt;/RecNum&gt;&lt;DisplayText&gt;&lt;style face="superscript"&gt;[178]&lt;/style&gt;&lt;/DisplayText&gt;&lt;record&gt;&lt;rec-number&gt;391&lt;/rec-number&gt;&lt;foreign-keys&gt;&lt;key app="EN" db-id="rwxx0xz2ifzazme0927v0vvc5ftxrwzr0pxe" timestamp="1724049504"&gt;391&lt;/key&gt;&lt;/foreign-keys&gt;&lt;ref-type name="Journal Article"&gt;17&lt;/ref-type&gt;&lt;contributors&gt;&lt;authors&gt;&lt;author&gt;Zheng, Kevin&lt;/author&gt;&lt;author&gt;Smith, Jeffrey S.&lt;/author&gt;&lt;author&gt;Eiger, Dylan S.&lt;/author&gt;&lt;author&gt;Warman, Anmol&lt;/author&gt;&lt;author&gt;Choi, Issac&lt;/author&gt;&lt;author&gt;Honeycutt, Christopher C.&lt;/author&gt;&lt;author&gt;Boldizsar, Noelia&lt;/author&gt;&lt;author&gt;Gundry, Jaimee N.&lt;/author&gt;&lt;author&gt;Pack, Thomas F.&lt;/author&gt;&lt;author&gt;Inoue, Asuka&lt;/author&gt;&lt;author&gt;Caron, Marc G.&lt;/author&gt;&lt;author&gt;Rajagopal, Sudarshan&lt;/author&gt;&lt;/authors&gt;&lt;/contributors&gt;&lt;titles&gt;&lt;title&gt;&lt;style face="normal" font="default" size="100%"&gt;Biased agonists of the chemokine receptor CXCR3 differentially signal through G&lt;/style&gt;&lt;style face="normal" font="default" charset="161" size="100%"&gt;αi:β-arrestin complexes&lt;/style&gt;&lt;/title&gt;&lt;secondary-title&gt;Science Signaling&lt;/secondary-title&gt;&lt;/titles&gt;&lt;periodical&gt;&lt;full-title&gt;Science Signaling&lt;/full-title&gt;&lt;/periodical&gt;&lt;volume&gt;15&lt;/volume&gt;&lt;number&gt;726&lt;/number&gt;&lt;dates&gt;&lt;year&gt;2022&lt;/year&gt;&lt;pub-dates&gt;&lt;date&gt;Mar 22&lt;/date&gt;&lt;/pub-dates&gt;&lt;/dates&gt;&lt;isbn&gt;1945-0877&lt;/isbn&gt;&lt;accession-num&gt;WOS:000772443300002&lt;/accession-num&gt;&lt;work-type&gt;Article&lt;/work-type&gt;&lt;urls&gt;&lt;related-urls&gt;&lt;url&gt;&lt;style face="underline" font="default" size="100%"&gt;&amp;lt;Go to ISI&amp;gt;://WOS:000772443300002&lt;/style&gt;&lt;/url&gt;&lt;/related-urls&gt;&lt;/urls&gt;&lt;custom7&gt;eabg5203&lt;/custom7&gt;&lt;electronic-resource-num&gt;10.1126/scisignal.abg5203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85DE89F" w14:textId="301B08F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C28FE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27A5222" w14:textId="4E3412D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ADC6F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8C5458F" w14:textId="373045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AB762EC" w14:textId="1B7A957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AUC1036</w:t>
            </w:r>
          </w:p>
        </w:tc>
        <w:tc>
          <w:tcPr>
            <w:tcW w:w="1778" w:type="pct"/>
            <w:shd w:val="clear" w:color="auto" w:fill="auto"/>
            <w:hideMark/>
          </w:tcPr>
          <w:p w14:paraId="324DDEC8" w14:textId="64E3CE0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1834B412" w14:textId="119D3C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BE6C1F5" w14:textId="38ECC81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3C14F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B1C93F" w14:textId="4918532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082332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3</w:t>
            </w:r>
          </w:p>
        </w:tc>
        <w:tc>
          <w:tcPr>
            <w:tcW w:w="457" w:type="pct"/>
            <w:shd w:val="clear" w:color="auto" w:fill="auto"/>
          </w:tcPr>
          <w:p w14:paraId="4CAFC991" w14:textId="51BF65C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DF23583" w14:textId="530A496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AUC1104</w:t>
            </w:r>
          </w:p>
        </w:tc>
        <w:tc>
          <w:tcPr>
            <w:tcW w:w="1778" w:type="pct"/>
            <w:shd w:val="clear" w:color="auto" w:fill="auto"/>
            <w:hideMark/>
          </w:tcPr>
          <w:p w14:paraId="3FAAB3F6" w14:textId="717EC01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EC4107C" w14:textId="171D45B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aWxhbm9zPC9BdXRob3I+PFllYXI+MjAxNjwvWWVhcj48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7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F4C02D3" w14:textId="34A138B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DBF24C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A064835" w14:textId="4A14745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hemok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0CD96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XCR4</w:t>
            </w:r>
          </w:p>
        </w:tc>
        <w:tc>
          <w:tcPr>
            <w:tcW w:w="457" w:type="pct"/>
            <w:shd w:val="clear" w:color="auto" w:fill="auto"/>
          </w:tcPr>
          <w:p w14:paraId="7EA252BD" w14:textId="2404EF3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DFCBDC0" w14:textId="394DF44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TI-2341</w:t>
            </w:r>
          </w:p>
        </w:tc>
        <w:tc>
          <w:tcPr>
            <w:tcW w:w="1778" w:type="pct"/>
            <w:shd w:val="clear" w:color="auto" w:fill="auto"/>
            <w:hideMark/>
          </w:tcPr>
          <w:p w14:paraId="7A7B47C3" w14:textId="7306400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2809934F" w14:textId="6AC074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RdW95ZXI8L0F1dGhvcj48WWVhcj4yMDEzPC9ZZWFyPjxS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L3BlcmlvZGljYWw+PHBhZ2VzPkU1MDg4LTk3PC9wYWdlcz48dm9sdW1lPjExMDwvdm9s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RdW95ZXI8L0F1dGhvcj48WWVhcj4yMDEzPC9ZZWFyPjxS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777791A" w14:textId="4B952C7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D0240B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0E7CE26" w14:textId="43C2A35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7DC701B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3230CD54" w14:textId="21FE918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1EC58FA8" w14:textId="5293B68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icosapentaenoic acid</w:t>
            </w:r>
          </w:p>
        </w:tc>
        <w:tc>
          <w:tcPr>
            <w:tcW w:w="1778" w:type="pct"/>
            <w:shd w:val="clear" w:color="auto" w:fill="auto"/>
            <w:hideMark/>
          </w:tcPr>
          <w:p w14:paraId="64EBC79E" w14:textId="51D2CD5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</w:t>
            </w:r>
            <w:r w:rsidR="00D27096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over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</w:p>
        </w:tc>
        <w:tc>
          <w:tcPr>
            <w:tcW w:w="582" w:type="pct"/>
            <w:shd w:val="clear" w:color="auto" w:fill="auto"/>
          </w:tcPr>
          <w:p w14:paraId="34D691B7" w14:textId="3EBC8AB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F1D9DE" w14:textId="26A0E8D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68D30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D6DA42D" w14:textId="7A787D3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240220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189D1F09" w14:textId="35CDD2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716510B2" w14:textId="1541CE8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UG891</w:t>
            </w:r>
          </w:p>
        </w:tc>
        <w:tc>
          <w:tcPr>
            <w:tcW w:w="1778" w:type="pct"/>
            <w:shd w:val="clear" w:color="auto" w:fill="auto"/>
            <w:hideMark/>
          </w:tcPr>
          <w:p w14:paraId="647FBFFF" w14:textId="6AA42E1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q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</w:p>
        </w:tc>
        <w:tc>
          <w:tcPr>
            <w:tcW w:w="582" w:type="pct"/>
            <w:shd w:val="clear" w:color="auto" w:fill="auto"/>
          </w:tcPr>
          <w:p w14:paraId="0610F492" w14:textId="6827AA1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W88L0F1dGhvcj48WWVhcj4yMDIzPC9ZZWFyPjxSZWNO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CC9807E" w14:textId="5383399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4667DE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3FD6CB" w14:textId="7F741C1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61FE59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7A7FB638" w14:textId="340AAF6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00B896E6" w14:textId="114948E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 25</w:t>
            </w:r>
          </w:p>
        </w:tc>
        <w:tc>
          <w:tcPr>
            <w:tcW w:w="1778" w:type="pct"/>
            <w:shd w:val="clear" w:color="auto" w:fill="auto"/>
            <w:hideMark/>
          </w:tcPr>
          <w:p w14:paraId="24581E07" w14:textId="0FE64DF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C442FD0" w14:textId="700D655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E9B3F4A" w14:textId="0EEB2AF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53E25B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533E29" w14:textId="0AF85E1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ree fatty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984835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R4</w:t>
            </w:r>
          </w:p>
        </w:tc>
        <w:tc>
          <w:tcPr>
            <w:tcW w:w="457" w:type="pct"/>
            <w:shd w:val="clear" w:color="auto" w:fill="auto"/>
          </w:tcPr>
          <w:p w14:paraId="5D7A8806" w14:textId="18F8599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FFA4</w:t>
            </w:r>
          </w:p>
        </w:tc>
        <w:tc>
          <w:tcPr>
            <w:tcW w:w="812" w:type="pct"/>
            <w:shd w:val="clear" w:color="auto" w:fill="auto"/>
            <w:hideMark/>
          </w:tcPr>
          <w:p w14:paraId="0BAE546E" w14:textId="437DC54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 50</w:t>
            </w:r>
          </w:p>
        </w:tc>
        <w:tc>
          <w:tcPr>
            <w:tcW w:w="1778" w:type="pct"/>
            <w:shd w:val="clear" w:color="auto" w:fill="auto"/>
            <w:hideMark/>
          </w:tcPr>
          <w:p w14:paraId="5E7C542B" w14:textId="481A5B1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EDCD917" w14:textId="4F90F55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aTwvQXV0aG9yPjxZZWFyPjIwMTU8L1llYXI+PFJlY051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BE2C7B" w14:textId="713823E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FD9990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0422F34B" w14:textId="45BE47E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DC4535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7FBE2F4E" w14:textId="7233933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  <w:hideMark/>
          </w:tcPr>
          <w:p w14:paraId="5C57EE99" w14:textId="6EFD1FE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DL-bound S1P</w:t>
            </w:r>
          </w:p>
        </w:tc>
        <w:tc>
          <w:tcPr>
            <w:tcW w:w="1778" w:type="pct"/>
            <w:shd w:val="clear" w:color="auto" w:fill="auto"/>
            <w:hideMark/>
          </w:tcPr>
          <w:p w14:paraId="7E40AA26" w14:textId="4771B2A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APK and β-arrestin recruitment over cAMP inhibition</w:t>
            </w:r>
          </w:p>
        </w:tc>
        <w:tc>
          <w:tcPr>
            <w:tcW w:w="582" w:type="pct"/>
            <w:shd w:val="clear" w:color="auto" w:fill="auto"/>
          </w:tcPr>
          <w:p w14:paraId="11C6EAAE" w14:textId="42EF04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Galvani&lt;/Author&gt;&lt;Year&gt;2015&lt;/Year&gt;&lt;RecNum&gt;198&lt;/RecNum&gt;&lt;DisplayText&gt;&lt;style face="superscript"&gt;[183]&lt;/style&gt;&lt;/DisplayText&gt;&lt;record&gt;&lt;rec-number&gt;198&lt;/rec-number&gt;&lt;foreign-keys&gt;&lt;key app="EN" db-id="rwxx0xz2ifzazme0927v0vvc5ftxrwzr0pxe" timestamp="1723888711"&gt;198&lt;/key&gt;&lt;/foreign-keys&gt;&lt;ref-type name="Journal Article"&gt;17&lt;/ref-type&gt;&lt;contributors&gt;&lt;authors&gt;&lt;author&gt;Galvani, Sylvain&lt;/author&gt;&lt;author&gt;Sanson, Marie&lt;/author&gt;&lt;author&gt;Blaho, Victoria A.&lt;/author&gt;&lt;author&gt;Swendeman, Steven L.&lt;/author&gt;&lt;author&gt;Conger, Heather&lt;/author&gt;&lt;author&gt;Dahlback, Bjorn&lt;/author&gt;&lt;author&gt;Kono, Mari&lt;/author&gt;&lt;author&gt;Proia, Richard L.&lt;/author&gt;&lt;author&gt;Smith, Jonathan D.&lt;/author&gt;&lt;author&gt;Hla, Timothy&lt;/author&gt;&lt;/authors&gt;&lt;/contributors&gt;&lt;titles&gt;&lt;title&gt;HDL-bound sphingosine 1-phosphate acts as a biased agonist for the endothelial cell receptor S1P1 to limit vascular inflammation&lt;/title&gt;&lt;secondary-title&gt;Science Signaling&lt;/secondary-title&gt;&lt;/titles&gt;&lt;periodical&gt;&lt;full-title&gt;Science Signaling&lt;/full-title&gt;&lt;/periodical&gt;&lt;pages&gt;ra79&lt;/pages&gt;&lt;volume&gt;8&lt;/volume&gt;&lt;number&gt;389&lt;/number&gt;&lt;dates&gt;&lt;year&gt;2015&lt;/year&gt;&lt;pub-dates&gt;&lt;date&gt;Aug 11&lt;/date&gt;&lt;/pub-dates&gt;&lt;/dates&gt;&lt;isbn&gt;1945-0877&lt;/isbn&gt;&lt;accession-num&gt;WOS:000360807900001&lt;/accession-num&gt;&lt;work-type&gt;Article&lt;/work-type&gt;&lt;urls&gt;&lt;related-urls&gt;&lt;url&gt;&lt;style face="underline" font="default" size="100%"&gt;&amp;lt;Go to ISI&amp;gt;://WOS:000360807900001&lt;/style&gt;&lt;/url&gt;&lt;/related-urls&gt;&lt;/urls&gt;&lt;custom7&gt;ra79&lt;/custom7&gt;&lt;electronic-resource-num&gt;10.1126/scisignal.aaa258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DBB2F96" w14:textId="1725D5E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507495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36BD4F50" w14:textId="49CF694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79887B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457" w:type="pct"/>
            <w:shd w:val="clear" w:color="auto" w:fill="auto"/>
          </w:tcPr>
          <w:p w14:paraId="62482200" w14:textId="3FA2D9D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1</w:t>
            </w:r>
          </w:p>
        </w:tc>
        <w:tc>
          <w:tcPr>
            <w:tcW w:w="812" w:type="pct"/>
            <w:shd w:val="clear" w:color="auto" w:fill="auto"/>
            <w:hideMark/>
          </w:tcPr>
          <w:p w14:paraId="519BD857" w14:textId="3E29BD1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MS-986104</w:t>
            </w:r>
          </w:p>
        </w:tc>
        <w:tc>
          <w:tcPr>
            <w:tcW w:w="1778" w:type="pct"/>
            <w:shd w:val="clear" w:color="auto" w:fill="auto"/>
            <w:hideMark/>
          </w:tcPr>
          <w:p w14:paraId="5B806F96" w14:textId="46C6D09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18AC2DA" w14:textId="292F1F1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FyPC9BdXRob3I+PFllYXI+MjAxNjwvWWVhcj48UmVj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FyPC9BdXRob3I+PFllYXI+MjAxNjwvWWVhcj48UmVj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5D0729D" w14:textId="6361DBD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0F82EC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hideMark/>
          </w:tcPr>
          <w:p w14:paraId="211D5E91" w14:textId="7395B2C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ysophospholip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EC1A8A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3</w:t>
            </w:r>
          </w:p>
        </w:tc>
        <w:tc>
          <w:tcPr>
            <w:tcW w:w="457" w:type="pct"/>
            <w:shd w:val="clear" w:color="auto" w:fill="auto"/>
          </w:tcPr>
          <w:p w14:paraId="232355C0" w14:textId="437AE90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1PR3</w:t>
            </w:r>
          </w:p>
        </w:tc>
        <w:tc>
          <w:tcPr>
            <w:tcW w:w="812" w:type="pct"/>
            <w:shd w:val="clear" w:color="auto" w:fill="auto"/>
            <w:hideMark/>
          </w:tcPr>
          <w:p w14:paraId="66710A67" w14:textId="044D438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LESIA</w:t>
            </w:r>
          </w:p>
        </w:tc>
        <w:tc>
          <w:tcPr>
            <w:tcW w:w="1778" w:type="pct"/>
            <w:shd w:val="clear" w:color="auto" w:fill="auto"/>
            <w:hideMark/>
          </w:tcPr>
          <w:p w14:paraId="578076A4" w14:textId="1F6C0EF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2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C3ACABA" w14:textId="11F16F9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3lvbW90bzwvQXV0aG9yPjxZZWFyPjIwMjE8L1llYXI+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Ub3lvbW90bzwvQXV0aG9yPjxZZWFyPjIwMjE8L1llYXI+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96394C1" w14:textId="3680075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763DEB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8C9AD6D" w14:textId="5C280C1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C0F17DE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BB1B12E" w14:textId="0609412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A13A7B7" w14:textId="1D9D6ED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P 55,940</w:t>
            </w:r>
          </w:p>
        </w:tc>
        <w:tc>
          <w:tcPr>
            <w:tcW w:w="1778" w:type="pct"/>
            <w:shd w:val="clear" w:color="auto" w:fill="auto"/>
            <w:hideMark/>
          </w:tcPr>
          <w:p w14:paraId="106C9027" w14:textId="6DC43DD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68A5FF79" w14:textId="2B80FE8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3F8E43F" w14:textId="4346BC9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9B9422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4E7D37" w14:textId="1D63D39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A267D4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7985767E" w14:textId="07E42B2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1A1B00B" w14:textId="1BC63B5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bookmarkStart w:id="7" w:name="_Hlk175137485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Δ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9</w:t>
            </w:r>
            <w:bookmarkEnd w:id="7"/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tetrahydrocannabinol</w:t>
            </w:r>
          </w:p>
        </w:tc>
        <w:tc>
          <w:tcPr>
            <w:tcW w:w="1778" w:type="pct"/>
            <w:shd w:val="clear" w:color="auto" w:fill="auto"/>
            <w:hideMark/>
          </w:tcPr>
          <w:p w14:paraId="03506DCE" w14:textId="6283456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BBED650" w14:textId="1959F07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iwgMTg3XTwvc3R5bGU+PC9EaXNwbGF5VGV4dD48cmVjb3JkPjxyZWMtbnVtYmVyPjE0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iwgMTg3XTwvc3R5bGU+PC9EaXNwbGF5VGV4dD48cmVjb3JkPjxyZWMtbnVtYmVyPjE0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, 18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84FD9D3" w14:textId="33307788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F7864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E59404C" w14:textId="732B235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1045D61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990F41F" w14:textId="5757293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F7F2DCE" w14:textId="7C5F469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-arachidonoylglycerol</w:t>
            </w:r>
          </w:p>
        </w:tc>
        <w:tc>
          <w:tcPr>
            <w:tcW w:w="1778" w:type="pct"/>
            <w:shd w:val="clear" w:color="auto" w:fill="auto"/>
            <w:hideMark/>
          </w:tcPr>
          <w:p w14:paraId="0E6FECA8" w14:textId="009E0BF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5666649" w14:textId="2DBD98C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BF1BE38" w14:textId="246EDC1B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59758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A646026" w14:textId="2AE79C0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C96C3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C140FCD" w14:textId="45D409F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54A6994" w14:textId="66C50B3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nand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4A3B4E5B" w14:textId="50FE2BC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BFECCA1" w14:textId="0F1CD09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XByYWlyaWU8L0F1dGhvcj48WWVhcj4yMDE2PC9ZZWFy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2FBFCD" w14:textId="08FD07A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7395E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41B2DC7" w14:textId="0CFEDD1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1B8176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19E2287A" w14:textId="728F991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6E671B77" w14:textId="68AEEDB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ICAM-b </w:t>
            </w:r>
          </w:p>
        </w:tc>
        <w:tc>
          <w:tcPr>
            <w:tcW w:w="1778" w:type="pct"/>
            <w:shd w:val="clear" w:color="auto" w:fill="auto"/>
            <w:hideMark/>
          </w:tcPr>
          <w:p w14:paraId="2831535D" w14:textId="1F1D68F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6E1AFF88" w14:textId="29E7DF8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Ahn&lt;/Author&gt;&lt;Year&gt;2013&lt;/Year&gt;&lt;RecNum&gt;398&lt;/RecNum&gt;&lt;DisplayText&gt;&lt;style face="superscript"&gt;[188]&lt;/style&gt;&lt;/DisplayText&gt;&lt;record&gt;&lt;rec-number&gt;398&lt;/rec-number&gt;&lt;foreign-keys&gt;&lt;key app="EN" db-id="rwxx0xz2ifzazme0927v0vvc5ftxrwzr0pxe" timestamp="1724050409"&gt;398&lt;/key&gt;&lt;key app="ENWeb" db-id=""&gt;0&lt;/key&gt;&lt;/foreign-keys&gt;&lt;ref-type name="Journal Article"&gt;17&lt;/ref-type&gt;&lt;contributors&gt;&lt;authors&gt;&lt;author&gt;Ahn, K. H.&lt;/author&gt;&lt;author&gt;Mahmoud, M. M.&lt;/author&gt;&lt;author&gt;Samala, S.&lt;/author&gt;&lt;author&gt;Lu, D.&lt;/author&gt;&lt;author&gt;Kendall, D. A.&lt;/author&gt;&lt;/authors&gt;&lt;/contributors&gt;&lt;auth-address&gt;Department of Pharmaceutical Sciences, University of Connecticut, Storrs, Connecticut, USA.&lt;/auth-address&gt;&lt;titles&gt;&lt;title&gt;Profiling two indole-2-carboxamides for allosteric modulation of the CB1 receptor&lt;/title&gt;&lt;secondary-title&gt;Journal of Neurochemistry&lt;/secondary-title&gt;&lt;/titles&gt;&lt;periodical&gt;&lt;full-title&gt;Journal of Neurochemistry&lt;/full-title&gt;&lt;/periodical&gt;&lt;pages&gt;584-9&lt;/pages&gt;&lt;volume&gt;124&lt;/volume&gt;&lt;number&gt;5&lt;/number&gt;&lt;edition&gt;2012/12/05&lt;/edition&gt;&lt;keywords&gt;&lt;keyword&gt;Allosteric Regulation/drug effects&lt;/keyword&gt;&lt;keyword&gt;HEK293 Cells&lt;/keyword&gt;&lt;keyword&gt;Humans&lt;/keyword&gt;&lt;keyword&gt;Immunoblotting&lt;/keyword&gt;&lt;keyword&gt;Indoles/chemistry/metabolism/*pharmacology&lt;/keyword&gt;&lt;keyword&gt;Ligands&lt;/keyword&gt;&lt;keyword&gt;Piperidines/chemistry/metabolism/*pharmacology&lt;/keyword&gt;&lt;keyword&gt;Protein Binding&lt;/keyword&gt;&lt;keyword&gt;Receptor, Cannabinoid, CB1/*chemistry/*metabolism&lt;/keyword&gt;&lt;keyword&gt;Signal Transduction/*drug effects&lt;/keyword&gt;&lt;/keywords&gt;&lt;dates&gt;&lt;year&gt;2013&lt;/year&gt;&lt;pub-dates&gt;&lt;date&gt;Mar&lt;/date&gt;&lt;/pub-dates&gt;&lt;/dates&gt;&lt;isbn&gt;1471-4159 (Electronic)&amp;#xD;0022-3042 (Print)&amp;#xD;0022-3042 (Linking)&lt;/isbn&gt;&lt;accession-num&gt;23205875&lt;/accession-num&gt;&lt;urls&gt;&lt;related-urls&gt;&lt;url&gt;https://www.ncbi.nlm.nih.gov/pubmed/23205875&lt;/url&gt;&lt;/related-urls&gt;&lt;/urls&gt;&lt;custom2&gt;PMC3578011&lt;/custom2&gt;&lt;electronic-resource-num&gt;10.1111/jnc.12115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230B429" w14:textId="1CCA064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AB659A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EDDF863" w14:textId="754B097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48EAA6E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FC8264B" w14:textId="09F1801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202D2E35" w14:textId="621FE2E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7d</w:t>
            </w:r>
          </w:p>
        </w:tc>
        <w:tc>
          <w:tcPr>
            <w:tcW w:w="1778" w:type="pct"/>
            <w:shd w:val="clear" w:color="auto" w:fill="auto"/>
            <w:hideMark/>
          </w:tcPr>
          <w:p w14:paraId="224C5B04" w14:textId="465183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0D5EE394" w14:textId="29981D1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hurana&lt;/Author&gt;&lt;Year&gt;2017&lt;/Year&gt;&lt;RecNum&gt;399&lt;/RecNum&gt;&lt;DisplayText&gt;&lt;style face="superscript"&gt;[189]&lt;/style&gt;&lt;/DisplayText&gt;&lt;record&gt;&lt;rec-number&gt;399&lt;/rec-number&gt;&lt;foreign-keys&gt;&lt;key app="EN" db-id="rwxx0xz2ifzazme0927v0vvc5ftxrwzr0pxe" timestamp="1724050473"&gt;399&lt;/key&gt;&lt;key app="ENWeb" db-id=""&gt;0&lt;/key&gt;&lt;/foreign-keys&gt;&lt;ref-type name="Journal Article"&gt;17&lt;/ref-type&gt;&lt;contributors&gt;&lt;authors&gt;&lt;author&gt;Khurana, L.&lt;/author&gt;&lt;author&gt;Fu, B. Q.&lt;/author&gt;&lt;author&gt;Duddupudi, A. L.&lt;/author&gt;&lt;author&gt;Liao, Y. H.&lt;/author&gt;&lt;author&gt;Immadi, S. S.&lt;/author&gt;&lt;author&gt;Kendall, D. A.&lt;/author&gt;&lt;author&gt;Lu, D.&lt;/author&gt;&lt;/authors&gt;&lt;/contributors&gt;&lt;auth-address&gt;Department of Pharmaceutical Sciences, University of Connecticut , Storrs, Connecticut 06269, United States.&amp;#xD;Rangel College of Pharmacy, Health Science Center, Texas A&amp;amp;M University , 1010 West Avenue B, Kingsville, Texas 78363, United States.&lt;/auth-address&gt;&lt;titles&gt;&lt;title&gt;Pyrimidinyl biphenylureas: Identification of new lead compounds as allosteric modulators of the cannabinoid receptor CB1&lt;/title&gt;&lt;secondary-title&gt;Journal of Medicinal Chemistry&lt;/secondary-title&gt;&lt;/titles&gt;&lt;periodical&gt;&lt;full-title&gt;Journal of Medicinal Chemistry&lt;/full-title&gt;&lt;/periodical&gt;&lt;pages&gt;1089-1104&lt;/pages&gt;&lt;volume&gt;60&lt;/volume&gt;&lt;number&gt;3&lt;/number&gt;&lt;edition&gt;2017/01/07&lt;/edition&gt;&lt;keywords&gt;&lt;keyword&gt;Allosteric Regulation&lt;/keyword&gt;&lt;keyword&gt;Animals&lt;/keyword&gt;&lt;keyword&gt;Humans&lt;/keyword&gt;&lt;keyword&gt;Pyrimidines/*chemistry/pharmacology&lt;/keyword&gt;&lt;keyword&gt;Receptor, Cannabinoid, CB1/*drug effects&lt;/keyword&gt;&lt;keyword&gt;Urea/*analogs &amp;amp; derivatives&lt;/keyword&gt;&lt;/keywords&gt;&lt;dates&gt;&lt;year&gt;2017&lt;/year&gt;&lt;pub-dates&gt;&lt;date&gt;Feb 9&lt;/date&gt;&lt;/pub-dates&gt;&lt;/dates&gt;&lt;isbn&gt;1520-4804 (Electronic)&amp;#xD;0022-2623 (Print)&amp;#xD;0022-2623 (Linking)&lt;/isbn&gt;&lt;accession-num&gt;28059509&lt;/accession-num&gt;&lt;urls&gt;&lt;related-urls&gt;&lt;url&gt;https://www.ncbi.nlm.nih.gov/pubmed/28059509&lt;/url&gt;&lt;/related-urls&gt;&lt;/urls&gt;&lt;custom2&gt;PMC5724760&lt;/custom2&gt;&lt;electronic-resource-num&gt;10.1021/acs.jmedchem.6b01448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FF0F4D" w14:textId="0C4D50D4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83CB81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17C53AC" w14:textId="2099D2E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9A2D1F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5D64C8A" w14:textId="10CCDA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565DBA75" w14:textId="7C51258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8d</w:t>
            </w:r>
          </w:p>
        </w:tc>
        <w:tc>
          <w:tcPr>
            <w:tcW w:w="1778" w:type="pct"/>
            <w:shd w:val="clear" w:color="auto" w:fill="auto"/>
            <w:hideMark/>
          </w:tcPr>
          <w:p w14:paraId="5582E4DB" w14:textId="4031C4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β-arrestin</w:t>
            </w:r>
          </w:p>
        </w:tc>
        <w:tc>
          <w:tcPr>
            <w:tcW w:w="582" w:type="pct"/>
            <w:shd w:val="clear" w:color="auto" w:fill="auto"/>
          </w:tcPr>
          <w:p w14:paraId="0D228101" w14:textId="797E153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Khurana&lt;/Author&gt;&lt;Year&gt;2017&lt;/Year&gt;&lt;RecNum&gt;399&lt;/RecNum&gt;&lt;DisplayText&gt;&lt;style face="superscript"&gt;[189]&lt;/style&gt;&lt;/DisplayText&gt;&lt;record&gt;&lt;rec-number&gt;399&lt;/rec-number&gt;&lt;foreign-keys&gt;&lt;key app="EN" db-id="rwxx0xz2ifzazme0927v0vvc5ftxrwzr0pxe" timestamp="1724050473"&gt;399&lt;/key&gt;&lt;key app="ENWeb" db-id=""&gt;0&lt;/key&gt;&lt;/foreign-keys&gt;&lt;ref-type name="Journal Article"&gt;17&lt;/ref-type&gt;&lt;contributors&gt;&lt;authors&gt;&lt;author&gt;Khurana, L.&lt;/author&gt;&lt;author&gt;Fu, B. Q.&lt;/author&gt;&lt;author&gt;Duddupudi, A. L.&lt;/author&gt;&lt;author&gt;Liao, Y. H.&lt;/author&gt;&lt;author&gt;Immadi, S. S.&lt;/author&gt;&lt;author&gt;Kendall, D. A.&lt;/author&gt;&lt;author&gt;Lu, D.&lt;/author&gt;&lt;/authors&gt;&lt;/contributors&gt;&lt;auth-address&gt;Department of Pharmaceutical Sciences, University of Connecticut , Storrs, Connecticut 06269, United States.&amp;#xD;Rangel College of Pharmacy, Health Science Center, Texas A&amp;amp;M University , 1010 West Avenue B, Kingsville, Texas 78363, United States.&lt;/auth-address&gt;&lt;titles&gt;&lt;title&gt;Pyrimidinyl biphenylureas: Identification of new lead compounds as allosteric modulators of the cannabinoid receptor CB1&lt;/title&gt;&lt;secondary-title&gt;Journal of Medicinal Chemistry&lt;/secondary-title&gt;&lt;/titles&gt;&lt;periodical&gt;&lt;full-title&gt;Journal of Medicinal Chemistry&lt;/full-title&gt;&lt;/periodical&gt;&lt;pages&gt;1089-1104&lt;/pages&gt;&lt;volume&gt;60&lt;/volume&gt;&lt;number&gt;3&lt;/number&gt;&lt;edition&gt;2017/01/07&lt;/edition&gt;&lt;keywords&gt;&lt;keyword&gt;Allosteric Regulation&lt;/keyword&gt;&lt;keyword&gt;Animals&lt;/keyword&gt;&lt;keyword&gt;Humans&lt;/keyword&gt;&lt;keyword&gt;Pyrimidines/*chemistry/pharmacology&lt;/keyword&gt;&lt;keyword&gt;Receptor, Cannabinoid, CB1/*drug effects&lt;/keyword&gt;&lt;keyword&gt;Urea/*analogs &amp;amp; derivatives&lt;/keyword&gt;&lt;/keywords&gt;&lt;dates&gt;&lt;year&gt;2017&lt;/year&gt;&lt;pub-dates&gt;&lt;date&gt;Feb 9&lt;/date&gt;&lt;/pub-dates&gt;&lt;/dates&gt;&lt;isbn&gt;1520-4804 (Electronic)&amp;#xD;0022-2623 (Print)&amp;#xD;0022-2623 (Linking)&lt;/isbn&gt;&lt;accession-num&gt;28059509&lt;/accession-num&gt;&lt;urls&gt;&lt;related-urls&gt;&lt;url&gt;https://www.ncbi.nlm.nih.gov/pubmed/28059509&lt;/url&gt;&lt;/related-urls&gt;&lt;/urls&gt;&lt;custom2&gt;PMC5724760&lt;/custom2&gt;&lt;electronic-resource-num&gt;10.1021/acs.jmedchem.6b01448&lt;/electronic-resource-num&gt;&lt;research-notes&gt;CB1&lt;/research-notes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8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C1396B3" w14:textId="7FBBA86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0D78C4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1FA9EEB" w14:textId="5C6F31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6AF5BB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0EA58632" w14:textId="1DE8993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105E33C2" w14:textId="29431C6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EG-018</w:t>
            </w:r>
          </w:p>
        </w:tc>
        <w:tc>
          <w:tcPr>
            <w:tcW w:w="1778" w:type="pct"/>
            <w:shd w:val="clear" w:color="auto" w:fill="auto"/>
            <w:hideMark/>
          </w:tcPr>
          <w:p w14:paraId="705F268A" w14:textId="4E1D9A5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D3760BC" w14:textId="332415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outers&lt;/Author&gt;&lt;Year&gt;2020&lt;/Year&gt;&lt;RecNum&gt;400&lt;/RecNum&gt;&lt;DisplayText&gt;&lt;style face="superscript"&gt;[190]&lt;/style&gt;&lt;/DisplayText&gt;&lt;record&gt;&lt;rec-number&gt;400&lt;/rec-number&gt;&lt;foreign-keys&gt;&lt;key app="EN" db-id="rwxx0xz2ifzazme0927v0vvc5ftxrwzr0pxe" timestamp="1724050548"&gt;400&lt;/key&gt;&lt;key app="ENWeb" db-id=""&gt;0&lt;/key&gt;&lt;/foreign-keys&gt;&lt;ref-type name="Journal Article"&gt;17&lt;/ref-type&gt;&lt;contributors&gt;&lt;authors&gt;&lt;author&gt;Wouters, E.&lt;/author&gt;&lt;author&gt;Walraed, J.&lt;/author&gt;&lt;author&gt;Robertson, M. J.&lt;/author&gt;&lt;author&gt;Meyrath, M.&lt;/author&gt;&lt;author&gt;Szpakowska, M.&lt;/author&gt;&lt;author&gt;Chevigne, A.&lt;/author&gt;&lt;author&gt;Skiniotis, G.&lt;/author&gt;&lt;author&gt;Stove, C.&lt;/author&gt;&lt;/authors&gt;&lt;/contributors&gt;&lt;auth-address&gt;Laboratory of Toxicology, Department of Bioanalysis, Faculty of Pharmaceutical Sciences, Ghent University, Ottergemsesteenweg 460, 9000 Ghent, Belgium.&amp;#xD;Department of Molecular and Cellular Physiology and Department of Structural Biology, Stanford University School of Medicine, Stanford, 94305 California, United States.&amp;#xD;Immuno-Pharmacology and Interactomics, Department of Infection and Immunity, Luxembourg Institute of Health, Strassen 1445, Luxembourg.&lt;/auth-address&gt;&lt;titles&gt;&lt;title&gt;Assessment of biased agonism among distinct synthetic cannabinoid receptor agonist scaffolds&lt;/title&gt;&lt;secondary-title&gt;ACS Pharmacology &amp;amp; Translational Science&lt;/secondary-title&gt;&lt;/titles&gt;&lt;periodical&gt;&lt;full-title&gt;ACS Pharmacology &amp;amp; Translational Science&lt;/full-title&gt;&lt;/periodical&gt;&lt;pages&gt;285-295&lt;/pages&gt;&lt;volume&gt;3&lt;/volume&gt;&lt;number&gt;2&lt;/number&gt;&lt;edition&gt;2020/04/17&lt;/edition&gt;&lt;dates&gt;&lt;year&gt;2020&lt;/year&gt;&lt;pub-dates&gt;&lt;date&gt;Apr 10&lt;/date&gt;&lt;/pub-dates&gt;&lt;/dates&gt;&lt;isbn&gt;2575-9108 (Electronic)&amp;#xD;2575-9108 (Linking)&lt;/isbn&gt;&lt;accession-num&gt;32296768&lt;/accession-num&gt;&lt;urls&gt;&lt;related-urls&gt;&lt;url&gt;https://www.ncbi.nlm.nih.gov/pubmed/32296768&lt;/url&gt;&lt;/related-urls&gt;&lt;/urls&gt;&lt;custom2&gt;PMC7155187&lt;/custom2&gt;&lt;electronic-resource-num&gt;10.1021/acsptsci.9b00069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7E39E38" w14:textId="37658CC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1A4ED6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92D3F0E" w14:textId="26D3AD1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D8CBF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8290EE0" w14:textId="0FF97CD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031567F9" w14:textId="3C0F75D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-02</w:t>
            </w:r>
          </w:p>
        </w:tc>
        <w:tc>
          <w:tcPr>
            <w:tcW w:w="1778" w:type="pct"/>
            <w:shd w:val="clear" w:color="auto" w:fill="auto"/>
            <w:hideMark/>
          </w:tcPr>
          <w:p w14:paraId="20FD831D" w14:textId="504CF0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="001E69D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4DD76ACA" w14:textId="09C909A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BB229E" w14:textId="5C28AAD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86AE6FC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23979DA" w14:textId="4F34674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20459D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39AABE0A" w14:textId="7137ADB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BF6748D" w14:textId="1A2C89A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-05</w:t>
            </w:r>
          </w:p>
        </w:tc>
        <w:tc>
          <w:tcPr>
            <w:tcW w:w="1778" w:type="pct"/>
            <w:shd w:val="clear" w:color="auto" w:fill="auto"/>
            <w:hideMark/>
          </w:tcPr>
          <w:p w14:paraId="4E8BCE87" w14:textId="32B4D040" w:rsidR="0031339B" w:rsidRPr="005B4529" w:rsidRDefault="001E69D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F2DC8D4" w14:textId="2413CA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TaGVuPC9BdXRob3I+PFllYXI+MjAyNDwvWWVhcj48UmVj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8A805A" w14:textId="3A7E29A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055B47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2BCDC1" w14:textId="282C235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E81547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1</w:t>
            </w:r>
          </w:p>
        </w:tc>
        <w:tc>
          <w:tcPr>
            <w:tcW w:w="457" w:type="pct"/>
            <w:shd w:val="clear" w:color="auto" w:fill="auto"/>
          </w:tcPr>
          <w:p w14:paraId="27032097" w14:textId="0010DD6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</w:p>
        </w:tc>
        <w:tc>
          <w:tcPr>
            <w:tcW w:w="812" w:type="pct"/>
            <w:shd w:val="clear" w:color="auto" w:fill="auto"/>
            <w:hideMark/>
          </w:tcPr>
          <w:p w14:paraId="3291E332" w14:textId="664959B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(+)-(R,S)-14</w:t>
            </w:r>
          </w:p>
        </w:tc>
        <w:tc>
          <w:tcPr>
            <w:tcW w:w="1778" w:type="pct"/>
            <w:shd w:val="clear" w:color="auto" w:fill="auto"/>
            <w:hideMark/>
          </w:tcPr>
          <w:p w14:paraId="3EFE52CE" w14:textId="5DA5F33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151003AC" w14:textId="086552D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XJhaTwvQXV0aG9yPjxZZWFyPjIwMjE8L1llYXI+PFJl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HYXJhaTwvQXV0aG9yPjxZZWFyPjIwMjE8L1llYXI+PFJl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548780A" w14:textId="22698C7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6A2E6D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96ADBDA" w14:textId="32F9724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3812E43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6F9815B" w14:textId="46D2C84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DD881C0" w14:textId="3E05FE4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UR144</w:t>
            </w:r>
          </w:p>
        </w:tc>
        <w:tc>
          <w:tcPr>
            <w:tcW w:w="1778" w:type="pct"/>
            <w:shd w:val="clear" w:color="auto" w:fill="auto"/>
            <w:hideMark/>
          </w:tcPr>
          <w:p w14:paraId="6C980C65" w14:textId="268E0E1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63E86CC" w14:textId="4E65A95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AE4B830" w14:textId="67C62A95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BA8DCA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31DA8B" w14:textId="527E8B0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B99E833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47E2143A" w14:textId="0652B9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0A6DE757" w14:textId="2CE4281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TS135</w:t>
            </w:r>
          </w:p>
        </w:tc>
        <w:tc>
          <w:tcPr>
            <w:tcW w:w="1778" w:type="pct"/>
            <w:shd w:val="clear" w:color="auto" w:fill="auto"/>
            <w:hideMark/>
          </w:tcPr>
          <w:p w14:paraId="4E35CE8B" w14:textId="54B6287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385C743D" w14:textId="638B5C2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551817" w14:textId="4DE4276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3E602C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37AC71A" w14:textId="7826646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351D18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6C345640" w14:textId="2EA97D8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8A9E3BC" w14:textId="472EDF2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-1248</w:t>
            </w:r>
          </w:p>
        </w:tc>
        <w:tc>
          <w:tcPr>
            <w:tcW w:w="1778" w:type="pct"/>
            <w:shd w:val="clear" w:color="auto" w:fill="auto"/>
            <w:hideMark/>
          </w:tcPr>
          <w:p w14:paraId="10183CEB" w14:textId="32B1E0E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4C8225C" w14:textId="7518253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9wZXNod2Fya2FyPC9BdXRob3I+PFllYXI+MjAxNjwv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EaG9wZXNod2Fya2FyPC9BdXRob3I+PFllYXI+MjAxNjwv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8FE661" w14:textId="4CDB070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B17B51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58A2397" w14:textId="5A04896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F842DCC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D784A4E" w14:textId="3740BA6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CDDD20F" w14:textId="2EDDC91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4-O-methylhonokiol</w:t>
            </w:r>
          </w:p>
        </w:tc>
        <w:tc>
          <w:tcPr>
            <w:tcW w:w="1778" w:type="pct"/>
            <w:shd w:val="clear" w:color="auto" w:fill="auto"/>
            <w:hideMark/>
          </w:tcPr>
          <w:p w14:paraId="31D69FB4" w14:textId="21B6EDC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09A87434" w14:textId="59E9E59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358F51" w14:textId="1E7EA345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02C3EC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85CACA" w14:textId="578B258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BC1800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2A3E2931" w14:textId="493B8A2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9593B73" w14:textId="5AC748B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THC</w:t>
            </w:r>
          </w:p>
        </w:tc>
        <w:tc>
          <w:tcPr>
            <w:tcW w:w="1778" w:type="pct"/>
            <w:shd w:val="clear" w:color="auto" w:fill="auto"/>
            <w:hideMark/>
          </w:tcPr>
          <w:p w14:paraId="45DF4754" w14:textId="613160D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7B4A4044" w14:textId="4029CD5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33A0542" w14:textId="6A90655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64B5F7B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65C7C481" w14:textId="0C72419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BCA7DE7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15AC5093" w14:textId="0C3110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24CD61E" w14:textId="2DBF0EE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WH133</w:t>
            </w:r>
          </w:p>
        </w:tc>
        <w:tc>
          <w:tcPr>
            <w:tcW w:w="1778" w:type="pct"/>
            <w:shd w:val="clear" w:color="auto" w:fill="auto"/>
            <w:hideMark/>
          </w:tcPr>
          <w:p w14:paraId="54D6B298" w14:textId="6D04653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8D99F2" w14:textId="78EE10A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729C0D" w14:textId="1357A7BE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A96D4E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3E8903D" w14:textId="649A9D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BF2572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A1087EC" w14:textId="5155DFF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B05D7F8" w14:textId="0E9BCCE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WIN-55212</w:t>
            </w:r>
          </w:p>
        </w:tc>
        <w:tc>
          <w:tcPr>
            <w:tcW w:w="1778" w:type="pct"/>
            <w:shd w:val="clear" w:color="auto" w:fill="auto"/>
            <w:hideMark/>
          </w:tcPr>
          <w:p w14:paraId="7A7AEFEA" w14:textId="5F22C81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4CADACC" w14:textId="37291EB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C1C3194" w14:textId="1538957C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751388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D96C94" w14:textId="2771E4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2712A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2376F77" w14:textId="667F187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C04576F" w14:textId="373B1F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KM233</w:t>
            </w:r>
          </w:p>
        </w:tc>
        <w:tc>
          <w:tcPr>
            <w:tcW w:w="1778" w:type="pct"/>
            <w:shd w:val="clear" w:color="auto" w:fill="auto"/>
            <w:hideMark/>
          </w:tcPr>
          <w:p w14:paraId="2B30815D" w14:textId="549A74C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6CB7390" w14:textId="0D17EFB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D78C0B6" w14:textId="361D3A0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B8A0C9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A6CE3C" w14:textId="61F1FD2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A42BAF9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54B11ED" w14:textId="34DB985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D0BC0F0" w14:textId="53BC2E5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U308</w:t>
            </w:r>
          </w:p>
        </w:tc>
        <w:tc>
          <w:tcPr>
            <w:tcW w:w="1778" w:type="pct"/>
            <w:shd w:val="clear" w:color="auto" w:fill="auto"/>
            <w:hideMark/>
          </w:tcPr>
          <w:p w14:paraId="01A2B5A9" w14:textId="3F96173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A47C270" w14:textId="525A9FC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D44C3B6" w14:textId="4DFAF66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5C8CDB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85C116" w14:textId="1A12295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24D40F5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610751B7" w14:textId="676FA05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18C1DA49" w14:textId="5BFBAC2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1241</w:t>
            </w:r>
          </w:p>
        </w:tc>
        <w:tc>
          <w:tcPr>
            <w:tcW w:w="1778" w:type="pct"/>
            <w:shd w:val="clear" w:color="auto" w:fill="auto"/>
            <w:hideMark/>
          </w:tcPr>
          <w:p w14:paraId="0CFCF343" w14:textId="0A29839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CB1A8B" w14:textId="72E8FF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50AEFB7" w14:textId="1DC6138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AC50CBA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214D398" w14:textId="4387C60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40623B8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C0E0FE4" w14:textId="4066EA9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A9517D8" w14:textId="70D6D09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JWH015</w:t>
            </w:r>
          </w:p>
        </w:tc>
        <w:tc>
          <w:tcPr>
            <w:tcW w:w="1778" w:type="pct"/>
            <w:shd w:val="clear" w:color="auto" w:fill="auto"/>
            <w:hideMark/>
          </w:tcPr>
          <w:p w14:paraId="631B25FB" w14:textId="4052203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52E7CB07" w14:textId="12A9D32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6A32DC" w14:textId="2164B31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920B599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F9B0265" w14:textId="048624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8B79809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749E2B6D" w14:textId="4741A90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465065B7" w14:textId="42849D9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AM2201</w:t>
            </w:r>
          </w:p>
        </w:tc>
        <w:tc>
          <w:tcPr>
            <w:tcW w:w="1778" w:type="pct"/>
            <w:shd w:val="clear" w:color="auto" w:fill="auto"/>
            <w:hideMark/>
          </w:tcPr>
          <w:p w14:paraId="340AA48D" w14:textId="2A48D3E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2F377A9C" w14:textId="43C77E8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1F718F" w14:textId="7E6772C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231C63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D2DF83D" w14:textId="66E389F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7991F9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394F1A6E" w14:textId="3CFE17A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85DBF1E" w14:textId="72F4EDA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M2232</w:t>
            </w:r>
          </w:p>
        </w:tc>
        <w:tc>
          <w:tcPr>
            <w:tcW w:w="1778" w:type="pct"/>
            <w:shd w:val="clear" w:color="auto" w:fill="auto"/>
            <w:hideMark/>
          </w:tcPr>
          <w:p w14:paraId="3C94F3EE" w14:textId="63DCDC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1AC5B9E" w14:textId="4E64831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8E92E7A" w14:textId="2C43B64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179D9F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54808B" w14:textId="0A8D156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8D44F9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1BDE4837" w14:textId="7ADF598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3FEB192" w14:textId="2AB5CF4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SRE601</w:t>
            </w:r>
          </w:p>
        </w:tc>
        <w:tc>
          <w:tcPr>
            <w:tcW w:w="1778" w:type="pct"/>
            <w:shd w:val="clear" w:color="auto" w:fill="auto"/>
            <w:hideMark/>
          </w:tcPr>
          <w:p w14:paraId="1C3494F3" w14:textId="7A0ABBA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CB5BC7B" w14:textId="44307C7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3CC6B2" w14:textId="230C94F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4BFC0E0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4A8B3AB" w14:textId="1AABCD9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7018D8D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43989EE1" w14:textId="6579AE4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61A01963" w14:textId="4EE67BE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2-arachidonoyl glycerol</w:t>
            </w:r>
          </w:p>
        </w:tc>
        <w:tc>
          <w:tcPr>
            <w:tcW w:w="1778" w:type="pct"/>
            <w:shd w:val="clear" w:color="auto" w:fill="auto"/>
            <w:hideMark/>
          </w:tcPr>
          <w:p w14:paraId="7A0B37B9" w14:textId="67ECC6A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4BBE994" w14:textId="410FD30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1342B9B" w14:textId="27FC936E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BFCE1A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9F53FB" w14:textId="1FB2DE0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B65C2AB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8A89C70" w14:textId="081F18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79E9D5B0" w14:textId="511408F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eth-anandamide</w:t>
            </w:r>
          </w:p>
        </w:tc>
        <w:tc>
          <w:tcPr>
            <w:tcW w:w="1778" w:type="pct"/>
            <w:shd w:val="clear" w:color="auto" w:fill="auto"/>
            <w:hideMark/>
          </w:tcPr>
          <w:p w14:paraId="65B05D3A" w14:textId="30B5196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B0B370" w14:textId="0053898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Dhopeshwarkar&lt;/Author&gt;&lt;Year&gt;2016&lt;/Year&gt;&lt;RecNum&gt;146&lt;/RecNum&gt;&lt;DisplayText&gt;&lt;style face="superscript"&gt;[193]&lt;/style&gt;&lt;/DisplayText&gt;&lt;record&gt;&lt;rec-number&gt;146&lt;/rec-number&gt;&lt;foreign-keys&gt;&lt;key app="EN" db-id="rwxx0xz2ifzazme0927v0vvc5ftxrwzr0pxe" timestamp="1723817674"&gt;146&lt;/key&gt;&lt;key app="ENWeb" db-id=""&gt;0&lt;/key&gt;&lt;/foreign-keys&gt;&lt;ref-type name="Journal Article"&gt;17&lt;/ref-type&gt;&lt;contributors&gt;&lt;authors&gt;&lt;author&gt;Dhopeshwarkar, A.&lt;/author&gt;&lt;author&gt;Mackie, K.&lt;/author&gt;&lt;/authors&gt;&lt;/contributors&gt;&lt;auth-address&gt;The Gill Center for Biomolecular Science and the Department of Psychological and Brain Sciences, Indiana University, Bloomington, Indiana.&amp;#xD;The Gill Center for Biomolecular Science and the Department of Psychological and Brain Sciences, Indiana University, Bloomington, Indiana kmackie@indiana.edu.&lt;/auth-address&gt;&lt;titles&gt;&lt;title&gt;Functional selectivity of CB2 cannabinoid receptor ligands at a canonical and noncanonical pathway&lt;/title&gt;&lt;secondary-title&gt;The Journal of Pharmacology and Experimental Therapeutics&lt;/secondary-title&gt;&lt;/titles&gt;&lt;pages&gt;342-51&lt;/pages&gt;&lt;volume&gt;358&lt;/volume&gt;&lt;number&gt;2&lt;/number&gt;&lt;edition&gt;2016/05/20&lt;/edition&gt;&lt;keywords&gt;&lt;keyword&gt;Adenylyl Cyclase Inhibitors/*metabolism/*pharmacology&lt;/keyword&gt;&lt;keyword&gt;Adenylyl Cyclases/metabolism&lt;/keyword&gt;&lt;keyword&gt;Arrestin/metabolism&lt;/keyword&gt;&lt;keyword&gt;Dose-Response Relationship, Drug&lt;/keyword&gt;&lt;keyword&gt;HEK293 Cells&lt;/keyword&gt;&lt;keyword&gt;Humans&lt;/keyword&gt;&lt;keyword&gt;Ligands&lt;/keyword&gt;&lt;keyword&gt;Receptor, Cannabinoid, CB2/*metabolism&lt;/keyword&gt;&lt;keyword&gt;Signal Transduction/drug effects&lt;/keyword&gt;&lt;keyword&gt;Substrate Specificity&lt;/keyword&gt;&lt;/keywords&gt;&lt;dates&gt;&lt;year&gt;2016&lt;/year&gt;&lt;pub-dates&gt;&lt;date&gt;Aug&lt;/date&gt;&lt;/pub-dates&gt;&lt;/dates&gt;&lt;isbn&gt;1521-0103 (Electronic)&amp;#xD;0022-3565 (Print)&amp;#xD;0022-3565 (Linking)&lt;/isbn&gt;&lt;accession-num&gt;27194477&lt;/accession-num&gt;&lt;urls&gt;&lt;related-urls&gt;&lt;url&gt;https://www.ncbi.nlm.nih.gov/pubmed/27194477&lt;/url&gt;&lt;/related-urls&gt;&lt;/urls&gt;&lt;custom2&gt;PMC4959096&lt;/custom2&gt;&lt;electronic-resource-num&gt;10.1124/jpet.116.23256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BD2C34A" w14:textId="58E0864F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EE3D76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79BB78" w14:textId="1F698A1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E199C20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1216089" w14:textId="2C02AAF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57872D92" w14:textId="47862AB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4</w:t>
            </w:r>
          </w:p>
        </w:tc>
        <w:tc>
          <w:tcPr>
            <w:tcW w:w="1778" w:type="pct"/>
            <w:shd w:val="clear" w:color="auto" w:fill="auto"/>
            <w:hideMark/>
          </w:tcPr>
          <w:p w14:paraId="50C1B9F3" w14:textId="543DA58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 over cAMP and pERK1/2</w:t>
            </w:r>
          </w:p>
        </w:tc>
        <w:tc>
          <w:tcPr>
            <w:tcW w:w="582" w:type="pct"/>
            <w:shd w:val="clear" w:color="auto" w:fill="auto"/>
          </w:tcPr>
          <w:p w14:paraId="388D6E80" w14:textId="2B61A46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4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622E829" w14:textId="24D4EA43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3BBAA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F9AB5BE" w14:textId="75CB104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D3AF4EA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0DED7B52" w14:textId="7D65CB2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9D2AC5F" w14:textId="7881282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5</w:t>
            </w:r>
          </w:p>
        </w:tc>
        <w:tc>
          <w:tcPr>
            <w:tcW w:w="1778" w:type="pct"/>
            <w:shd w:val="clear" w:color="auto" w:fill="auto"/>
            <w:hideMark/>
          </w:tcPr>
          <w:p w14:paraId="7331FDBA" w14:textId="0DC7E7D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ernalisation over cAMP and pERK1/2</w:t>
            </w:r>
          </w:p>
        </w:tc>
        <w:tc>
          <w:tcPr>
            <w:tcW w:w="582" w:type="pct"/>
            <w:shd w:val="clear" w:color="auto" w:fill="auto"/>
          </w:tcPr>
          <w:p w14:paraId="172BC3F1" w14:textId="46261F3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4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4F6A6F8" w14:textId="05089F7D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2B76D7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43169CD" w14:textId="30734F5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nnabi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6B4AF8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NR2</w:t>
            </w:r>
          </w:p>
        </w:tc>
        <w:tc>
          <w:tcPr>
            <w:tcW w:w="457" w:type="pct"/>
            <w:shd w:val="clear" w:color="auto" w:fill="auto"/>
          </w:tcPr>
          <w:p w14:paraId="2FE98ACB" w14:textId="45306A7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2</w:t>
            </w:r>
          </w:p>
        </w:tc>
        <w:tc>
          <w:tcPr>
            <w:tcW w:w="812" w:type="pct"/>
            <w:shd w:val="clear" w:color="auto" w:fill="auto"/>
            <w:hideMark/>
          </w:tcPr>
          <w:p w14:paraId="3CBE572F" w14:textId="6AA0A512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7</w:t>
            </w:r>
          </w:p>
        </w:tc>
        <w:tc>
          <w:tcPr>
            <w:tcW w:w="1778" w:type="pct"/>
            <w:shd w:val="clear" w:color="auto" w:fill="auto"/>
            <w:hideMark/>
          </w:tcPr>
          <w:p w14:paraId="1047A8A3" w14:textId="0660DC8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ERK1/2 over cAMP and internalisation </w:t>
            </w:r>
          </w:p>
        </w:tc>
        <w:tc>
          <w:tcPr>
            <w:tcW w:w="582" w:type="pct"/>
            <w:shd w:val="clear" w:color="auto" w:fill="auto"/>
          </w:tcPr>
          <w:p w14:paraId="36DB34F5" w14:textId="42B66F6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Oyagawa&lt;/Author&gt;&lt;Year&gt;2018&lt;/Year&gt;&lt;RecNum&gt;401&lt;/RecNum&gt;&lt;DisplayText&gt;&lt;style face="superscript"&gt;[194]&lt;/style&gt;&lt;/DisplayText&gt;&lt;record&gt;&lt;rec-number&gt;401&lt;/rec-number&gt;&lt;foreign-keys&gt;&lt;key app="EN" db-id="rwxx0xz2ifzazme0927v0vvc5ftxrwzr0pxe" timestamp="1724051215"&gt;401&lt;/key&gt;&lt;key app="ENWeb" db-id=""&gt;0&lt;/key&gt;&lt;/foreign-keys&gt;&lt;ref-type name="Journal Article"&gt;17&lt;/ref-type&gt;&lt;contributors&gt;&lt;authors&gt;&lt;author&gt;Oyagawa, C. R. M.&lt;/author&gt;&lt;author&gt;de la Harpe, S. M.&lt;/author&gt;&lt;author&gt;Saroz, Y.&lt;/author&gt;&lt;author&gt;Glass, M.&lt;/author&gt;&lt;author&gt;Vernall, A. J.&lt;/author&gt;&lt;author&gt;Grimsey, N. L.&lt;/author&gt;&lt;/authors&gt;&lt;/contributors&gt;&lt;auth-address&gt;Department of Pharmacology and Clinical Pharmacology, School of Medical Sciences, Faculty of Medical and Health Sciences, The University of Auckland, Auckland, New Zealand.&amp;#xD;Centre for Brain Research, School of Medical Sciences, Faculty of Medical and Health Sciences, The University of Auckland, Auckland, New Zealand.&amp;#xD;School of Pharmacy, University of Otago, Dunedin, New Zealand.&lt;/auth-address&gt;&lt;titles&gt;&lt;title&gt;Cannabinoid receptor 2 signalling bias elicited by 2,4,6-trisubstituted 1,3,5-triazines&lt;/title&gt;&lt;secondary-title&gt;Frontiers in Pharmacology&lt;/secondary-title&gt;&lt;/titles&gt;&lt;periodical&gt;&lt;full-title&gt;Frontiers in Pharmacology&lt;/full-title&gt;&lt;/periodical&gt;&lt;pages&gt;1202&lt;/pages&gt;&lt;volume&gt;9&lt;/volume&gt;&lt;edition&gt;2018/12/14&lt;/edition&gt;&lt;keywords&gt;&lt;keyword&gt;G protein-coupled receptor&lt;/keyword&gt;&lt;keyword&gt;cannabinoid receptor 2 (CB2)&lt;/keyword&gt;&lt;keyword&gt;drug design&lt;/keyword&gt;&lt;keyword&gt;immune therapeutics&lt;/keyword&gt;&lt;keyword&gt;medicinal chemistry&lt;/keyword&gt;&lt;keyword&gt;signalling&lt;/keyword&gt;&lt;keyword&gt;signalling bias&lt;/keyword&gt;&lt;keyword&gt;synthetic cannabinoid&lt;/keyword&gt;&lt;/keywords&gt;&lt;dates&gt;&lt;year&gt;2018&lt;/year&gt;&lt;/dates&gt;&lt;isbn&gt;1663-9812 (Print)&amp;#xD;1663-9812 (Electronic)&amp;#xD;1663-9812 (Linking)&lt;/isbn&gt;&lt;accession-num&gt;30524271&lt;/accession-num&gt;&lt;urls&gt;&lt;related-urls&gt;&lt;url&gt;https://www.ncbi.nlm.nih.gov/pubmed/30524271&lt;/url&gt;&lt;/related-urls&gt;&lt;/urls&gt;&lt;custom2&gt;PMC6256112&lt;/custom2&gt;&lt;electronic-resource-num&gt;10.3389/fphar.2018.01202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4F187D5" w14:textId="128B7DD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AA5943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57032C4" w14:textId="61EF0BD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C58454C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2</w:t>
            </w:r>
          </w:p>
        </w:tc>
        <w:tc>
          <w:tcPr>
            <w:tcW w:w="457" w:type="pct"/>
            <w:shd w:val="clear" w:color="auto" w:fill="auto"/>
          </w:tcPr>
          <w:p w14:paraId="6153A576" w14:textId="6D705CD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21674203" w14:textId="2D7E4CC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8a</w:t>
            </w:r>
          </w:p>
        </w:tc>
        <w:tc>
          <w:tcPr>
            <w:tcW w:w="1778" w:type="pct"/>
            <w:shd w:val="clear" w:color="auto" w:fill="auto"/>
            <w:hideMark/>
          </w:tcPr>
          <w:p w14:paraId="1BC89A31" w14:textId="343F6B8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6744A0" w14:textId="13F1E48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PZ2F3YTwvQXV0aG9yPjxZZWFyPjIwMTY8L1llYXI+PFJl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PZ2F3YTwvQXV0aG9yPjxZZWFyPjIwMTY8L1llYXI+PFJl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5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6159E22" w14:textId="70C06558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351D0E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F4F89A" w14:textId="2D32DCE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00F22077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4</w:t>
            </w:r>
          </w:p>
        </w:tc>
        <w:tc>
          <w:tcPr>
            <w:tcW w:w="457" w:type="pct"/>
            <w:shd w:val="clear" w:color="auto" w:fill="auto"/>
          </w:tcPr>
          <w:p w14:paraId="467C48F0" w14:textId="0AA7BF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3D413B9" w14:textId="60FF8AC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PGE2 </w:t>
            </w:r>
          </w:p>
        </w:tc>
        <w:tc>
          <w:tcPr>
            <w:tcW w:w="1778" w:type="pct"/>
            <w:shd w:val="clear" w:color="auto" w:fill="auto"/>
            <w:hideMark/>
          </w:tcPr>
          <w:p w14:paraId="788E8292" w14:textId="562A6AB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β-arrestin</w:t>
            </w:r>
          </w:p>
        </w:tc>
        <w:tc>
          <w:tcPr>
            <w:tcW w:w="582" w:type="pct"/>
            <w:shd w:val="clear" w:color="auto" w:fill="auto"/>
          </w:tcPr>
          <w:p w14:paraId="1FFCDC27" w14:textId="5BC0237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0252A5EF" w14:textId="42968F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E0C4E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66039A0" w14:textId="44C8FEB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rostano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48F563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E2R4</w:t>
            </w:r>
          </w:p>
        </w:tc>
        <w:tc>
          <w:tcPr>
            <w:tcW w:w="457" w:type="pct"/>
            <w:shd w:val="clear" w:color="auto" w:fill="auto"/>
          </w:tcPr>
          <w:p w14:paraId="0E66725F" w14:textId="6068F3C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79EC34F4" w14:textId="29070C0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PGE1 alcohol</w:t>
            </w:r>
          </w:p>
        </w:tc>
        <w:tc>
          <w:tcPr>
            <w:tcW w:w="1778" w:type="pct"/>
            <w:shd w:val="clear" w:color="auto" w:fill="auto"/>
            <w:hideMark/>
          </w:tcPr>
          <w:p w14:paraId="04A4F49E" w14:textId="0132096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and β-arrestin over 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</w:p>
        </w:tc>
        <w:tc>
          <w:tcPr>
            <w:tcW w:w="582" w:type="pct"/>
            <w:shd w:val="clear" w:color="auto" w:fill="auto"/>
          </w:tcPr>
          <w:p w14:paraId="25051DC0" w14:textId="323F3E2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ZWR1YzwvQXV0aG9yPjxZZWFyPjIwMDk8L1llYXI+PFJl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FA44164" w14:textId="74F9380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FD7121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9F58DC0" w14:textId="22D9722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C4BC615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56EA06CB" w14:textId="5F29687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71FAEA78" w14:textId="4D2D1E2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VCP746</w:t>
            </w:r>
          </w:p>
        </w:tc>
        <w:tc>
          <w:tcPr>
            <w:tcW w:w="1778" w:type="pct"/>
            <w:shd w:val="clear" w:color="auto" w:fill="auto"/>
            <w:hideMark/>
          </w:tcPr>
          <w:p w14:paraId="6F9AD692" w14:textId="4270D8F4" w:rsidR="0031339B" w:rsidRPr="005B4529" w:rsidRDefault="006A7BB3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G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  <w:vertAlign w:val="subscript"/>
              </w:rPr>
              <w:t>i</w:t>
            </w:r>
            <w:r w:rsidRPr="005B4529">
              <w:rPr>
                <w:rFonts w:ascii="Times New Roman" w:eastAsia="等线" w:hAnsi="Times New Roman"/>
                <w:color w:val="auto"/>
                <w:kern w:val="0"/>
                <w:sz w:val="18"/>
                <w:szCs w:val="18"/>
              </w:rPr>
              <w:t>-protein</w:t>
            </w:r>
            <w:r w:rsidR="0031339B"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</w:t>
            </w:r>
          </w:p>
        </w:tc>
        <w:tc>
          <w:tcPr>
            <w:tcW w:w="582" w:type="pct"/>
            <w:shd w:val="clear" w:color="auto" w:fill="auto"/>
          </w:tcPr>
          <w:p w14:paraId="17E67B32" w14:textId="4A6D8A1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0PC9ZZWFyPjxS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C9wZXJpb2RpY2FsPjxwYWdlcz40NjE0LTk8L3BhZ2VzPjx2b2x1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0PC9ZZWFyPjxS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721CB3D5" w14:textId="0010F85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C30E83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B6D9B07" w14:textId="37E9B77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16E14592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68AFC056" w14:textId="5298777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B36A656" w14:textId="6B13910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6</w:t>
            </w:r>
          </w:p>
        </w:tc>
        <w:tc>
          <w:tcPr>
            <w:tcW w:w="1778" w:type="pct"/>
            <w:shd w:val="clear" w:color="auto" w:fill="auto"/>
            <w:hideMark/>
          </w:tcPr>
          <w:p w14:paraId="0FA10969" w14:textId="5643182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inhibition over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26131C63" w14:textId="0A765048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BE84E76" w14:textId="4634B717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0A38AD8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22BEB63" w14:textId="1B4A3DFC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9F21C4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7CA7AD16" w14:textId="3E2CEF5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8342F3A" w14:textId="39729AC1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16</w:t>
            </w:r>
          </w:p>
        </w:tc>
        <w:tc>
          <w:tcPr>
            <w:tcW w:w="1778" w:type="pct"/>
            <w:shd w:val="clear" w:color="auto" w:fill="auto"/>
            <w:hideMark/>
          </w:tcPr>
          <w:p w14:paraId="294B8914" w14:textId="67AC18E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cAMP inhibition</w:t>
            </w:r>
          </w:p>
        </w:tc>
        <w:tc>
          <w:tcPr>
            <w:tcW w:w="582" w:type="pct"/>
            <w:shd w:val="clear" w:color="auto" w:fill="auto"/>
          </w:tcPr>
          <w:p w14:paraId="6F60CC83" w14:textId="60A9D57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BdXJlbGlvPC9BdXRob3I+PFllYXI+MjAxODwvWWVhcj48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D28498" w14:textId="6F92B1A7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66B13E8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A16E60D" w14:textId="3B65409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B844AC0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157D2562" w14:textId="5CE6E34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2D349346" w14:textId="47A81011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apadenoson</w:t>
            </w:r>
          </w:p>
        </w:tc>
        <w:tc>
          <w:tcPr>
            <w:tcW w:w="1778" w:type="pct"/>
            <w:shd w:val="clear" w:color="auto" w:fill="auto"/>
            <w:hideMark/>
          </w:tcPr>
          <w:p w14:paraId="2B40AB67" w14:textId="7502FB5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inhibition over pERK1/2 and 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>C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perscript"/>
              </w:rPr>
              <w:t>2+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</w:rPr>
              <w:t xml:space="preserve"> mobilization</w:t>
            </w:r>
          </w:p>
        </w:tc>
        <w:tc>
          <w:tcPr>
            <w:tcW w:w="582" w:type="pct"/>
            <w:shd w:val="clear" w:color="auto" w:fill="auto"/>
          </w:tcPr>
          <w:p w14:paraId="69B63B71" w14:textId="600D08C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YWx0b3M8L0F1dGhvcj48WWVhcj4yMDE2PC9ZZWFyPjxS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CYWx0b3M8L0F1dGhvcj48WWVhcj4yMDE2PC9ZZWFyPjxS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19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D7794DF" w14:textId="0F134DEC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DC8CC03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0359175" w14:textId="44E7703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1A385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65F11649" w14:textId="20A8F7C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52EFCE0C" w14:textId="7D0FE5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8h</w:t>
            </w:r>
          </w:p>
        </w:tc>
        <w:tc>
          <w:tcPr>
            <w:tcW w:w="1778" w:type="pct"/>
            <w:shd w:val="clear" w:color="auto" w:fill="auto"/>
            <w:hideMark/>
          </w:tcPr>
          <w:p w14:paraId="2B0C0CCA" w14:textId="73144389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cAMP </w:t>
            </w:r>
            <w:r w:rsidR="001E69DB" w:rsidRPr="005B4529">
              <w:rPr>
                <w:rFonts w:ascii="Times New Roman" w:eastAsia="等线" w:hAnsi="Times New Roman" w:cs="Times New Roman" w:hint="eastAsia"/>
                <w:color w:val="auto"/>
                <w:kern w:val="0"/>
                <w:sz w:val="18"/>
                <w:szCs w:val="18"/>
                <w14:ligatures w14:val="none"/>
              </w:rPr>
              <w:t>accumulation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 over pERK1/2</w:t>
            </w:r>
          </w:p>
        </w:tc>
        <w:tc>
          <w:tcPr>
            <w:tcW w:w="582" w:type="pct"/>
            <w:shd w:val="clear" w:color="auto" w:fill="auto"/>
          </w:tcPr>
          <w:p w14:paraId="72A1117A" w14:textId="35939F2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yPC9ZZWFyPjxS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WYWxhbnQ8L0F1dGhvcj48WWVhcj4yMDEyPC9ZZWFyPjxS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35101C8" w14:textId="15BBE232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CA0DF96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FD79E2C" w14:textId="6A027DCC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DDBBE6D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0857FC5F" w14:textId="5171351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6225172A" w14:textId="16424B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LUF5589</w:t>
            </w:r>
          </w:p>
        </w:tc>
        <w:tc>
          <w:tcPr>
            <w:tcW w:w="1778" w:type="pct"/>
            <w:shd w:val="clear" w:color="auto" w:fill="auto"/>
            <w:hideMark/>
          </w:tcPr>
          <w:p w14:paraId="698834DE" w14:textId="0E726C9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3E16377" w14:textId="25A91A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W5nZW1laWplcjwvQXV0aG9yPjxZZWFyPjIwMTM8L1ll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YW5nZW1laWplcjwvQXV0aG9yPjxZZWFyPjIwMTM8L1ll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1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B93628B" w14:textId="58B1BB20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8AEE324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5BE3AAA" w14:textId="42AE6D9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denosine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DDD398A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A1R</w:t>
            </w:r>
          </w:p>
        </w:tc>
        <w:tc>
          <w:tcPr>
            <w:tcW w:w="457" w:type="pct"/>
            <w:shd w:val="clear" w:color="auto" w:fill="auto"/>
          </w:tcPr>
          <w:p w14:paraId="77772306" w14:textId="7F0E366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1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</w:t>
            </w:r>
          </w:p>
        </w:tc>
        <w:tc>
          <w:tcPr>
            <w:tcW w:w="812" w:type="pct"/>
            <w:shd w:val="clear" w:color="auto" w:fill="auto"/>
            <w:hideMark/>
          </w:tcPr>
          <w:p w14:paraId="6AF53C4C" w14:textId="32796DD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nOCPA</w:t>
            </w:r>
          </w:p>
        </w:tc>
        <w:tc>
          <w:tcPr>
            <w:tcW w:w="1778" w:type="pct"/>
            <w:shd w:val="clear" w:color="auto" w:fill="auto"/>
            <w:hideMark/>
          </w:tcPr>
          <w:p w14:paraId="54290282" w14:textId="430A111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ob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35648DDF" w14:textId="7DDD448D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sPC9BdXRob3I+PFllYXI+MjAyMjwvWWVhcj48UmVj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sPC9BdXRob3I+PFllYXI+MjAyMjwvWWVhcj48UmVj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2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40F027A" w14:textId="76C03CE9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2D75DA50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E0D1640" w14:textId="10A88EA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e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71B85B7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457" w:type="pct"/>
            <w:shd w:val="clear" w:color="auto" w:fill="auto"/>
          </w:tcPr>
          <w:p w14:paraId="1ADE7D07" w14:textId="78D1BF9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812" w:type="pct"/>
            <w:shd w:val="clear" w:color="auto" w:fill="auto"/>
            <w:hideMark/>
          </w:tcPr>
          <w:p w14:paraId="25E5AFF9" w14:textId="726153F3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R399</w:t>
            </w:r>
          </w:p>
        </w:tc>
        <w:tc>
          <w:tcPr>
            <w:tcW w:w="1778" w:type="pct"/>
            <w:shd w:val="clear" w:color="auto" w:fill="auto"/>
            <w:hideMark/>
          </w:tcPr>
          <w:p w14:paraId="3F8A5310" w14:textId="743F7A7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β-arrestin </w:t>
            </w:r>
          </w:p>
        </w:tc>
        <w:tc>
          <w:tcPr>
            <w:tcW w:w="582" w:type="pct"/>
            <w:shd w:val="clear" w:color="auto" w:fill="auto"/>
          </w:tcPr>
          <w:p w14:paraId="47EDBF77" w14:textId="54A154D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6640042C" w14:textId="06D705C9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AE9894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1EDECF93" w14:textId="1D44FEA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Bile acid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64CDF84B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457" w:type="pct"/>
            <w:shd w:val="clear" w:color="auto" w:fill="auto"/>
          </w:tcPr>
          <w:p w14:paraId="18B0690B" w14:textId="21AF859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BAR</w:t>
            </w:r>
          </w:p>
        </w:tc>
        <w:tc>
          <w:tcPr>
            <w:tcW w:w="812" w:type="pct"/>
            <w:shd w:val="clear" w:color="auto" w:fill="auto"/>
            <w:hideMark/>
          </w:tcPr>
          <w:p w14:paraId="4CBB306F" w14:textId="646F30C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NT-777</w:t>
            </w:r>
          </w:p>
        </w:tc>
        <w:tc>
          <w:tcPr>
            <w:tcW w:w="1778" w:type="pct"/>
            <w:shd w:val="clear" w:color="auto" w:fill="auto"/>
            <w:hideMark/>
          </w:tcPr>
          <w:p w14:paraId="251DFAAE" w14:textId="5D320BA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s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-protein</w:t>
            </w:r>
          </w:p>
        </w:tc>
        <w:tc>
          <w:tcPr>
            <w:tcW w:w="582" w:type="pct"/>
            <w:shd w:val="clear" w:color="auto" w:fill="auto"/>
          </w:tcPr>
          <w:p w14:paraId="0205A36D" w14:textId="5F75EA4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NYTwvQXV0aG9yPjxZZWFyPjIwMjI8L1llYXI+PFJlY051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3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64C8A76" w14:textId="2D5B30F0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08F45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40ECFCD4" w14:textId="6C456A3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AC199F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068485CA" w14:textId="2DB8713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0B5FC2FB" w14:textId="42BA776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ompound 9n</w:t>
            </w:r>
          </w:p>
        </w:tc>
        <w:tc>
          <w:tcPr>
            <w:tcW w:w="1778" w:type="pct"/>
            <w:shd w:val="clear" w:color="auto" w:fill="auto"/>
            <w:hideMark/>
          </w:tcPr>
          <w:p w14:paraId="0C7FE9C6" w14:textId="656B1A90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:vertAlign w:val="subscript"/>
                <w14:ligatures w14:val="none"/>
              </w:rPr>
              <w:t>i</w:t>
            </w: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-protein </w:t>
            </w:r>
          </w:p>
        </w:tc>
        <w:tc>
          <w:tcPr>
            <w:tcW w:w="582" w:type="pct"/>
            <w:shd w:val="clear" w:color="auto" w:fill="auto"/>
          </w:tcPr>
          <w:p w14:paraId="1E7144B4" w14:textId="1E7575A9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yMzwvWWVhcj48UmVj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aaGFvPC9BdXRob3I+PFllYXI+MjAyMzwvWWVhcj48UmVj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4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880B36A" w14:textId="7A656BE1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E19E88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168B964" w14:textId="789242CF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99D1A1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0A55C8E8" w14:textId="17DBBB5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5AFE488E" w14:textId="250D4D2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K-0354</w:t>
            </w:r>
          </w:p>
        </w:tc>
        <w:tc>
          <w:tcPr>
            <w:tcW w:w="1778" w:type="pct"/>
            <w:shd w:val="clear" w:color="auto" w:fill="auto"/>
            <w:hideMark/>
          </w:tcPr>
          <w:p w14:paraId="02F0243D" w14:textId="19EC5D0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FE88350" w14:textId="5F41EBC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0ZXJzPC9BdXRob3I+PFllYXI+MjAwOTwvWWVhcj48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XYWx0ZXJzPC9BdXRob3I+PFllYXI+MjAwOTwvWWVhcj48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</w:fldData>
              </w:fldCha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5, 206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1C8E7D64" w14:textId="36024F2F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58C7B6D5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C6FCCF0" w14:textId="62FB2BA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2815EE74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329555D2" w14:textId="63AE140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6C6994C1" w14:textId="180929CD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K6892</w:t>
            </w:r>
          </w:p>
        </w:tc>
        <w:tc>
          <w:tcPr>
            <w:tcW w:w="1778" w:type="pct"/>
            <w:shd w:val="clear" w:color="auto" w:fill="auto"/>
            <w:hideMark/>
          </w:tcPr>
          <w:p w14:paraId="76E89E6C" w14:textId="47014A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11A47D9E" w14:textId="003C263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765BA71" w14:textId="6E73CB12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12A84BA7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16D35E1" w14:textId="00BDF68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 xml:space="preserve">Hydroxycarboxylic acid 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75B8B654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457" w:type="pct"/>
            <w:shd w:val="clear" w:color="auto" w:fill="auto"/>
          </w:tcPr>
          <w:p w14:paraId="6E02658F" w14:textId="284419B4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HCAR2</w:t>
            </w:r>
          </w:p>
        </w:tc>
        <w:tc>
          <w:tcPr>
            <w:tcW w:w="812" w:type="pct"/>
            <w:shd w:val="clear" w:color="auto" w:fill="auto"/>
            <w:hideMark/>
          </w:tcPr>
          <w:p w14:paraId="4A379A31" w14:textId="260A238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onomethyl fumarate</w:t>
            </w:r>
          </w:p>
        </w:tc>
        <w:tc>
          <w:tcPr>
            <w:tcW w:w="1778" w:type="pct"/>
            <w:shd w:val="clear" w:color="auto" w:fill="auto"/>
            <w:hideMark/>
          </w:tcPr>
          <w:p w14:paraId="40DB054E" w14:textId="4DCBEFDA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B4265FA" w14:textId="1D3574E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ZYWRhdjwvQXV0aG9yPjxZZWFyPjIwMjQ8L1llYXI+PFJl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7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5D8625A8" w14:textId="6D4F0C26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D774B8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24AE69E1" w14:textId="5D6B03A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22094A2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0E83D926" w14:textId="46634285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46F2F806" w14:textId="6CFF0586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DL-175</w:t>
            </w:r>
          </w:p>
        </w:tc>
        <w:tc>
          <w:tcPr>
            <w:tcW w:w="1778" w:type="pct"/>
            <w:shd w:val="clear" w:color="auto" w:fill="auto"/>
            <w:hideMark/>
          </w:tcPr>
          <w:p w14:paraId="1861CF73" w14:textId="32F276EA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0C91F00A" w14:textId="74576D7F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dWN5PC9BdXRob3I+PFllYXI+MjAxOTwvWWVhcj48UmVj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>
                <w:fldData xml:space="preserve">PEVuZE5vdGU+PENpdGU+PEF1dGhvcj5MdWN5PC9BdXRob3I+PFllYXI+MjAxOTwvWWVhcj48UmVj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=
</w:fldData>
              </w:fldChar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.DATA </w:instrText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="00600EC2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8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2627CD5F" w14:textId="55B26834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E5AEBFE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7E5F8C52" w14:textId="1498A0BB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32973461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4EFA73C7" w14:textId="68FBC0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6DC13A30" w14:textId="732E36D5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04528</w:t>
            </w:r>
          </w:p>
        </w:tc>
        <w:tc>
          <w:tcPr>
            <w:tcW w:w="1778" w:type="pct"/>
            <w:shd w:val="clear" w:color="auto" w:fill="auto"/>
            <w:hideMark/>
          </w:tcPr>
          <w:p w14:paraId="48B71BDB" w14:textId="23CB1EA3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3854720D" w14:textId="5400821E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ng&lt;/Author&gt;&lt;Year&gt;2024&lt;/Year&gt;&lt;RecNum&gt;410&lt;/RecNum&gt;&lt;DisplayText&gt;&lt;style face="superscript"&gt;[209]&lt;/style&gt;&lt;/DisplayText&gt;&lt;record&gt;&lt;rec-number&gt;410&lt;/rec-number&gt;&lt;foreign-keys&gt;&lt;key app="EN" db-id="rwxx0xz2ifzazme0927v0vvc5ftxrwzr0pxe" timestamp="1724052958"&gt;410&lt;/key&gt;&lt;key app="ENWeb" db-id=""&gt;0&lt;/key&gt;&lt;/foreign-keys&gt;&lt;ref-type name="Journal Article"&gt;17&lt;/ref-type&gt;&lt;contributors&gt;&lt;authors&gt;&lt;author&gt;Wang, P.&lt;/author&gt;&lt;author&gt;Raja, A.&lt;/author&gt;&lt;author&gt;Luscombe, V. B.&lt;/author&gt;&lt;author&gt;Bataille, C. J. R.&lt;/author&gt;&lt;author&gt;Lucy, D.&lt;/author&gt;&lt;author&gt;Rogga, V. V.&lt;/author&gt;&lt;author&gt;Greaves, D. R.&lt;/author&gt;&lt;author&gt;Russell, A. J.&lt;/author&gt;&lt;/authors&gt;&lt;/contributors&gt;&lt;auth-address&gt;Department of Chemistry, University of Oxford, Mansfield Road, Oxford OX1 3TA, U.K.&amp;#xD;Department of Pharmacology, University of Oxford, Mansfield Road, Oxford OX1 3QT, U.K.&amp;#xD;Sir William Dunn School of Pathology, University of Oxford, South Parks Road, Oxford OX1 3RE, U.K.&lt;/auth-address&gt;&lt;titles&gt;&lt;title&gt;Development of highly potent, G-protein pathway biased, selective, and orally bioavailable GPR84 agonists&lt;/title&gt;&lt;secondary-title&gt;Journal of Medicinal Chemistry&lt;/secondary-title&gt;&lt;/titles&gt;&lt;periodical&gt;&lt;full-title&gt;Journal of Medicinal Chemistry&lt;/full-title&gt;&lt;/periodical&gt;&lt;pages&gt;110-137&lt;/pages&gt;&lt;volume&gt;67&lt;/volume&gt;&lt;number&gt;1&lt;/number&gt;&lt;edition&gt;2023/12/26&lt;/edition&gt;&lt;keywords&gt;&lt;keyword&gt;*Receptors, G-Protein-Coupled/metabolism&lt;/keyword&gt;&lt;keyword&gt;*GTP-Binding Proteins/metabolism&lt;/keyword&gt;&lt;keyword&gt;Signal Transduction&lt;/keyword&gt;&lt;keyword&gt;beta-Arrestins/metabolism&lt;/keyword&gt;&lt;keyword&gt;Structure-Activity Relationship&lt;/keyword&gt;&lt;/keywords&gt;&lt;dates&gt;&lt;year&gt;2024&lt;/year&gt;&lt;pub-dates&gt;&lt;date&gt;Jan 11&lt;/date&gt;&lt;/pub-dates&gt;&lt;/dates&gt;&lt;isbn&gt;1520-4804 (Electronic)&amp;#xD;0022-2623 (Print)&amp;#xD;0022-2623 (Linking)&lt;/isbn&gt;&lt;accession-num&gt;38146625&lt;/accession-num&gt;&lt;urls&gt;&lt;related-urls&gt;&lt;url&gt;https://www.ncbi.nlm.nih.gov/pubmed/38146625&lt;/url&gt;&lt;/related-urls&gt;&lt;/urls&gt;&lt;custom2&gt;PMC10788923&lt;/custom2&gt;&lt;electronic-resource-num&gt;10.1021/acs.jmedchem.3c0095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8A9E1B9" w14:textId="1AA82A6D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74395A32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5FFE8515" w14:textId="411C42B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42447316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PR84</w:t>
            </w:r>
          </w:p>
        </w:tc>
        <w:tc>
          <w:tcPr>
            <w:tcW w:w="457" w:type="pct"/>
            <w:shd w:val="clear" w:color="auto" w:fill="auto"/>
          </w:tcPr>
          <w:p w14:paraId="053E35AF" w14:textId="1D1ACCCB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56FFE184" w14:textId="7938706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OX04529</w:t>
            </w:r>
          </w:p>
        </w:tc>
        <w:tc>
          <w:tcPr>
            <w:tcW w:w="1778" w:type="pct"/>
            <w:shd w:val="clear" w:color="auto" w:fill="auto"/>
            <w:hideMark/>
          </w:tcPr>
          <w:p w14:paraId="37BEF525" w14:textId="200EBF7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407058EF" w14:textId="504910B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600EC2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Wang&lt;/Author&gt;&lt;Year&gt;2024&lt;/Year&gt;&lt;RecNum&gt;410&lt;/RecNum&gt;&lt;DisplayText&gt;&lt;style face="superscript"&gt;[209]&lt;/style&gt;&lt;/DisplayText&gt;&lt;record&gt;&lt;rec-number&gt;410&lt;/rec-number&gt;&lt;foreign-keys&gt;&lt;key app="EN" db-id="rwxx0xz2ifzazme0927v0vvc5ftxrwzr0pxe" timestamp="1724052958"&gt;410&lt;/key&gt;&lt;key app="ENWeb" db-id=""&gt;0&lt;/key&gt;&lt;/foreign-keys&gt;&lt;ref-type name="Journal Article"&gt;17&lt;/ref-type&gt;&lt;contributors&gt;&lt;authors&gt;&lt;author&gt;Wang, P.&lt;/author&gt;&lt;author&gt;Raja, A.&lt;/author&gt;&lt;author&gt;Luscombe, V. B.&lt;/author&gt;&lt;author&gt;Bataille, C. J. R.&lt;/author&gt;&lt;author&gt;Lucy, D.&lt;/author&gt;&lt;author&gt;Rogga, V. V.&lt;/author&gt;&lt;author&gt;Greaves, D. R.&lt;/author&gt;&lt;author&gt;Russell, A. J.&lt;/author&gt;&lt;/authors&gt;&lt;/contributors&gt;&lt;auth-address&gt;Department of Chemistry, University of Oxford, Mansfield Road, Oxford OX1 3TA, U.K.&amp;#xD;Department of Pharmacology, University of Oxford, Mansfield Road, Oxford OX1 3QT, U.K.&amp;#xD;Sir William Dunn School of Pathology, University of Oxford, South Parks Road, Oxford OX1 3RE, U.K.&lt;/auth-address&gt;&lt;titles&gt;&lt;title&gt;Development of highly potent, G-protein pathway biased, selective, and orally bioavailable GPR84 agonists&lt;/title&gt;&lt;secondary-title&gt;Journal of Medicinal Chemistry&lt;/secondary-title&gt;&lt;/titles&gt;&lt;periodical&gt;&lt;full-title&gt;Journal of Medicinal Chemistry&lt;/full-title&gt;&lt;/periodical&gt;&lt;pages&gt;110-137&lt;/pages&gt;&lt;volume&gt;67&lt;/volume&gt;&lt;number&gt;1&lt;/number&gt;&lt;edition&gt;2023/12/26&lt;/edition&gt;&lt;keywords&gt;&lt;keyword&gt;*Receptors, G-Protein-Coupled/metabolism&lt;/keyword&gt;&lt;keyword&gt;*GTP-Binding Proteins/metabolism&lt;/keyword&gt;&lt;keyword&gt;Signal Transduction&lt;/keyword&gt;&lt;keyword&gt;beta-Arrestins/metabolism&lt;/keyword&gt;&lt;keyword&gt;Structure-Activity Relationship&lt;/keyword&gt;&lt;/keywords&gt;&lt;dates&gt;&lt;year&gt;2024&lt;/year&gt;&lt;pub-dates&gt;&lt;date&gt;Jan 11&lt;/date&gt;&lt;/pub-dates&gt;&lt;/dates&gt;&lt;isbn&gt;1520-4804 (Electronic)&amp;#xD;0022-2623 (Print)&amp;#xD;0022-2623 (Linking)&lt;/isbn&gt;&lt;accession-num&gt;38146625&lt;/accession-num&gt;&lt;urls&gt;&lt;related-urls&gt;&lt;url&gt;https://www.ncbi.nlm.nih.gov/pubmed/38146625&lt;/url&gt;&lt;/related-urls&gt;&lt;/urls&gt;&lt;custom2&gt;PMC10788923&lt;/custom2&gt;&lt;electronic-resource-num&gt;10.1021/acs.jmedchem.3c00951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09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448D6EBC" w14:textId="3110B1A6" w:rsidTr="005428E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3B69AFEF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3845567E" w14:textId="574634F0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713E2E8" w14:textId="77777777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RGX2</w:t>
            </w:r>
          </w:p>
        </w:tc>
        <w:tc>
          <w:tcPr>
            <w:tcW w:w="457" w:type="pct"/>
            <w:shd w:val="clear" w:color="auto" w:fill="auto"/>
          </w:tcPr>
          <w:p w14:paraId="548A83B4" w14:textId="282F407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30F4D4E5" w14:textId="3E9E28A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AG-30/5C</w:t>
            </w:r>
          </w:p>
        </w:tc>
        <w:tc>
          <w:tcPr>
            <w:tcW w:w="1778" w:type="pct"/>
            <w:shd w:val="clear" w:color="auto" w:fill="auto"/>
            <w:hideMark/>
          </w:tcPr>
          <w:p w14:paraId="22D25A12" w14:textId="364CF506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87C0B90" w14:textId="0203CA88" w:rsidR="0031339B" w:rsidRPr="005B4529" w:rsidRDefault="0031339B" w:rsidP="009669F8">
            <w:pPr>
              <w:widowControl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y&lt;/Author&gt;&lt;Year&gt;2019&lt;/Year&gt;&lt;RecNum&gt;411&lt;/RecNum&gt;&lt;DisplayText&gt;&lt;style face="superscript"&gt;[210]&lt;/style&gt;&lt;/DisplayText&gt;&lt;record&gt;&lt;rec-number&gt;411&lt;/rec-number&gt;&lt;foreign-keys&gt;&lt;key app="EN" db-id="rwxx0xz2ifzazme0927v0vvc5ftxrwzr0pxe" timestamp="1724053073"&gt;411&lt;/key&gt;&lt;key app="ENWeb" db-id=""&gt;0&lt;/key&gt;&lt;/foreign-keys&gt;&lt;ref-type name="Journal Article"&gt;17&lt;/ref-type&gt;&lt;contributors&gt;&lt;authors&gt;&lt;author&gt;Roy, Saptarshi&lt;/author&gt;&lt;author&gt;Ganguly, Anirban&lt;/author&gt;&lt;author&gt;Haque, Maureen&lt;/author&gt;&lt;author&gt;Ali, Hydar&lt;/author&gt;&lt;/authors&gt;&lt;/contributors&gt;&lt;titles&gt;&lt;title&gt;Angiogenic host defense peptide AG-30/5C and bradykinin B2 receptor antagonist icatibant are G protein biased agonists for MRGPRX2 in mast cells&lt;/title&gt;&lt;secondary-title&gt;The Journal of Immunology&lt;/secondary-title&gt;&lt;/titles&gt;&lt;pages&gt;1229-1238&lt;/pages&gt;&lt;volume&gt;202&lt;/volume&gt;&lt;number&gt;4&lt;/number&gt;&lt;section&gt;1229&lt;/section&gt;&lt;dates&gt;&lt;year&gt;2019&lt;/year&gt;&lt;/dates&gt;&lt;isbn&gt;0022-1767&amp;#xD;1550-6606&lt;/isbn&gt;&lt;urls&gt;&lt;/urls&gt;&lt;electronic-resource-num&gt;10.4049/jimmunol.18012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  <w:tr w:rsidR="008F2D03" w:rsidRPr="005B4529" w14:paraId="33F52FC0" w14:textId="79D4807B" w:rsidTr="005428E6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0" w:type="pct"/>
            <w:shd w:val="clear" w:color="auto" w:fill="auto"/>
          </w:tcPr>
          <w:p w14:paraId="6EFEB9CD" w14:textId="77777777" w:rsidR="0031339B" w:rsidRPr="005B4529" w:rsidRDefault="0031339B" w:rsidP="009669F8">
            <w:pPr>
              <w:pStyle w:val="a9"/>
              <w:widowControl/>
              <w:numPr>
                <w:ilvl w:val="0"/>
                <w:numId w:val="1"/>
              </w:numPr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</w:p>
        </w:tc>
        <w:tc>
          <w:tcPr>
            <w:tcW w:w="805" w:type="pct"/>
            <w:shd w:val="clear" w:color="auto" w:fill="auto"/>
            <w:noWrap/>
            <w:hideMark/>
          </w:tcPr>
          <w:p w14:paraId="00DDFB2A" w14:textId="608F2802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Class A Orphans</w:t>
            </w:r>
          </w:p>
        </w:tc>
        <w:tc>
          <w:tcPr>
            <w:tcW w:w="356" w:type="pct"/>
            <w:shd w:val="clear" w:color="auto" w:fill="auto"/>
            <w:noWrap/>
            <w:hideMark/>
          </w:tcPr>
          <w:p w14:paraId="5EF93E11" w14:textId="7777777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MRGX2</w:t>
            </w:r>
          </w:p>
        </w:tc>
        <w:tc>
          <w:tcPr>
            <w:tcW w:w="457" w:type="pct"/>
            <w:shd w:val="clear" w:color="auto" w:fill="auto"/>
          </w:tcPr>
          <w:p w14:paraId="467EBB41" w14:textId="37C9025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/</w:t>
            </w:r>
          </w:p>
        </w:tc>
        <w:tc>
          <w:tcPr>
            <w:tcW w:w="812" w:type="pct"/>
            <w:shd w:val="clear" w:color="auto" w:fill="auto"/>
            <w:hideMark/>
          </w:tcPr>
          <w:p w14:paraId="1ACEFAC8" w14:textId="60EB85F4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icatibant</w:t>
            </w:r>
          </w:p>
        </w:tc>
        <w:tc>
          <w:tcPr>
            <w:tcW w:w="1778" w:type="pct"/>
            <w:shd w:val="clear" w:color="auto" w:fill="auto"/>
            <w:hideMark/>
          </w:tcPr>
          <w:p w14:paraId="2DB5F8E5" w14:textId="4160C537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  <w:t>G-protein</w:t>
            </w:r>
          </w:p>
        </w:tc>
        <w:tc>
          <w:tcPr>
            <w:tcW w:w="582" w:type="pct"/>
            <w:shd w:val="clear" w:color="auto" w:fill="auto"/>
          </w:tcPr>
          <w:p w14:paraId="6851E179" w14:textId="4DF16D0E" w:rsidR="0031339B" w:rsidRPr="005B4529" w:rsidRDefault="0031339B" w:rsidP="009669F8">
            <w:pPr>
              <w:widowControl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等线" w:hAnsi="Times New Roman" w:cs="Times New Roman"/>
                <w:color w:val="auto"/>
                <w:kern w:val="0"/>
                <w:sz w:val="18"/>
                <w:szCs w:val="18"/>
                <w14:ligatures w14:val="none"/>
              </w:rPr>
            </w:pP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begin"/>
            </w:r>
            <w:r w:rsidR="00DF6F0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instrText xml:space="preserve"> ADDIN EN.CITE &lt;EndNote&gt;&lt;Cite&gt;&lt;Author&gt;Roy&lt;/Author&gt;&lt;Year&gt;2019&lt;/Year&gt;&lt;RecNum&gt;411&lt;/RecNum&gt;&lt;DisplayText&gt;&lt;style face="superscript"&gt;[210]&lt;/style&gt;&lt;/DisplayText&gt;&lt;record&gt;&lt;rec-number&gt;411&lt;/rec-number&gt;&lt;foreign-keys&gt;&lt;key app="EN" db-id="rwxx0xz2ifzazme0927v0vvc5ftxrwzr0pxe" timestamp="1724053073"&gt;411&lt;/key&gt;&lt;key app="ENWeb" db-id=""&gt;0&lt;/key&gt;&lt;/foreign-keys&gt;&lt;ref-type name="Journal Article"&gt;17&lt;/ref-type&gt;&lt;contributors&gt;&lt;authors&gt;&lt;author&gt;Roy, Saptarshi&lt;/author&gt;&lt;author&gt;Ganguly, Anirban&lt;/author&gt;&lt;author&gt;Haque, Maureen&lt;/author&gt;&lt;author&gt;Ali, Hydar&lt;/author&gt;&lt;/authors&gt;&lt;/contributors&gt;&lt;titles&gt;&lt;title&gt;Angiogenic host defense peptide AG-30/5C and bradykinin B2 receptor antagonist icatibant are G protein biased agonists for MRGPRX2 in mast cells&lt;/title&gt;&lt;secondary-title&gt;The Journal of Immunology&lt;/secondary-title&gt;&lt;/titles&gt;&lt;pages&gt;1229-1238&lt;/pages&gt;&lt;volume&gt;202&lt;/volume&gt;&lt;number&gt;4&lt;/number&gt;&lt;section&gt;1229&lt;/section&gt;&lt;dates&gt;&lt;year&gt;2019&lt;/year&gt;&lt;/dates&gt;&lt;isbn&gt;0022-1767&amp;#xD;1550-6606&lt;/isbn&gt;&lt;urls&gt;&lt;/urls&gt;&lt;electronic-resource-num&gt;10.4049/jimmunol.1801227&lt;/electronic-resource-num&gt;&lt;/record&gt;&lt;/Cite&gt;&lt;/EndNote&gt;</w:instrTex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separate"/>
            </w:r>
            <w:r w:rsidR="00600EC2" w:rsidRPr="00600EC2">
              <w:rPr>
                <w:rFonts w:ascii="Times New Roman" w:eastAsia="等线" w:hAnsi="Times New Roman" w:cs="Times New Roman"/>
                <w:noProof/>
                <w:color w:val="auto"/>
                <w:kern w:val="0"/>
                <w:sz w:val="18"/>
                <w:szCs w:val="18"/>
                <w:vertAlign w:val="superscript"/>
                <w14:ligatures w14:val="none"/>
              </w:rPr>
              <w:t>[210]</w:t>
            </w:r>
            <w:r w:rsidRPr="005B4529">
              <w:rPr>
                <w:rFonts w:ascii="Times New Roman" w:eastAsia="等线" w:hAnsi="Times New Roman" w:cs="Times New Roman"/>
                <w:kern w:val="0"/>
                <w:sz w:val="18"/>
                <w:szCs w:val="18"/>
                <w14:ligatures w14:val="none"/>
              </w:rPr>
              <w:fldChar w:fldCharType="end"/>
            </w:r>
          </w:p>
        </w:tc>
      </w:tr>
    </w:tbl>
    <w:p w14:paraId="1F0203E5" w14:textId="629C9A10" w:rsidR="009D7595" w:rsidRPr="009F1AA2" w:rsidRDefault="009D7595">
      <w:pPr>
        <w:rPr>
          <w:rFonts w:ascii="Times New Roman" w:hAnsi="Times New Roman" w:cs="Times New Roman"/>
        </w:rPr>
      </w:pPr>
    </w:p>
    <w:p w14:paraId="2D36D4E4" w14:textId="77777777" w:rsidR="009A65DE" w:rsidRPr="009F1AA2" w:rsidRDefault="009A65DE">
      <w:pPr>
        <w:rPr>
          <w:rFonts w:ascii="Times New Roman" w:hAnsi="Times New Roman" w:cs="Times New Roman"/>
          <w:b/>
          <w:bCs/>
        </w:rPr>
        <w:sectPr w:rsidR="009A65DE" w:rsidRPr="009F1AA2" w:rsidSect="009D7595">
          <w:pgSz w:w="16838" w:h="11906" w:orient="landscape"/>
          <w:pgMar w:top="1800" w:right="1440" w:bottom="1800" w:left="1440" w:header="851" w:footer="992" w:gutter="0"/>
          <w:cols w:space="425"/>
          <w:docGrid w:type="lines" w:linePitch="312"/>
        </w:sectPr>
      </w:pPr>
    </w:p>
    <w:p w14:paraId="7F64B67A" w14:textId="2A04BDBE" w:rsidR="00E47CFA" w:rsidRPr="009F1AA2" w:rsidRDefault="0043393B">
      <w:pPr>
        <w:rPr>
          <w:rFonts w:ascii="Times New Roman" w:hAnsi="Times New Roman" w:cs="Times New Roman"/>
          <w:b/>
          <w:bCs/>
        </w:rPr>
      </w:pPr>
      <w:r w:rsidRPr="009F1AA2">
        <w:rPr>
          <w:rFonts w:ascii="Times New Roman" w:hAnsi="Times New Roman" w:cs="Times New Roman"/>
          <w:b/>
          <w:bCs/>
        </w:rPr>
        <w:lastRenderedPageBreak/>
        <w:t>References</w:t>
      </w:r>
    </w:p>
    <w:p w14:paraId="1E6E5C31" w14:textId="77777777" w:rsidR="00DF6F09" w:rsidRPr="00DF6F09" w:rsidRDefault="00E47CFA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</w:rPr>
        <w:fldChar w:fldCharType="begin"/>
      </w:r>
      <w:r w:rsidRPr="009F1AA2">
        <w:rPr>
          <w:rFonts w:ascii="Times New Roman" w:hAnsi="Times New Roman" w:cs="Times New Roman"/>
        </w:rPr>
        <w:instrText xml:space="preserve"> ADDIN EN.REFLIST </w:instrText>
      </w:r>
      <w:r w:rsidRPr="009F1AA2">
        <w:rPr>
          <w:rFonts w:ascii="Times New Roman" w:hAnsi="Times New Roman" w:cs="Times New Roman"/>
        </w:rPr>
        <w:fldChar w:fldCharType="separate"/>
      </w:r>
      <w:r w:rsidR="00DF6F09" w:rsidRPr="00DF6F09">
        <w:t>1.</w:t>
      </w:r>
      <w:r w:rsidR="00DF6F09" w:rsidRPr="00DF6F09">
        <w:tab/>
      </w:r>
      <w:r w:rsidR="00DF6F09" w:rsidRPr="00DF6F09">
        <w:rPr>
          <w:rFonts w:ascii="Times New Roman" w:hAnsi="Times New Roman" w:cs="Times New Roman"/>
        </w:rPr>
        <w:t>Stroth N, Niso M, Colabufo NA, Perrone R, Svenningsson P, Lacivita E</w:t>
      </w:r>
      <w:r w:rsidR="00DF6F09" w:rsidRPr="00DF6F09">
        <w:rPr>
          <w:rFonts w:ascii="Times New Roman" w:hAnsi="Times New Roman" w:cs="Times New Roman"/>
          <w:i/>
        </w:rPr>
        <w:t>, et al.</w:t>
      </w:r>
      <w:r w:rsidR="00DF6F09" w:rsidRPr="00DF6F09">
        <w:rPr>
          <w:rFonts w:ascii="Times New Roman" w:hAnsi="Times New Roman" w:cs="Times New Roman"/>
        </w:rPr>
        <w:t xml:space="preserve"> Arylpiperazine agonists of the serotonin 5-HT1A receptor preferentially activate cAMP signaling versus recruitment of beta-arrestin-2. </w:t>
      </w:r>
      <w:r w:rsidR="00DF6F09" w:rsidRPr="00DF6F09">
        <w:rPr>
          <w:rFonts w:ascii="Times New Roman" w:hAnsi="Times New Roman" w:cs="Times New Roman"/>
          <w:b/>
        </w:rPr>
        <w:t>Bioorganic &amp; Medicinal Chemistry</w:t>
      </w:r>
      <w:r w:rsidR="00DF6F09" w:rsidRPr="00DF6F09">
        <w:rPr>
          <w:rFonts w:ascii="Times New Roman" w:hAnsi="Times New Roman" w:cs="Times New Roman"/>
        </w:rPr>
        <w:t xml:space="preserve"> </w:t>
      </w:r>
      <w:r w:rsidR="00DF6F09" w:rsidRPr="00DF6F09">
        <w:rPr>
          <w:rFonts w:ascii="Times New Roman" w:hAnsi="Times New Roman" w:cs="Times New Roman"/>
          <w:b/>
        </w:rPr>
        <w:t>2015</w:t>
      </w:r>
      <w:r w:rsidR="00DF6F09" w:rsidRPr="00DF6F09">
        <w:rPr>
          <w:rFonts w:ascii="Times New Roman" w:hAnsi="Times New Roman" w:cs="Times New Roman"/>
        </w:rPr>
        <w:t>, 23(15)</w:t>
      </w:r>
      <w:r w:rsidR="00DF6F09" w:rsidRPr="00DF6F09">
        <w:rPr>
          <w:rFonts w:ascii="Times New Roman" w:hAnsi="Times New Roman" w:cs="Times New Roman"/>
          <w:b/>
        </w:rPr>
        <w:t>:</w:t>
      </w:r>
      <w:r w:rsidR="00DF6F09" w:rsidRPr="00DF6F09">
        <w:rPr>
          <w:rFonts w:ascii="Times New Roman" w:hAnsi="Times New Roman" w:cs="Times New Roman"/>
        </w:rPr>
        <w:t xml:space="preserve"> 4824-4830. </w:t>
      </w:r>
      <w:r w:rsidR="00DF6F09" w:rsidRPr="00DF6F09">
        <w:t xml:space="preserve">doi: </w:t>
      </w:r>
      <w:r w:rsidR="00DF6F09" w:rsidRPr="00DF6F09">
        <w:rPr>
          <w:rFonts w:ascii="Times New Roman" w:hAnsi="Times New Roman" w:cs="Times New Roman"/>
        </w:rPr>
        <w:t>10.1016/j.bmc.2015.05.042</w:t>
      </w:r>
    </w:p>
    <w:p w14:paraId="33BDC4E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.</w:t>
      </w:r>
      <w:r w:rsidRPr="00DF6F09">
        <w:tab/>
      </w:r>
      <w:r w:rsidRPr="00DF6F09">
        <w:rPr>
          <w:rFonts w:ascii="Times New Roman" w:hAnsi="Times New Roman" w:cs="Times New Roman"/>
        </w:rPr>
        <w:t>Newman-Tancredi A, Martel JC, Assie MB, Buritova J, Lauressergues E, Cosi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ignal transduction and functional selectivity of F15599, a preferential post-synaptic 5-HT1A receptor agonist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156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38-35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.1476-5381.2008.00001.x</w:t>
      </w:r>
    </w:p>
    <w:p w14:paraId="70FC64C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.</w:t>
      </w:r>
      <w:r w:rsidRPr="00DF6F09">
        <w:tab/>
      </w:r>
      <w:r w:rsidRPr="00DF6F09">
        <w:rPr>
          <w:rFonts w:ascii="Times New Roman" w:hAnsi="Times New Roman" w:cs="Times New Roman"/>
        </w:rPr>
        <w:t>Sniecikowska J, Gluch-Lutwin M, Bucki A, Wieckowska A, Siwek A, Jastrzebska-Wiesek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ovel pERK1/2- or β-arrestin-preferring 5-HT1A receptor-biased agonists: diversified therapeutic-like versus side effect profile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63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946-109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0c00814</w:t>
      </w:r>
    </w:p>
    <w:p w14:paraId="461588B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.</w:t>
      </w:r>
      <w:r w:rsidRPr="00DF6F09">
        <w:tab/>
      </w:r>
      <w:r w:rsidRPr="00DF6F09">
        <w:rPr>
          <w:rFonts w:ascii="Times New Roman" w:hAnsi="Times New Roman" w:cs="Times New Roman"/>
        </w:rPr>
        <w:t>Newman-Tancredi A, Martel JC, Cosi C, Heusler P, Lestienne F, Varney M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tinctive in vitro signal transduction profile of NLX-112, a potent and efficacious serotonin 5-HT(1A) receptor agonist. </w:t>
      </w:r>
      <w:r w:rsidRPr="00DF6F09">
        <w:rPr>
          <w:rFonts w:ascii="Times New Roman" w:hAnsi="Times New Roman" w:cs="Times New Roman"/>
          <w:b/>
        </w:rPr>
        <w:t>Journal of Pharmacy and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9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78-11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php.12762</w:t>
      </w:r>
    </w:p>
    <w:p w14:paraId="4E88C79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Newman-Tancredi A, Depoortere RY, Kleven MS, Kolaczkowski M, Zimmer L. Translating biased agonists from molecules to medications: Serotonin 5-HT1A receptor functional selectivity for CNS disorders. </w:t>
      </w:r>
      <w:r w:rsidRPr="00DF6F09">
        <w:rPr>
          <w:rFonts w:ascii="Times New Roman" w:hAnsi="Times New Roman" w:cs="Times New Roman"/>
          <w:b/>
        </w:rPr>
        <w:t>Pharmacology &amp;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22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79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pharmthera.2021.107937</w:t>
      </w:r>
    </w:p>
    <w:p w14:paraId="4CC877B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.</w:t>
      </w:r>
      <w:r w:rsidRPr="00DF6F09">
        <w:tab/>
      </w:r>
      <w:r w:rsidRPr="00DF6F09">
        <w:rPr>
          <w:rFonts w:ascii="Times New Roman" w:hAnsi="Times New Roman" w:cs="Times New Roman"/>
        </w:rPr>
        <w:t>Sniecikowska J, Gluch-Lutwin M, Bucki A, Wieckowska A, Siwek A, Jastrzebska-Wiesek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aryloxyethyl derivatives of 1-(1-Benzoylpiperidin-4-yl)methanamine as the extracellular regulated kinases 1/2 (ERK1/2) phosphorylation-preferring serotonin 5-HT1A receptor-biased agonists with robust antidepressant-like activit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750-27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9b00062</w:t>
      </w:r>
    </w:p>
    <w:p w14:paraId="2E655D2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.</w:t>
      </w:r>
      <w:r w:rsidRPr="00DF6F09">
        <w:tab/>
      </w:r>
      <w:r w:rsidRPr="00DF6F09">
        <w:rPr>
          <w:rFonts w:ascii="Times New Roman" w:hAnsi="Times New Roman" w:cs="Times New Roman"/>
        </w:rPr>
        <w:t>Braunig J, Dinter J, Hofig CS, Paisdzior S, Szczepek M, Scheerer 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trace amine-associated receptor 1 agonist 3-Iodothyronamine induces biased signaling at the serotonin 1b Receptor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8.00222</w:t>
      </w:r>
    </w:p>
    <w:p w14:paraId="3E3C713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ottie E, Dedecker P, Stove CP. Identification of psychedelic new psychoactive substances (NPS) showing biased agonism at the 5-HT2AR through simultaneous use of β-arrestin 2 and miniGαq bioassays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82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42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20.114251</w:t>
      </w:r>
    </w:p>
    <w:p w14:paraId="4B73237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.</w:t>
      </w:r>
      <w:r w:rsidRPr="00DF6F09">
        <w:tab/>
      </w:r>
      <w:r w:rsidRPr="00DF6F09">
        <w:rPr>
          <w:rFonts w:ascii="Times New Roman" w:hAnsi="Times New Roman" w:cs="Times New Roman"/>
        </w:rPr>
        <w:t>Poulie CBM, Pottie E, Simon IA, Harpsoe K, D'Andrea L, Komarov I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beta-arrestin-biased 25CN-NBOH-derived 5-HT(2A) recepto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65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031-120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2c00702</w:t>
      </w:r>
    </w:p>
    <w:p w14:paraId="7E8D28E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uneta-Arrate I, Miranda-Azpiazu P, Horrillo I, Diez-Alarcia R, Meana JJ. Ligand bias and inverse agonism on 5-HT(2A) receptor-mediated modulation of G protein activity in post-mortem human brain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:</w:t>
      </w:r>
      <w:r w:rsidRPr="00DF6F09">
        <w:rPr>
          <w:rFonts w:ascii="Times New Roman" w:hAnsi="Times New Roman" w:cs="Times New Roman"/>
        </w:rPr>
        <w:t xml:space="preserve"> 1–16. </w:t>
      </w:r>
      <w:r w:rsidRPr="00DF6F09">
        <w:lastRenderedPageBreak/>
        <w:t xml:space="preserve">doi: </w:t>
      </w:r>
      <w:r w:rsidRPr="00DF6F09">
        <w:rPr>
          <w:rFonts w:ascii="Times New Roman" w:hAnsi="Times New Roman" w:cs="Times New Roman"/>
        </w:rPr>
        <w:t>10.1111/bph.16368</w:t>
      </w:r>
    </w:p>
    <w:p w14:paraId="3811774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.</w:t>
      </w:r>
      <w:r w:rsidRPr="00DF6F09">
        <w:tab/>
      </w:r>
      <w:r w:rsidRPr="00DF6F09">
        <w:rPr>
          <w:rFonts w:ascii="Times New Roman" w:hAnsi="Times New Roman" w:cs="Times New Roman"/>
        </w:rPr>
        <w:t>Kaplan AL, Confair DN, Kim K, Barros-Alvarez X, Rodriguiz RM, Yang 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espoke library docking for 5-HT2A receptor agonists with antidepressant activity. </w:t>
      </w:r>
      <w:r w:rsidRPr="00DF6F09">
        <w:rPr>
          <w:rFonts w:ascii="Times New Roman" w:hAnsi="Times New Roman" w:cs="Times New Roman"/>
          <w:b/>
        </w:rPr>
        <w:t>Nat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610(793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82-59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6-022-05258-z</w:t>
      </w:r>
    </w:p>
    <w:p w14:paraId="155A562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.</w:t>
      </w:r>
      <w:r w:rsidRPr="00DF6F09">
        <w:tab/>
      </w:r>
      <w:r w:rsidRPr="00DF6F09">
        <w:rPr>
          <w:rFonts w:ascii="Times New Roman" w:hAnsi="Times New Roman" w:cs="Times New Roman"/>
        </w:rPr>
        <w:t>Wacker D, Wang C, Katritch V, Han GW, Huang X-P, Vardy 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features for functional selectivity at serotonin receptors. </w:t>
      </w:r>
      <w:r w:rsidRPr="00DF6F09">
        <w:rPr>
          <w:rFonts w:ascii="Times New Roman" w:hAnsi="Times New Roman" w:cs="Times New Roman"/>
          <w:b/>
        </w:rPr>
        <w:t>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340(613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15-6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ence.1232808</w:t>
      </w:r>
    </w:p>
    <w:p w14:paraId="79960C0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.</w:t>
      </w:r>
      <w:r w:rsidRPr="00DF6F09">
        <w:tab/>
      </w:r>
      <w:r w:rsidRPr="00DF6F09">
        <w:rPr>
          <w:rFonts w:ascii="Times New Roman" w:hAnsi="Times New Roman" w:cs="Times New Roman"/>
        </w:rPr>
        <w:t>Zhang B, Zhao S, Yang D, Wu Y, Xin Y, Cao H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novel G protein-biased and subtype-selective agonist for a G protein-coupled receptor discovered from screening herbal extracts. </w:t>
      </w:r>
      <w:r w:rsidRPr="00DF6F09">
        <w:rPr>
          <w:rFonts w:ascii="Times New Roman" w:hAnsi="Times New Roman" w:cs="Times New Roman"/>
          <w:b/>
        </w:rPr>
        <w:t>Acs Central 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6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13-22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entsci.9b01125</w:t>
      </w:r>
    </w:p>
    <w:p w14:paraId="17DEE2A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.</w:t>
      </w:r>
      <w:r w:rsidRPr="00DF6F09">
        <w:tab/>
      </w:r>
      <w:r w:rsidRPr="00DF6F09">
        <w:rPr>
          <w:rFonts w:ascii="Times New Roman" w:hAnsi="Times New Roman" w:cs="Times New Roman"/>
        </w:rPr>
        <w:t>Mao Q, Zhang B, Tian S, Qin W, Chen J, Huang X-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optimizations and bioevaluation of N-H aporphine analogues as Gq-biased and selective serotonin 5-HT2C receptor agonists. </w:t>
      </w:r>
      <w:r w:rsidRPr="00DF6F09">
        <w:rPr>
          <w:rFonts w:ascii="Times New Roman" w:hAnsi="Times New Roman" w:cs="Times New Roman"/>
          <w:b/>
        </w:rPr>
        <w:t>Bioorganic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23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57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ioorg.2022.105795</w:t>
      </w:r>
    </w:p>
    <w:p w14:paraId="60ACDA1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.</w:t>
      </w:r>
      <w:r w:rsidRPr="00DF6F09">
        <w:tab/>
      </w:r>
      <w:r w:rsidRPr="00DF6F09">
        <w:rPr>
          <w:rFonts w:ascii="Times New Roman" w:hAnsi="Times New Roman" w:cs="Times New Roman"/>
        </w:rPr>
        <w:t>Cheng J, McCorvy JD, Giguere PM, Zhu H, Kenakin T, Roth B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sign and discovery of functionally selective serotonin 2C (5-HT2C) recepto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866-98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194</w:t>
      </w:r>
    </w:p>
    <w:p w14:paraId="07DAA0F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.</w:t>
      </w:r>
      <w:r w:rsidRPr="00DF6F09">
        <w:tab/>
      </w:r>
      <w:r w:rsidRPr="00DF6F09">
        <w:rPr>
          <w:rFonts w:ascii="Times New Roman" w:hAnsi="Times New Roman" w:cs="Times New Roman"/>
        </w:rPr>
        <w:t>Zhang G, Cheng J, McCorvy JD, Lorello PJ, Caldarone BJ, Roth B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-substituted (2-Phenylcyclopropyl)methylamines as functionally selective serotonin 2C receptor agonists for potential use as antipsychotic medication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1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273-62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7b00584</w:t>
      </w:r>
    </w:p>
    <w:p w14:paraId="7A47913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Felsing DE, Canal CE, Booth RG. Ligand-directed serotonin 5-HT(2C) receptor desensitization and sensitization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848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1-1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19.01.037</w:t>
      </w:r>
    </w:p>
    <w:p w14:paraId="748F08E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.</w:t>
      </w:r>
      <w:r w:rsidRPr="00DF6F09">
        <w:tab/>
      </w:r>
      <w:r w:rsidRPr="00DF6F09">
        <w:rPr>
          <w:rFonts w:ascii="Times New Roman" w:hAnsi="Times New Roman" w:cs="Times New Roman"/>
        </w:rPr>
        <w:t>Gaven F, Pellissier LP, Queffeulou E, Cochet M, Bockaert J, Dumuis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profile of engineered 5-HT(4) receptors and identification of 5-HT(4) receptor-biased ligands. </w:t>
      </w:r>
      <w:r w:rsidRPr="00DF6F09">
        <w:rPr>
          <w:rFonts w:ascii="Times New Roman" w:hAnsi="Times New Roman" w:cs="Times New Roman"/>
          <w:b/>
        </w:rPr>
        <w:t>Brain Research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51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5-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rainres.2012.11.005</w:t>
      </w:r>
    </w:p>
    <w:p w14:paraId="35A4773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.</w:t>
      </w:r>
      <w:r w:rsidRPr="00DF6F09">
        <w:tab/>
      </w:r>
      <w:r w:rsidRPr="00DF6F09">
        <w:rPr>
          <w:rFonts w:ascii="Times New Roman" w:hAnsi="Times New Roman" w:cs="Times New Roman"/>
        </w:rPr>
        <w:t>Kim Y, Kim H, Lee J, Lee JK, Min SJ, Seong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 biased ligands of 5-HT7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61(1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218-723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0642</w:t>
      </w:r>
    </w:p>
    <w:p w14:paraId="47116F0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.</w:t>
      </w:r>
      <w:r w:rsidRPr="00DF6F09">
        <w:tab/>
      </w:r>
      <w:r w:rsidRPr="00DF6F09">
        <w:rPr>
          <w:rFonts w:ascii="Times New Roman" w:hAnsi="Times New Roman" w:cs="Times New Roman"/>
        </w:rPr>
        <w:t>Lee J, Kwag R, Lee S, Kim D, Woo J, Cho 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ligands against 5-HT7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64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453-746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1c00110</w:t>
      </w:r>
    </w:p>
    <w:p w14:paraId="2B6C632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1.</w:t>
      </w:r>
      <w:r w:rsidRPr="00DF6F09">
        <w:tab/>
      </w:r>
      <w:r w:rsidRPr="00DF6F09">
        <w:rPr>
          <w:rFonts w:ascii="Times New Roman" w:hAnsi="Times New Roman" w:cs="Times New Roman"/>
        </w:rPr>
        <w:t>El Khamlichi C, Reverchon F, Hervouet-Coste N, Robin E, Chopin N, Deau 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rodolin, a β-arrestin-biased ligand of 5-HT7 receptor, attenuates pain-related behavior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9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188471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18847119</w:t>
      </w:r>
    </w:p>
    <w:p w14:paraId="6728876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rPr>
          <w:rFonts w:hint="eastAsia"/>
        </w:rPr>
        <w:t>22.</w:t>
      </w:r>
      <w:r w:rsidRPr="00DF6F09">
        <w:rPr>
          <w:rFonts w:hint="eastAsia"/>
        </w:rPr>
        <w:tab/>
      </w:r>
      <w:r w:rsidRPr="00DF6F09">
        <w:rPr>
          <w:rFonts w:ascii="Times New Roman" w:hAnsi="Times New Roman" w:cs="Times New Roman" w:hint="eastAsia"/>
        </w:rPr>
        <w:t>Kim D, Lee J, Kwag R, Kim H, Oh H, Moon B</w:t>
      </w:r>
      <w:r w:rsidRPr="00DF6F09">
        <w:rPr>
          <w:rFonts w:ascii="Times New Roman" w:hAnsi="Times New Roman" w:cs="Times New Roman" w:hint="eastAsia"/>
          <w:i/>
        </w:rPr>
        <w:t>, et al.</w:t>
      </w:r>
      <w:r w:rsidRPr="00DF6F09">
        <w:rPr>
          <w:rFonts w:ascii="Times New Roman" w:hAnsi="Times New Roman" w:cs="Times New Roman" w:hint="eastAsia"/>
        </w:rPr>
        <w:t xml:space="preserve"> N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(Biphenyl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3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ylmethyl)ethanamines as G protein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>biased agonists of 5</w:t>
      </w:r>
      <w:r w:rsidRPr="00DF6F09">
        <w:rPr>
          <w:rFonts w:ascii="Times New Roman" w:hAnsi="Times New Roman" w:cs="Times New Roman" w:hint="eastAsia"/>
        </w:rPr>
        <w:t>‐</w:t>
      </w:r>
      <w:r w:rsidRPr="00DF6F09">
        <w:rPr>
          <w:rFonts w:ascii="Times New Roman" w:hAnsi="Times New Roman" w:cs="Times New Roman" w:hint="eastAsia"/>
        </w:rPr>
        <w:t xml:space="preserve">HT7R. </w:t>
      </w:r>
      <w:r w:rsidRPr="00DF6F09">
        <w:rPr>
          <w:rFonts w:ascii="Times New Roman" w:hAnsi="Times New Roman" w:cs="Times New Roman" w:hint="eastAsia"/>
          <w:b/>
        </w:rPr>
        <w:t xml:space="preserve">Bulletin of the </w:t>
      </w:r>
      <w:r w:rsidRPr="00DF6F09">
        <w:rPr>
          <w:rFonts w:ascii="Times New Roman" w:hAnsi="Times New Roman" w:cs="Times New Roman" w:hint="eastAsia"/>
          <w:b/>
        </w:rPr>
        <w:lastRenderedPageBreak/>
        <w:t>Korean Chemical Socie</w:t>
      </w:r>
      <w:r w:rsidRPr="00DF6F09">
        <w:rPr>
          <w:rFonts w:ascii="Times New Roman" w:hAnsi="Times New Roman" w:cs="Times New Roman"/>
          <w:b/>
        </w:rPr>
        <w:t>t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43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3-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2/bkcs.12427</w:t>
      </w:r>
    </w:p>
    <w:p w14:paraId="4E52F55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3.</w:t>
      </w:r>
      <w:r w:rsidRPr="00DF6F09">
        <w:tab/>
      </w:r>
      <w:r w:rsidRPr="00DF6F09">
        <w:rPr>
          <w:rFonts w:ascii="Times New Roman" w:hAnsi="Times New Roman" w:cs="Times New Roman"/>
        </w:rPr>
        <w:t>Davis AA, Heilman CJ, Brady AE, Miller NR, Fuerstenau-Sharp M, Hanson B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fferential effects of allosteric M(1) muscarinic acetylcholine receptor agonists on receptor activation, arrestin 3 recruitment, and receptor downregulation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0</w:t>
      </w:r>
      <w:r w:rsidRPr="00DF6F09">
        <w:rPr>
          <w:rFonts w:ascii="Times New Roman" w:hAnsi="Times New Roman" w:cs="Times New Roman"/>
        </w:rPr>
        <w:t>, 1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42-5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cn100011e</w:t>
      </w:r>
    </w:p>
    <w:p w14:paraId="40A7D12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4.</w:t>
      </w:r>
      <w:r w:rsidRPr="00DF6F09">
        <w:tab/>
      </w:r>
      <w:r w:rsidRPr="00DF6F09">
        <w:rPr>
          <w:rFonts w:ascii="Times New Roman" w:hAnsi="Times New Roman" w:cs="Times New Roman"/>
        </w:rPr>
        <w:t>Digby GJ, Noetzel MJ, Bubser M, Utley TJ, Walker AG, Byun N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allosteric agonists of M1 muscarinic acetylcholine receptors induce brain region-specific responses that correspond with behavioral effects in animal models. </w:t>
      </w:r>
      <w:r w:rsidRPr="00DF6F09">
        <w:rPr>
          <w:rFonts w:ascii="Times New Roman" w:hAnsi="Times New Roman" w:cs="Times New Roman"/>
          <w:b/>
        </w:rPr>
        <w:t>Journal of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32(2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532-854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523/jneurosci.0337-12.2012</w:t>
      </w:r>
    </w:p>
    <w:p w14:paraId="6852CA2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5.</w:t>
      </w:r>
      <w:r w:rsidRPr="00DF6F09">
        <w:tab/>
      </w:r>
      <w:r w:rsidRPr="00DF6F09">
        <w:rPr>
          <w:rFonts w:ascii="Times New Roman" w:hAnsi="Times New Roman" w:cs="Times New Roman"/>
        </w:rPr>
        <w:t>Bock A, Merten N, Schrage R, Dallanoce C, Batz J, Klockner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allosteric vestibule of a seven transmembrane helical receptor controls G-protein coupling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3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4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ncomms2028</w:t>
      </w:r>
    </w:p>
    <w:p w14:paraId="6C6C9BF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Griffin MT, Figueroa KW, Liller S, Ehlert FJ. Estimation of agonist activity at G protein-coupled receptors: analysis of M2 muscarinic receptor signaling through Gi/o,Gs, and G15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321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93-12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07.120857</w:t>
      </w:r>
    </w:p>
    <w:p w14:paraId="4C4AE9B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7.</w:t>
      </w:r>
      <w:r w:rsidRPr="00DF6F09">
        <w:tab/>
      </w:r>
      <w:r w:rsidRPr="00DF6F09">
        <w:rPr>
          <w:rFonts w:ascii="Times New Roman" w:hAnsi="Times New Roman" w:cs="Times New Roman"/>
        </w:rPr>
        <w:t>Randakova A, Nelic D, Ungerova D, Nwokoye P, Su Q, Dolezal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M2 -selective, Gi -biased agonists of muscarinic acetylcholine receptors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77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073-208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4970</w:t>
      </w:r>
    </w:p>
    <w:p w14:paraId="0FBD5A8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8.</w:t>
      </w:r>
      <w:r w:rsidRPr="00DF6F09">
        <w:tab/>
      </w:r>
      <w:r w:rsidRPr="00DF6F09">
        <w:rPr>
          <w:rFonts w:ascii="Times New Roman" w:hAnsi="Times New Roman" w:cs="Times New Roman"/>
        </w:rPr>
        <w:t>Tompkins E, Mimic B, Cuevas-Mora K, Schorsch H, Shah SD, Deshpande D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D 102807 induces M3 mAChR-dependent GRK-/arrestin-biased signaling in airway smooth muscle cells. </w:t>
      </w:r>
      <w:r w:rsidRPr="00DF6F09">
        <w:rPr>
          <w:rFonts w:ascii="Times New Roman" w:hAnsi="Times New Roman" w:cs="Times New Roman"/>
          <w:b/>
        </w:rPr>
        <w:t>American Journal of Respiratory Cell and Molecular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67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50-56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5/rcmb.2021-0320OC</w:t>
      </w:r>
    </w:p>
    <w:p w14:paraId="0375B49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9.</w:t>
      </w:r>
      <w:r w:rsidRPr="00DF6F09">
        <w:tab/>
      </w:r>
      <w:r w:rsidRPr="00DF6F09">
        <w:rPr>
          <w:rFonts w:ascii="Times New Roman" w:hAnsi="Times New Roman" w:cs="Times New Roman"/>
        </w:rPr>
        <w:t>McDonald JK, van der Westhuizen ET, Pham V, Thompson G, Felder CC, Paul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profile of xanomeline at the recombinant human M(4) muscarinic acetylcholine receptor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3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06-12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1c00827</w:t>
      </w:r>
    </w:p>
    <w:p w14:paraId="73E02A7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0.</w:t>
      </w:r>
      <w:r w:rsidRPr="00DF6F09">
        <w:tab/>
      </w:r>
      <w:r w:rsidRPr="00DF6F09">
        <w:rPr>
          <w:rFonts w:ascii="Times New Roman" w:hAnsi="Times New Roman" w:cs="Times New Roman"/>
        </w:rPr>
        <w:t>Evans BA, Broxton N, Merlin J, Sato M, Hutchinson DS, Christopoulos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Quantification of functional selectivity at the human alpha(1A)-adreno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79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8-3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0.067454</w:t>
      </w:r>
    </w:p>
    <w:p w14:paraId="6A581A2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Kurko D, Kapui Z, Nagy J, Lendvai B, Kolok S. Analysis of functional selectivity through G protein-dependent and -independent signaling pathways at the adrenergic alpha(2C) receptor. </w:t>
      </w:r>
      <w:r w:rsidRPr="00DF6F09">
        <w:rPr>
          <w:rFonts w:ascii="Times New Roman" w:hAnsi="Times New Roman" w:cs="Times New Roman"/>
          <w:b/>
        </w:rPr>
        <w:t>Brain Research Bulleti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07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9-10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rainresbull.2014.07.005</w:t>
      </w:r>
    </w:p>
    <w:p w14:paraId="5DB69DD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2.</w:t>
      </w:r>
      <w:r w:rsidRPr="00DF6F09">
        <w:tab/>
      </w:r>
      <w:r w:rsidRPr="00DF6F09">
        <w:rPr>
          <w:rFonts w:ascii="Times New Roman" w:hAnsi="Times New Roman" w:cs="Times New Roman"/>
        </w:rPr>
        <w:t>Nakaya M, Chikura S, Watari K, Mizuno N, Mochinaga K, Mangmool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nduction of cardiac fibrosis by beta-blocker in G protein-independent and G protein-coupled receptor kinase 5/beta-arrestin2-dependent Signaling pathways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287(4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5669-356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2.357871</w:t>
      </w:r>
    </w:p>
    <w:p w14:paraId="109D437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3.</w:t>
      </w:r>
      <w:r w:rsidRPr="00DF6F09">
        <w:tab/>
      </w:r>
      <w:r w:rsidRPr="00DF6F09">
        <w:rPr>
          <w:rFonts w:ascii="Times New Roman" w:hAnsi="Times New Roman" w:cs="Times New Roman"/>
        </w:rPr>
        <w:t>Erickson CE, Gul R, Blessing CP, Nguyen J, Liu T, Pulakat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β-blocker Nebivolol Is a GRK/β-arrestin Biased Agonist. </w:t>
      </w:r>
      <w:r w:rsidRPr="00DF6F09">
        <w:rPr>
          <w:rFonts w:ascii="Times New Roman" w:hAnsi="Times New Roman" w:cs="Times New Roman"/>
          <w:b/>
        </w:rPr>
        <w:t>PLoS O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8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719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371/journal.pone.0071980</w:t>
      </w:r>
    </w:p>
    <w:p w14:paraId="1AE115E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Kopra K, Kainulainen M, Mikkonen P, Rozwandowicz-Jansen A, Hanninen P, Harma H. Multiparametric homogeneous method for identification of ligand binding to G </w:t>
      </w:r>
      <w:r w:rsidRPr="00DF6F09">
        <w:rPr>
          <w:rFonts w:ascii="Times New Roman" w:hAnsi="Times New Roman" w:cs="Times New Roman"/>
        </w:rPr>
        <w:lastRenderedPageBreak/>
        <w:t xml:space="preserve">protein-coupled receptors: receptor-ligand binding and beta-arrestin assay. </w:t>
      </w:r>
      <w:r w:rsidRPr="00DF6F09">
        <w:rPr>
          <w:rFonts w:ascii="Times New Roman" w:hAnsi="Times New Roman" w:cs="Times New Roman"/>
          <w:b/>
        </w:rPr>
        <w:t>Analyt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85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76-228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303215r</w:t>
      </w:r>
    </w:p>
    <w:p w14:paraId="0D728FB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Galandrin S, Oligny-Longpre G, Bonin H, Ogawa K, Gales C, Bouvier M. Conformational rearrangements and signaling cascades involved in ligand-biased mitogen-activated protein kinase signaling through the β1-adrenergic re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74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2-1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7.043893</w:t>
      </w:r>
    </w:p>
    <w:p w14:paraId="0AF3377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6.</w:t>
      </w:r>
      <w:r w:rsidRPr="00DF6F09">
        <w:tab/>
      </w:r>
      <w:r w:rsidRPr="00DF6F09">
        <w:rPr>
          <w:rFonts w:ascii="Times New Roman" w:hAnsi="Times New Roman" w:cs="Times New Roman"/>
        </w:rPr>
        <w:t>Kim I-M, Tilley DG, Chen J, Salazar NC, Whalen EJ, Violin J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β-Blockers alprenolol and carvedilol stimulate β-arrestin-mediated EGFR transactivatio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105(3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555-1456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0804745105</w:t>
      </w:r>
    </w:p>
    <w:p w14:paraId="16DF36A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7.</w:t>
      </w:r>
      <w:r w:rsidRPr="00DF6F09">
        <w:tab/>
      </w:r>
      <w:r w:rsidRPr="00DF6F09">
        <w:rPr>
          <w:rFonts w:ascii="Times New Roman" w:hAnsi="Times New Roman" w:cs="Times New Roman"/>
        </w:rPr>
        <w:t>Yi B, Jahangir A, Evans AK, Briggs D, Ravina K, Ernest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ovel brain permeable and G protein-biased beta-1 adrenergic receptor partial agonists for the treatment of neurocognitive disorders. </w:t>
      </w:r>
      <w:r w:rsidRPr="00DF6F09">
        <w:rPr>
          <w:rFonts w:ascii="Times New Roman" w:hAnsi="Times New Roman" w:cs="Times New Roman"/>
          <w:b/>
        </w:rPr>
        <w:t>PLoS O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2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01803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371/journal.pone.0180319</w:t>
      </w:r>
    </w:p>
    <w:p w14:paraId="79C46C1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Ardestani PM, Evans AK, Yi B, Nguyen T, Coutellier L, Shamloo M. Modulation of neuroinflammation and pathology in the 5XFAD mouse model of Alzheimer's disease using a biased and selective beta-1 adrenergic receptor partial agonist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16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71-38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7.01.010</w:t>
      </w:r>
    </w:p>
    <w:p w14:paraId="022A01A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39.</w:t>
      </w:r>
      <w:r w:rsidRPr="00DF6F09">
        <w:tab/>
      </w:r>
      <w:r w:rsidRPr="00DF6F09">
        <w:rPr>
          <w:rFonts w:ascii="Times New Roman" w:hAnsi="Times New Roman" w:cs="Times New Roman"/>
        </w:rPr>
        <w:t>Rajagopal S, Ahn S, Rominger DH, Gowen-MacDonald W, Lam CM, Dewire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Quantifying ligand bias at seven-transmembrane receptor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80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7-3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1.072801</w:t>
      </w:r>
    </w:p>
    <w:p w14:paraId="5FF194A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rake MT, Violin JD, Whalen EJ, Wisler JW, Shenoy SK, Lefkowitz RJ. beta-arrestin-biased agonism at the beta2-adrenergic receptor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283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669-567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708118200</w:t>
      </w:r>
    </w:p>
    <w:p w14:paraId="11A34C4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1.</w:t>
      </w:r>
      <w:r w:rsidRPr="00DF6F09">
        <w:tab/>
      </w:r>
      <w:r w:rsidRPr="00DF6F09">
        <w:rPr>
          <w:rFonts w:ascii="Times New Roman" w:hAnsi="Times New Roman" w:cs="Times New Roman"/>
        </w:rPr>
        <w:t>Carr R, 3rd, Du Y, Quoyer J, Panettieri RA, Jr., Janz JM, Bouvier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and characterization of pepducins as Gs-biased allosteric agonists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9(5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5668-3568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4.618819</w:t>
      </w:r>
    </w:p>
    <w:p w14:paraId="49BF8A0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2.</w:t>
      </w:r>
      <w:r w:rsidRPr="00DF6F09">
        <w:tab/>
      </w:r>
      <w:r w:rsidRPr="00DF6F09">
        <w:rPr>
          <w:rFonts w:ascii="Times New Roman" w:hAnsi="Times New Roman" w:cs="Times New Roman"/>
        </w:rPr>
        <w:t>Woo AY, Wang TB, Zeng X, Zhu W, Abernethy DR, Wainer IW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ereochemistry of an agonist determines coupling preference of beta2-adrenoceptor to different G proteins in cardiomyocyte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75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58-1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8.051078</w:t>
      </w:r>
    </w:p>
    <w:p w14:paraId="3F58A5F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3.</w:t>
      </w:r>
      <w:r w:rsidRPr="00DF6F09">
        <w:tab/>
      </w:r>
      <w:r w:rsidRPr="00DF6F09">
        <w:rPr>
          <w:rFonts w:ascii="Times New Roman" w:hAnsi="Times New Roman" w:cs="Times New Roman"/>
        </w:rPr>
        <w:t>Littmann T, Gottle M, Reinartz MT, Kalble S, Wainer IW, Ozawa 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Recruitment of beta-arrestin 1 and 2 to the beta2-adrenoceptor: analysis of 65 ligands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355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3-1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5.227959</w:t>
      </w:r>
    </w:p>
    <w:p w14:paraId="5BD1D56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4.</w:t>
      </w:r>
      <w:r w:rsidRPr="00DF6F09">
        <w:tab/>
      </w:r>
      <w:r w:rsidRPr="00DF6F09">
        <w:rPr>
          <w:rFonts w:ascii="Times New Roman" w:hAnsi="Times New Roman" w:cs="Times New Roman"/>
        </w:rPr>
        <w:t>Reinartz MT, Kalble S, Littmann T, Ozawa T, Dove S, Kaever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ias relationships for fenoterol stereoisomers in six molecular and cellular assays at the beta2-adrenoceptor. </w:t>
      </w:r>
      <w:r w:rsidRPr="00DF6F09">
        <w:rPr>
          <w:rFonts w:ascii="Times New Roman" w:hAnsi="Times New Roman" w:cs="Times New Roman"/>
          <w:b/>
        </w:rPr>
        <w:t>Naunyn-Schmiedeberg's Archives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388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1-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00210-014-1054-5</w:t>
      </w:r>
    </w:p>
    <w:p w14:paraId="71DA951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5.</w:t>
      </w:r>
      <w:r w:rsidRPr="00DF6F09">
        <w:tab/>
      </w:r>
      <w:r w:rsidRPr="00DF6F09">
        <w:rPr>
          <w:rFonts w:ascii="Times New Roman" w:hAnsi="Times New Roman" w:cs="Times New Roman"/>
        </w:rPr>
        <w:t>Carr R, III, Schilling J, Song J, Carter RL, Du Y, Yoo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β-arrestin-biased signaling through the β2-adrenergic receptor promotes cardiomyocyte contractio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lastRenderedPageBreak/>
        <w:t>2016</w:t>
      </w:r>
      <w:r w:rsidRPr="00DF6F09">
        <w:rPr>
          <w:rFonts w:ascii="Times New Roman" w:hAnsi="Times New Roman" w:cs="Times New Roman"/>
        </w:rPr>
        <w:t>, 113(2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4107-E411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606267113d</w:t>
      </w:r>
    </w:p>
    <w:p w14:paraId="2DA5500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6.</w:t>
      </w:r>
      <w:r w:rsidRPr="00DF6F09">
        <w:tab/>
      </w:r>
      <w:r w:rsidRPr="00DF6F09">
        <w:rPr>
          <w:rFonts w:ascii="Times New Roman" w:hAnsi="Times New Roman" w:cs="Times New Roman"/>
        </w:rPr>
        <w:t>Nivedha AK, Tautermann CS, Bhattacharya S, Lee S, Casarosa P, Kollak 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ying functional hotspot residues for biased ligand design in G-protein-coupled receptor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3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8-29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7.110395</w:t>
      </w:r>
    </w:p>
    <w:p w14:paraId="5B94C98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7.</w:t>
      </w:r>
      <w:r w:rsidRPr="00DF6F09">
        <w:tab/>
      </w:r>
      <w:r w:rsidRPr="00DF6F09">
        <w:rPr>
          <w:rFonts w:ascii="Times New Roman" w:hAnsi="Times New Roman" w:cs="Times New Roman"/>
        </w:rPr>
        <w:t>Woo AY-H, Ge X-y, Pan L, Xing G, Mo Y-m, Xing R-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-biased β2-adrenoceptor agonists from 2-amino-2-phenylethanol derivatives. </w:t>
      </w:r>
      <w:r w:rsidRPr="00DF6F09">
        <w:rPr>
          <w:rFonts w:ascii="Times New Roman" w:hAnsi="Times New Roman" w:cs="Times New Roman"/>
          <w:b/>
        </w:rPr>
        <w:t>Acta Pharmacologica Sin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40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95-110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01-018-0200-x</w:t>
      </w:r>
    </w:p>
    <w:p w14:paraId="30B3A38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8.</w:t>
      </w:r>
      <w:r w:rsidRPr="00DF6F09">
        <w:tab/>
      </w:r>
      <w:r w:rsidRPr="00DF6F09">
        <w:rPr>
          <w:rFonts w:ascii="Times New Roman" w:hAnsi="Times New Roman" w:cs="Times New Roman"/>
        </w:rPr>
        <w:t>De Pascali F, Ippolito M, Wolfe E, Komolov KE, Hopfinger N, Lemenze 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eta(2) -Adrenoceptor agonist profiling reveals biased signalling phenotypes for the beta(2) -adrenoceptor with possible implications for the treatment of asthma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79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92-470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5900</w:t>
      </w:r>
    </w:p>
    <w:p w14:paraId="679A184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4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Tokmakova A, Kim D, Goddard WA, 3rd, Liggett SB. Biased beta-agonists favoring Gs over beta-arrestin for individualized treatment of obstructive lung disease. </w:t>
      </w:r>
      <w:r w:rsidRPr="00DF6F09">
        <w:rPr>
          <w:rFonts w:ascii="Times New Roman" w:hAnsi="Times New Roman" w:cs="Times New Roman"/>
          <w:b/>
        </w:rPr>
        <w:t>Journal of Personalized Medici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 xml:space="preserve">, 12(3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90/jpm12030331</w:t>
      </w:r>
    </w:p>
    <w:p w14:paraId="19086E5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0.</w:t>
      </w:r>
      <w:r w:rsidRPr="00DF6F09">
        <w:tab/>
      </w:r>
      <w:r w:rsidRPr="00DF6F09">
        <w:rPr>
          <w:rFonts w:ascii="Times New Roman" w:hAnsi="Times New Roman" w:cs="Times New Roman"/>
        </w:rPr>
        <w:t>Wisler JW, DeWire SM, Whalen EJ, Violin JD, Drake MT, Ahn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unique mechanism of β-blocker action: Carvedilol stimulates β-arrestin signaling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104(4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657-1666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0707936104</w:t>
      </w:r>
    </w:p>
    <w:p w14:paraId="4549A4F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1.</w:t>
      </w:r>
      <w:r w:rsidRPr="00DF6F09">
        <w:tab/>
      </w:r>
      <w:r w:rsidRPr="00DF6F09">
        <w:rPr>
          <w:rFonts w:ascii="Times New Roman" w:hAnsi="Times New Roman" w:cs="Times New Roman"/>
        </w:rPr>
        <w:t>Azzi M, Charest PG, Angers S, Rousseau G, Kohout T, Bouvier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β-arrestin-mediated activation of MAPK by inverse agonists reveals distinct active conformations for G protein-coupled receptor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3</w:t>
      </w:r>
      <w:r w:rsidRPr="00DF6F09">
        <w:rPr>
          <w:rFonts w:ascii="Times New Roman" w:hAnsi="Times New Roman" w:cs="Times New Roman"/>
        </w:rPr>
        <w:t>, 100(2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406-1141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936664100</w:t>
      </w:r>
    </w:p>
    <w:p w14:paraId="0AB01E2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onroy JL, Free RB, Sibley DR. Identification of G protein-biased agonists that fail to recruit beta-arrestin or promote internalization of the D1 dopamine receptor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6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81-69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5b00020</w:t>
      </w:r>
    </w:p>
    <w:p w14:paraId="0D15C67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3.</w:t>
      </w:r>
      <w:r w:rsidRPr="00DF6F09">
        <w:tab/>
      </w:r>
      <w:r w:rsidRPr="00DF6F09">
        <w:rPr>
          <w:rFonts w:ascii="Times New Roman" w:hAnsi="Times New Roman" w:cs="Times New Roman"/>
        </w:rPr>
        <w:t>Martini ML, Ray C, Yu X, Liu J, Pogorelov VM, Wetsel W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signing functionally selective noncatechol dopamine D1 receptor agonists with potent in vivo antiparkinsonian activity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0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60-418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9b00410</w:t>
      </w:r>
    </w:p>
    <w:p w14:paraId="4BA4A28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Jones-Tabah J, Mohammad H, Paulus EG, Clarke PBS, Hebert TE. The signaling and pharmacology of the dopamine D1 receptor. </w:t>
      </w:r>
      <w:r w:rsidRPr="00DF6F09">
        <w:rPr>
          <w:rFonts w:ascii="Times New Roman" w:hAnsi="Times New Roman" w:cs="Times New Roman"/>
          <w:b/>
        </w:rPr>
        <w:t>Frontiers in Cellular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15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066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ncel.2021.806618</w:t>
      </w:r>
    </w:p>
    <w:p w14:paraId="3AD1405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5.</w:t>
      </w:r>
      <w:r w:rsidRPr="00DF6F09">
        <w:tab/>
      </w:r>
      <w:r w:rsidRPr="00DF6F09">
        <w:rPr>
          <w:rFonts w:ascii="Times New Roman" w:hAnsi="Times New Roman" w:cs="Times New Roman"/>
        </w:rPr>
        <w:t>Gray DL, Allen JA, Mente S, O'Connor RE, DeMarco GJ, Efremov 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mpaired β-arrestin recruitment and reduced desensitization by non-catechol agonists of the D1 dopamine receptor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17-02776-7</w:t>
      </w:r>
    </w:p>
    <w:p w14:paraId="7B3677F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6.</w:t>
      </w:r>
      <w:r w:rsidRPr="00DF6F09">
        <w:tab/>
      </w:r>
      <w:r w:rsidRPr="00DF6F09">
        <w:rPr>
          <w:rFonts w:ascii="Times New Roman" w:hAnsi="Times New Roman" w:cs="Times New Roman"/>
        </w:rPr>
        <w:t>Allen JA, Yost JM, Setola V, Chen X, Sassano MF, Chen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-biased dopamine D2 ligands for probing signal transduction pathways essential for antipsychotic efficac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108(4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488-1849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104807108</w:t>
      </w:r>
    </w:p>
    <w:p w14:paraId="794ABB9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57.</w:t>
      </w:r>
      <w:r w:rsidRPr="00DF6F09">
        <w:tab/>
      </w:r>
      <w:r w:rsidRPr="00DF6F09">
        <w:rPr>
          <w:rFonts w:ascii="Times New Roman" w:hAnsi="Times New Roman" w:cs="Times New Roman"/>
        </w:rPr>
        <w:t>McCorvy JD, Butler KV, Kelly B, Rechsteiner K, Karpiak J, Betz R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inspired design of β-arrestin-biased ligands for aminergic GPCRs. </w:t>
      </w:r>
      <w:r w:rsidRPr="00DF6F09">
        <w:rPr>
          <w:rFonts w:ascii="Times New Roman" w:hAnsi="Times New Roman" w:cs="Times New Roman"/>
          <w:b/>
        </w:rPr>
        <w:t>Nature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14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6-13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nchembio.2527</w:t>
      </w:r>
    </w:p>
    <w:p w14:paraId="6E5B995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8.</w:t>
      </w:r>
      <w:r w:rsidRPr="00DF6F09">
        <w:tab/>
      </w:r>
      <w:r w:rsidRPr="00DF6F09">
        <w:rPr>
          <w:rFonts w:ascii="Times New Roman" w:hAnsi="Times New Roman" w:cs="Times New Roman"/>
        </w:rPr>
        <w:t>Free RB, Chun LS, Moritz AE, Miller BN, Doyle TB, Conroy J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and characterization of a G protein-biased agonist that inhibits beta-arrestin recruitment to the D2 dopamine re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86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6-10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3.090563</w:t>
      </w:r>
    </w:p>
    <w:p w14:paraId="052C7F0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5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Weichert D, Banerjee A, Hiller C, Kling RC, Hubner H, Gmeiner P. Molecular determinants of biased agonism at the dopamine D₂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58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703-271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501889t</w:t>
      </w:r>
    </w:p>
    <w:p w14:paraId="5EBA29D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0.</w:t>
      </w:r>
      <w:r w:rsidRPr="00DF6F09">
        <w:tab/>
      </w:r>
      <w:r w:rsidRPr="00DF6F09">
        <w:rPr>
          <w:rFonts w:ascii="Times New Roman" w:hAnsi="Times New Roman" w:cs="Times New Roman"/>
        </w:rPr>
        <w:t>Chen X, McCorvy JD, Fischer MG, Butler KV, Shen Y, Roth B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D2 dopamine receptor partial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2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601-106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208</w:t>
      </w:r>
    </w:p>
    <w:p w14:paraId="695B79B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aennel B, Huebner H, Moeller D, Gmeiner P. β-Arrestin biased dopamine D2 receptor partial agonists: Synthesis and pharmacological evaluation. </w:t>
      </w:r>
      <w:r w:rsidRPr="00DF6F09">
        <w:rPr>
          <w:rFonts w:ascii="Times New Roman" w:hAnsi="Times New Roman" w:cs="Times New Roman"/>
          <w:b/>
        </w:rPr>
        <w:t>Bioorganic &amp;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5(2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613-562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mc.2017.08.037</w:t>
      </w:r>
    </w:p>
    <w:p w14:paraId="21D33F5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annel B, Dengler D, Shonberg J, Hubner H, Moller D, Gmeiner P. Hydroxy-substituted heteroarylpiperazines: novel scaffolds for β-arrestin-biased D2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93-471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7b00363</w:t>
      </w:r>
    </w:p>
    <w:p w14:paraId="44C8198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3.</w:t>
      </w:r>
      <w:r w:rsidRPr="00DF6F09">
        <w:tab/>
      </w:r>
      <w:r w:rsidRPr="00DF6F09">
        <w:rPr>
          <w:rFonts w:ascii="Times New Roman" w:hAnsi="Times New Roman" w:cs="Times New Roman"/>
        </w:rPr>
        <w:t>Moller D, Banerjee A, Uzuneser TC, Skultety M, Huth T, Plouffe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dopaminergics with a pyrazolo[1,5-a]pyridine substructure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08-292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857</w:t>
      </w:r>
    </w:p>
    <w:p w14:paraId="0EAA979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4.</w:t>
      </w:r>
      <w:r w:rsidRPr="00DF6F09">
        <w:tab/>
      </w:r>
      <w:r w:rsidRPr="00DF6F09">
        <w:rPr>
          <w:rFonts w:ascii="Times New Roman" w:hAnsi="Times New Roman" w:cs="Times New Roman"/>
        </w:rPr>
        <w:t>Bonifazi A, Yano H, Guerrero AM, Kumar V, Hoffman AF, Lupica C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and potent dopamine D 2 receptor Go-protein biased agonists. </w:t>
      </w:r>
      <w:r w:rsidRPr="00DF6F09">
        <w:rPr>
          <w:rFonts w:ascii="Times New Roman" w:hAnsi="Times New Roman" w:cs="Times New Roman"/>
          <w:b/>
        </w:rPr>
        <w:t>ACS Pharmacology &amp; Translational 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2-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ptsci.8b00060</w:t>
      </w:r>
    </w:p>
    <w:p w14:paraId="6412C12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5.</w:t>
      </w:r>
      <w:r w:rsidRPr="00DF6F09">
        <w:tab/>
      </w:r>
      <w:r w:rsidRPr="00DF6F09">
        <w:rPr>
          <w:rFonts w:ascii="Times New Roman" w:hAnsi="Times New Roman" w:cs="Times New Roman"/>
        </w:rPr>
        <w:t>Bonifazi A, Yano H, Ellenberger MP, Muller L, Kumar V, Zou MF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vel bivalent ligands based on the sumanirole pharmacophore reveal dopamine D2 receptor (D2R) biased agonism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90-29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875</w:t>
      </w:r>
    </w:p>
    <w:p w14:paraId="7FD4B24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6.</w:t>
      </w:r>
      <w:r w:rsidRPr="00DF6F09">
        <w:tab/>
      </w:r>
      <w:r w:rsidRPr="00DF6F09">
        <w:rPr>
          <w:rFonts w:ascii="Times New Roman" w:hAnsi="Times New Roman" w:cs="Times New Roman"/>
        </w:rPr>
        <w:t>Shen Y, McCorvy JD, Martini ML, Rodriguiz RM, Pogorelov VM, Ward K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 2 dopamine receptor G protein-biased partial agonists based on cariprazine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755-47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9b00508</w:t>
      </w:r>
    </w:p>
    <w:p w14:paraId="7B4AEE1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oller D, Kling RC, Skultety M, Leuner K, Hubner H, Gmeiner P. Functionally selective dopamine D(2), D(3) receptor partial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57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861-48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5004039</w:t>
      </w:r>
    </w:p>
    <w:p w14:paraId="572BA8C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8.</w:t>
      </w:r>
      <w:r w:rsidRPr="00DF6F09">
        <w:tab/>
      </w:r>
      <w:r w:rsidRPr="00DF6F09">
        <w:rPr>
          <w:rFonts w:ascii="Times New Roman" w:hAnsi="Times New Roman" w:cs="Times New Roman"/>
        </w:rPr>
        <w:t>Shonberg J, Herenbrink CK, Lopez L, Christopoulos A, Scammells PJ, Capuano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structure-activity analysis of biased agonism at the dopamine D2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56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199-92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401318w</w:t>
      </w:r>
    </w:p>
    <w:p w14:paraId="6AE284D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69.</w:t>
      </w:r>
      <w:r w:rsidRPr="00DF6F09">
        <w:tab/>
      </w:r>
      <w:r w:rsidRPr="00DF6F09">
        <w:rPr>
          <w:rFonts w:ascii="Times New Roman" w:hAnsi="Times New Roman" w:cs="Times New Roman"/>
        </w:rPr>
        <w:t>Reyes-Resina I, Samadi A, Navarro G, Saadeh HA, Khasawneh MA, Mestres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</w:rPr>
        <w:lastRenderedPageBreak/>
        <w:t xml:space="preserve">Identification of a tool compound to study the mechanisms of functional selectivity between D2 and D3 dopamine receptors. </w:t>
      </w:r>
      <w:r w:rsidRPr="00DF6F09">
        <w:rPr>
          <w:rFonts w:ascii="Times New Roman" w:hAnsi="Times New Roman" w:cs="Times New Roman"/>
          <w:b/>
        </w:rPr>
        <w:t>ACS Omeg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3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7368-173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omega.8b02509</w:t>
      </w:r>
    </w:p>
    <w:p w14:paraId="7C8D88B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zabo M, Klein Herenbrink C, Christopoulos A, Lane JR, Capuano B. Structure-activity relationships of privileged structures lead to the discovery of novel biased ligands at the dopamine D(2)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57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924-49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500457x</w:t>
      </w:r>
    </w:p>
    <w:p w14:paraId="6943B27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1.</w:t>
      </w:r>
      <w:r w:rsidRPr="00DF6F09">
        <w:tab/>
      </w:r>
      <w:r w:rsidRPr="00DF6F09">
        <w:rPr>
          <w:rFonts w:ascii="Times New Roman" w:hAnsi="Times New Roman" w:cs="Times New Roman"/>
        </w:rPr>
        <w:t>Xu W, Wang X, Tocker AM, Huang P, Reith ME, Liu-Chen L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characterization of a novel series of biased signaling dopamine D3 receptor agonists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8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86-50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6b00221</w:t>
      </w:r>
    </w:p>
    <w:p w14:paraId="1E924C2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Rosethorne EM, Charlton SJ. Agonist-biased signaling at the histamine H4 receptor: JNJ7777120 recruits β-arrestin without activating G protein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79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49-7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0.068395</w:t>
      </w:r>
    </w:p>
    <w:p w14:paraId="3854DF6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uwa E, Yamaura K, Oda M, Namiki T, Ueno K. Histamine H4 receptor antagonist reduces dermal inflammation and pruritus in a hapten-induced experimental model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1</w:t>
      </w:r>
      <w:r w:rsidRPr="00DF6F09">
        <w:rPr>
          <w:rFonts w:ascii="Times New Roman" w:hAnsi="Times New Roman" w:cs="Times New Roman"/>
        </w:rPr>
        <w:t>, 667(1-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83-3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11.05.037</w:t>
      </w:r>
    </w:p>
    <w:p w14:paraId="12788E3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4.</w:t>
      </w:r>
      <w:r w:rsidRPr="00DF6F09">
        <w:tab/>
      </w:r>
      <w:r w:rsidRPr="00DF6F09">
        <w:rPr>
          <w:rFonts w:ascii="Times New Roman" w:hAnsi="Times New Roman" w:cs="Times New Roman"/>
        </w:rPr>
        <w:t>Nijmeijer S, Vischer HF, Sirci F, Schultes S, Engelhardt H, de Graaf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tailed analysis of biased histamine H4 receptor signalling by JNJ 7777120 analogues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70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8-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117</w:t>
      </w:r>
    </w:p>
    <w:p w14:paraId="493F719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5.</w:t>
      </w:r>
      <w:r w:rsidRPr="00DF6F09">
        <w:tab/>
      </w:r>
      <w:r w:rsidRPr="00DF6F09">
        <w:rPr>
          <w:rFonts w:ascii="Times New Roman" w:hAnsi="Times New Roman" w:cs="Times New Roman"/>
        </w:rPr>
        <w:t>Nijmeijer S, Vischer HF, Rosethorne EM, Charlton SJ, Leurs R. Analysis of multiple histamine H₄ receptor compound classes uncovers G</w:t>
      </w:r>
      <w:r w:rsidRPr="00DF6F09">
        <w:rPr>
          <w:rFonts w:ascii="Times New Roman" w:hAnsi="Times New Roman" w:cs="Times New Roman" w:hint="eastAsia"/>
        </w:rPr>
        <w:t>α</w:t>
      </w:r>
      <w:r w:rsidRPr="00DF6F09">
        <w:rPr>
          <w:rFonts w:ascii="Times New Roman" w:hAnsi="Times New Roman" w:cs="Times New Roman"/>
        </w:rPr>
        <w:t xml:space="preserve">i protein- and </w:t>
      </w:r>
      <w:r w:rsidRPr="00DF6F09">
        <w:rPr>
          <w:rFonts w:ascii="Times New Roman" w:hAnsi="Times New Roman" w:cs="Times New Roman" w:hint="eastAsia"/>
        </w:rPr>
        <w:t>β</w:t>
      </w:r>
      <w:r w:rsidRPr="00DF6F09">
        <w:rPr>
          <w:rFonts w:ascii="Times New Roman" w:hAnsi="Times New Roman" w:cs="Times New Roman"/>
        </w:rPr>
        <w:t xml:space="preserve">-arrestin2-biased ligand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82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74-118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2.080911</w:t>
      </w:r>
    </w:p>
    <w:p w14:paraId="5E02A74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6.</w:t>
      </w:r>
      <w:r w:rsidRPr="00DF6F09">
        <w:tab/>
      </w:r>
      <w:r w:rsidRPr="00DF6F09">
        <w:rPr>
          <w:rFonts w:ascii="Times New Roman" w:hAnsi="Times New Roman" w:cs="Times New Roman"/>
        </w:rPr>
        <w:t>Shang P, Rong N, Jiang JJ, Cheng J, Zhang MH, Kang 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and signaling mechanisms of TAAR1 enabled preferential agonist design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6(2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347-5362 e532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23.10.014</w:t>
      </w:r>
    </w:p>
    <w:p w14:paraId="12F61C9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7.</w:t>
      </w:r>
      <w:r w:rsidRPr="00DF6F09">
        <w:tab/>
      </w:r>
      <w:r w:rsidRPr="00DF6F09">
        <w:rPr>
          <w:rFonts w:ascii="Times New Roman" w:hAnsi="Times New Roman" w:cs="Times New Roman"/>
        </w:rPr>
        <w:t>Violin JD, DeWire SM, Yamashita D, Rominger DH, Nguyen L, Schiller 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ly engaging beta-arrestins at the angiotensin II type 1 receptor reduces blood pressure and increases cardiac performance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0</w:t>
      </w:r>
      <w:r w:rsidRPr="00DF6F09">
        <w:rPr>
          <w:rFonts w:ascii="Times New Roman" w:hAnsi="Times New Roman" w:cs="Times New Roman"/>
        </w:rPr>
        <w:t>, 335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72-57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0.173005</w:t>
      </w:r>
    </w:p>
    <w:p w14:paraId="1903523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Boerrigter G, Soergel DG, Violin JD, Lark MW, Burnett JC, Jr. TRV120027, a novel β-Arrestin biased ligand at the angiotensin II type I receptor, unloads the heart and maintains renal function when added to furosemide in experimental heart failure. </w:t>
      </w:r>
      <w:r w:rsidRPr="00DF6F09">
        <w:rPr>
          <w:rFonts w:ascii="Times New Roman" w:hAnsi="Times New Roman" w:cs="Times New Roman"/>
          <w:b/>
        </w:rPr>
        <w:t>Circulation-Heart Fail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5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27-63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1/circheartfailure.112.969220</w:t>
      </w:r>
    </w:p>
    <w:p w14:paraId="4BBF9F1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79.</w:t>
      </w:r>
      <w:r w:rsidRPr="00DF6F09">
        <w:tab/>
      </w:r>
      <w:r w:rsidRPr="00DF6F09">
        <w:rPr>
          <w:rFonts w:ascii="Times New Roman" w:hAnsi="Times New Roman" w:cs="Times New Roman"/>
        </w:rPr>
        <w:t>Pang PS, Butler J, Collins SP, Cotter G, Davison BA, Ezekowitz J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ligand of the angiotensin II type 1 receptor in patients with acute heart failure: a randomized, double-blind, placebo-controlled, phase IIB, dose ranging trial (BLAST-AHF). </w:t>
      </w:r>
      <w:r w:rsidRPr="00DF6F09">
        <w:rPr>
          <w:rFonts w:ascii="Times New Roman" w:hAnsi="Times New Roman" w:cs="Times New Roman"/>
          <w:b/>
        </w:rPr>
        <w:t>European Heart Journa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38(3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64-237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93/eurheartj/ehx196</w:t>
      </w:r>
    </w:p>
    <w:p w14:paraId="50CC4CB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arichatikanond W, Duangrat R, Mangmool S. Gαq protein-biased ligand of </w:t>
      </w:r>
      <w:r w:rsidRPr="00DF6F09">
        <w:rPr>
          <w:rFonts w:ascii="Times New Roman" w:hAnsi="Times New Roman" w:cs="Times New Roman"/>
        </w:rPr>
        <w:lastRenderedPageBreak/>
        <w:t xml:space="preserve">angiotensin II type 1 receptor mediates myofibroblast differentiation through TGF-β1/ERK axis in human cardiac fibroblasts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95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757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23.175780</w:t>
      </w:r>
    </w:p>
    <w:p w14:paraId="6C7124E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1.</w:t>
      </w:r>
      <w:r w:rsidRPr="00DF6F09">
        <w:tab/>
      </w:r>
      <w:r w:rsidRPr="00DF6F09">
        <w:rPr>
          <w:rFonts w:ascii="Times New Roman" w:hAnsi="Times New Roman" w:cs="Times New Roman"/>
        </w:rPr>
        <w:t>Aplin M, Christensen GL, Schneider M, Heydorn A, Gammeltoft S, Kjolbye A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angiotensin type 1 receptor activates extracellular signal-regulated kinases 1 and 2 by G protein-dependent and -independent pathways in cardiac myocytes and langendorff-perfused hearts. </w:t>
      </w:r>
      <w:r w:rsidRPr="00DF6F09">
        <w:rPr>
          <w:rFonts w:ascii="Times New Roman" w:hAnsi="Times New Roman" w:cs="Times New Roman"/>
          <w:b/>
        </w:rPr>
        <w:t>Basic &amp; Clinical Pharmacology &amp; Toxi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100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9-2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.1742-7843.2007.00063.x</w:t>
      </w:r>
    </w:p>
    <w:p w14:paraId="48561B2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2.</w:t>
      </w:r>
      <w:r w:rsidRPr="00DF6F09">
        <w:tab/>
      </w:r>
      <w:r w:rsidRPr="00DF6F09">
        <w:rPr>
          <w:rFonts w:ascii="Times New Roman" w:hAnsi="Times New Roman" w:cs="Times New Roman"/>
        </w:rPr>
        <w:t>Wei HJ, Ahn S, Shenoy SK, Karnik SS, Hunyady L, Luttrell L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ndependent β-arrestin 2 and G protein-mediated pathways for angiotensin II activation of extracellular signal-regulated kinases 1 and 2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3</w:t>
      </w:r>
      <w:r w:rsidRPr="00DF6F09">
        <w:rPr>
          <w:rFonts w:ascii="Times New Roman" w:hAnsi="Times New Roman" w:cs="Times New Roman"/>
        </w:rPr>
        <w:t>, 100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782-1078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834556100</w:t>
      </w:r>
    </w:p>
    <w:p w14:paraId="00AA613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3.</w:t>
      </w:r>
      <w:r w:rsidRPr="00DF6F09">
        <w:tab/>
      </w:r>
      <w:r w:rsidRPr="00DF6F09">
        <w:rPr>
          <w:rFonts w:ascii="Times New Roman" w:hAnsi="Times New Roman" w:cs="Times New Roman"/>
        </w:rPr>
        <w:t>Galandrin S, Denis C, Boularan C, Marie J, M'Kadmi C, Pilette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rdioprotective angiotensin-(1-7) peptide acts as a natural-biased ligand at the angiotensin II type 1 receptor. </w:t>
      </w:r>
      <w:r w:rsidRPr="00DF6F09">
        <w:rPr>
          <w:rFonts w:ascii="Times New Roman" w:hAnsi="Times New Roman" w:cs="Times New Roman"/>
          <w:b/>
        </w:rPr>
        <w:t>Hypertensio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68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65-137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1/HYPERTENSIONAHA.116.08118</w:t>
      </w:r>
    </w:p>
    <w:p w14:paraId="017CC45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4.</w:t>
      </w:r>
      <w:r w:rsidRPr="00DF6F09">
        <w:tab/>
      </w:r>
      <w:r w:rsidRPr="00DF6F09">
        <w:rPr>
          <w:rFonts w:ascii="Times New Roman" w:hAnsi="Times New Roman" w:cs="Times New Roman"/>
        </w:rPr>
        <w:t>Namkung Y, LeGouill C, Kumar S, Cao Y, Teixeira LB, Lukasheva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selectivity profiling of the angiotensin II type 1 receptor using pathway-wide BRET signaling sensors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 xml:space="preserve">, 11(559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t1631</w:t>
      </w:r>
    </w:p>
    <w:p w14:paraId="0BB311A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Yang P, Maguire JJ, Davenport AP. Apelin, Elabela/Toddler, and biased agonists as novel therapeutic agents in the cardiovascular system. </w:t>
      </w:r>
      <w:r w:rsidRPr="00DF6F09">
        <w:rPr>
          <w:rFonts w:ascii="Times New Roman" w:hAnsi="Times New Roman" w:cs="Times New Roman"/>
          <w:b/>
        </w:rPr>
        <w:t>Trends in Pharmacological Sciences 2015</w:t>
      </w:r>
      <w:r w:rsidRPr="00DF6F09">
        <w:rPr>
          <w:rFonts w:ascii="Times New Roman" w:hAnsi="Times New Roman" w:cs="Times New Roman"/>
        </w:rPr>
        <w:t>, 36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60-56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tips.2015.06.002</w:t>
      </w:r>
    </w:p>
    <w:p w14:paraId="2079EC4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6.</w:t>
      </w:r>
      <w:r w:rsidRPr="00DF6F09">
        <w:tab/>
      </w:r>
      <w:r w:rsidRPr="00DF6F09">
        <w:rPr>
          <w:rFonts w:ascii="Times New Roman" w:hAnsi="Times New Roman" w:cs="Times New Roman"/>
        </w:rPr>
        <w:t>Murza A, Sainsily X, Cote J, Bruneau-Cossette L, Besserer-Offroy E, Longpre J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activity relationship of novel macrocyclic biased apelin receptor agonists. </w:t>
      </w:r>
      <w:r w:rsidRPr="00DF6F09">
        <w:rPr>
          <w:rFonts w:ascii="Times New Roman" w:hAnsi="Times New Roman" w:cs="Times New Roman"/>
          <w:b/>
        </w:rPr>
        <w:t>Organic &amp; Biomolecular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5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49-45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9/c6ob02247b</w:t>
      </w:r>
    </w:p>
    <w:p w14:paraId="7F31154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Narayanan S, Vasukuttan V, Rajagopal S, Maitra R, Runyon SP. Identification of potent pyrazole based APELIN receptor (APJ) agonists. </w:t>
      </w:r>
      <w:r w:rsidRPr="00DF6F09">
        <w:rPr>
          <w:rFonts w:ascii="Times New Roman" w:hAnsi="Times New Roman" w:cs="Times New Roman"/>
          <w:b/>
        </w:rPr>
        <w:t>Bioorganic &amp;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28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52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mc.2019.115237</w:t>
      </w:r>
    </w:p>
    <w:p w14:paraId="1E6B41C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8.</w:t>
      </w:r>
      <w:r w:rsidRPr="00DF6F09">
        <w:tab/>
      </w:r>
      <w:r w:rsidRPr="00DF6F09">
        <w:rPr>
          <w:rFonts w:ascii="Times New Roman" w:hAnsi="Times New Roman" w:cs="Times New Roman"/>
        </w:rPr>
        <w:t>Ceraudo E, Galanth C, Carpentier E, Banegas-Font I, Schonegge AM, Alvear-Perez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favoring Gi over β-arrestin promoted by an apelin fragment lacking the C-terminal phenylalanine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9(3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4599-2461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3.541698</w:t>
      </w:r>
    </w:p>
    <w:p w14:paraId="5371EA6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89.</w:t>
      </w:r>
      <w:r w:rsidRPr="00DF6F09">
        <w:tab/>
      </w:r>
      <w:r w:rsidRPr="00DF6F09">
        <w:rPr>
          <w:rFonts w:ascii="Times New Roman" w:hAnsi="Times New Roman" w:cs="Times New Roman"/>
        </w:rPr>
        <w:t>Nyimanu D, Kuc RE, Williams TL, Bednarek M, Ambery P, Jermutus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pelin-36-[L28A] and apelin-36-[L28C(30kDa-PEG)] peptides that improve diet induced obesity are G protein biased ligands at the apelin receptor. </w:t>
      </w:r>
      <w:r w:rsidRPr="00DF6F09">
        <w:rPr>
          <w:rFonts w:ascii="Times New Roman" w:hAnsi="Times New Roman" w:cs="Times New Roman"/>
          <w:b/>
        </w:rPr>
        <w:t>Peptid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2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701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peptides.2019.170139</w:t>
      </w:r>
    </w:p>
    <w:p w14:paraId="166B22E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0.</w:t>
      </w:r>
      <w:r w:rsidRPr="00DF6F09">
        <w:tab/>
      </w:r>
      <w:r w:rsidRPr="00DF6F09">
        <w:rPr>
          <w:rFonts w:ascii="Times New Roman" w:hAnsi="Times New Roman" w:cs="Times New Roman"/>
        </w:rPr>
        <w:t>Brame AL, Maguire JJ, Yang P, Dyson A, Torella R, Cheriyan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sign, characterization, and first-in-human study of the vascular actions of a novel biased apelin receptor agonist. </w:t>
      </w:r>
      <w:r w:rsidRPr="00DF6F09">
        <w:rPr>
          <w:rFonts w:ascii="Times New Roman" w:hAnsi="Times New Roman" w:cs="Times New Roman"/>
          <w:b/>
        </w:rPr>
        <w:t>Hypertensio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65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4-84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61/HYPERTENSIONAHA.114.05099</w:t>
      </w:r>
    </w:p>
    <w:p w14:paraId="3BF02B0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91.</w:t>
      </w:r>
      <w:r w:rsidRPr="00DF6F09">
        <w:tab/>
      </w:r>
      <w:r w:rsidRPr="00DF6F09">
        <w:rPr>
          <w:rFonts w:ascii="Times New Roman" w:hAnsi="Times New Roman" w:cs="Times New Roman"/>
        </w:rPr>
        <w:t>Read C, Fitzpatrick CM, Yang P, Kuc RE, Maguire JJ, Glen R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rdiac action of the first G protein biased small molecule apelin agonist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16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3-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6.07.018</w:t>
      </w:r>
    </w:p>
    <w:p w14:paraId="0164907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2.</w:t>
      </w:r>
      <w:r w:rsidRPr="00DF6F09">
        <w:tab/>
      </w:r>
      <w:r w:rsidRPr="00DF6F09">
        <w:rPr>
          <w:rFonts w:ascii="Times New Roman" w:hAnsi="Times New Roman" w:cs="Times New Roman"/>
        </w:rPr>
        <w:t>McAnally D, Siddiquee K, Sharir H, Qi F, Phatak S, Li J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systematic approach to identify biased agonists of the apelin receptor through high-throughput screening. </w:t>
      </w:r>
      <w:r w:rsidRPr="00DF6F09">
        <w:rPr>
          <w:rFonts w:ascii="Times New Roman" w:hAnsi="Times New Roman" w:cs="Times New Roman"/>
          <w:b/>
        </w:rPr>
        <w:t>SLAS Discove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2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67-87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77/2472555217699158</w:t>
      </w:r>
    </w:p>
    <w:p w14:paraId="73FD7AB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ortilla-Martinez A, Ortiz-Flores MA, Meaney E, Villarreal F, Najera N, Ceballos G. (-)-Epicatechin is a biased ligand of apelin receptor. </w:t>
      </w:r>
      <w:r w:rsidRPr="00DF6F09">
        <w:rPr>
          <w:rFonts w:ascii="Times New Roman" w:hAnsi="Times New Roman" w:cs="Times New Roman"/>
          <w:b/>
        </w:rPr>
        <w:t>International Journal of Molecular Scienc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 xml:space="preserve">, 23(16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90/ijms23168962</w:t>
      </w:r>
    </w:p>
    <w:p w14:paraId="0654DC6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4.</w:t>
      </w:r>
      <w:r w:rsidRPr="00DF6F09">
        <w:tab/>
      </w:r>
      <w:r w:rsidRPr="00DF6F09">
        <w:rPr>
          <w:rFonts w:ascii="Times New Roman" w:hAnsi="Times New Roman" w:cs="Times New Roman"/>
        </w:rPr>
        <w:t>Wang WW, Ji SY, Zhang W, Zhang J, Cai C, Hu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esign of non-hypertrophic apelin receptor modulator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187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60-1475 e142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24.02.004</w:t>
      </w:r>
    </w:p>
    <w:p w14:paraId="770A147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5.</w:t>
      </w:r>
      <w:r w:rsidRPr="00DF6F09">
        <w:tab/>
      </w:r>
      <w:r w:rsidRPr="00DF6F09">
        <w:rPr>
          <w:rFonts w:ascii="Times New Roman" w:hAnsi="Times New Roman" w:cs="Times New Roman"/>
        </w:rPr>
        <w:t>Yadav MK, Maharana J, Yadav R, Saha S, Sarma P, Soni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olecular basis of anaphylatoxin binding, activation, and signaling bias at complement receptors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6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956-4973 e49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23.09.020</w:t>
      </w:r>
    </w:p>
    <w:p w14:paraId="2ABAC88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6.</w:t>
      </w:r>
      <w:r w:rsidRPr="00DF6F09">
        <w:tab/>
      </w:r>
      <w:r w:rsidRPr="00DF6F09">
        <w:rPr>
          <w:rFonts w:ascii="Times New Roman" w:hAnsi="Times New Roman" w:cs="Times New Roman"/>
        </w:rPr>
        <w:t>Feng Y, Zhao C, Deng Y, Wang H, Ma L, Liu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echanism of activation and biased signaling in complement receptor C5aR1. </w:t>
      </w:r>
      <w:r w:rsidRPr="00DF6F09">
        <w:rPr>
          <w:rFonts w:ascii="Times New Roman" w:hAnsi="Times New Roman" w:cs="Times New Roman"/>
          <w:b/>
        </w:rPr>
        <w:t>Cell Research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33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12-32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22-023-00779-2</w:t>
      </w:r>
    </w:p>
    <w:p w14:paraId="2BAB456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7.</w:t>
      </w:r>
      <w:r w:rsidRPr="00DF6F09">
        <w:tab/>
      </w:r>
      <w:r w:rsidRPr="00DF6F09">
        <w:rPr>
          <w:rFonts w:ascii="Times New Roman" w:hAnsi="Times New Roman" w:cs="Times New Roman"/>
        </w:rPr>
        <w:t>Gorman DM, Li XX, Lee JD, Fung JN, Cui CS, Lee H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of potent and selective agonists for complement C5a receptor 1 with In vivo activit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64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598-1660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1c01174</w:t>
      </w:r>
    </w:p>
    <w:p w14:paraId="45E958A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Maguire JJ. Evidence for biased agonists and antagonists at the endothelin receptors. </w:t>
      </w:r>
      <w:r w:rsidRPr="00DF6F09">
        <w:rPr>
          <w:rFonts w:ascii="Times New Roman" w:hAnsi="Times New Roman" w:cs="Times New Roman"/>
          <w:b/>
        </w:rPr>
        <w:t>Life Scienc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5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0-3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lfs.2016.02.069</w:t>
      </w:r>
    </w:p>
    <w:p w14:paraId="0F1098A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9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Gabl M, Holdfeldt A, Sundqvist M, Lomei J, Dahlgren C, Forsman H. FPR2 signaling without β-arrestin recruitment alters the functional repertoire of neutrophils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45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4-12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7.08.018</w:t>
      </w:r>
    </w:p>
    <w:p w14:paraId="0089022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0.</w:t>
      </w:r>
      <w:r w:rsidRPr="00DF6F09">
        <w:tab/>
      </w:r>
      <w:r w:rsidRPr="00DF6F09">
        <w:rPr>
          <w:rFonts w:ascii="Times New Roman" w:hAnsi="Times New Roman" w:cs="Times New Roman"/>
        </w:rPr>
        <w:t>Mende F, Hundahl C, Plouffe B, Skov LJ, Sivertsen B, Madsen AN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ranslating biased signaling in the ghrelin receptor system into differential in vivo function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115(4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10255-E1026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804003115</w:t>
      </w:r>
    </w:p>
    <w:p w14:paraId="0B88E48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1.</w:t>
      </w:r>
      <w:r w:rsidRPr="00DF6F09">
        <w:tab/>
      </w:r>
      <w:r w:rsidRPr="00DF6F09">
        <w:rPr>
          <w:rFonts w:ascii="Times New Roman" w:hAnsi="Times New Roman" w:cs="Times New Roman"/>
        </w:rPr>
        <w:t>Gross JD, Kim DW, Zhou Y, Jansen D, Slosky LM, Clark N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a functionally selective ghrelin receptor (GHSR1a) ligand for modulating brain dopamine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9(1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123971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12397119</w:t>
      </w:r>
    </w:p>
    <w:p w14:paraId="06B88AE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Lensing CJ, Freeman KT, Schnell SM, Speth RC, Zarth AT, Haskell-Luevano C. Developing a biased unmatched bivalent ligand (BUmBL) design strategy to target the GPCR homodimer allosteric signaling (cAMP over β-Arrestin 2 recruitment) within the melanocortin receptor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4-15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0238</w:t>
      </w:r>
    </w:p>
    <w:p w14:paraId="4951EFD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ai HC, Ji RL, Tao YX. SHU9119 and MBP10 are biased ligands at the human melanocortin-4 receptor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:</w:t>
      </w:r>
      <w:r w:rsidRPr="00DF6F09">
        <w:rPr>
          <w:rFonts w:ascii="Times New Roman" w:hAnsi="Times New Roman" w:cs="Times New Roman"/>
        </w:rPr>
        <w:t xml:space="preserve"> 11632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24.116325</w:t>
      </w:r>
    </w:p>
    <w:p w14:paraId="2DE192A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0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Patruno S, Garrido-Mesa J, Romano M, Perretti M, Montero-Melendez T. Ligand bias and its association with pro-resolving actions of melanocortin drugs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8.00919</w:t>
      </w:r>
    </w:p>
    <w:p w14:paraId="38EF81E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5.</w:t>
      </w:r>
      <w:r w:rsidRPr="00DF6F09">
        <w:tab/>
      </w:r>
      <w:r w:rsidRPr="00DF6F09">
        <w:rPr>
          <w:rFonts w:ascii="Times New Roman" w:hAnsi="Times New Roman" w:cs="Times New Roman"/>
        </w:rPr>
        <w:t>Liao Y, Lu B, Ma Q, Wu G, Lai X, Zang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Human neuropeptide S receptor is activated via a Gαq protein-biased signaling cascade by a human neuropeptide S analog lacking the C-terminal 10 residues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291(1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505-751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5.704122</w:t>
      </w:r>
    </w:p>
    <w:p w14:paraId="39F6153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6.</w:t>
      </w:r>
      <w:r w:rsidRPr="00DF6F09">
        <w:tab/>
      </w:r>
      <w:r w:rsidRPr="00DF6F09">
        <w:rPr>
          <w:rFonts w:ascii="Times New Roman" w:hAnsi="Times New Roman" w:cs="Times New Roman"/>
        </w:rPr>
        <w:t>Clark SD, Kenakin TP, Gertz S, Hassler C, Gay EA, Langston T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of the first biased NPS receptor agonist that retains anxiolytic and memory promoting effects with reduced levels of locomotor stimulation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18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9-7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7.03.001</w:t>
      </w:r>
    </w:p>
    <w:p w14:paraId="2F66186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Kaiser A, Wanka L, Ziffert I, Beck-Sickinger AG. Biased agonists at the human Y 1 receptor lead to prolonged membrane residency and extended receptor G protein interaction. </w:t>
      </w:r>
      <w:r w:rsidRPr="00DF6F09">
        <w:rPr>
          <w:rFonts w:ascii="Times New Roman" w:hAnsi="Times New Roman" w:cs="Times New Roman"/>
          <w:b/>
        </w:rPr>
        <w:t>Cellular and Molecular Life Scienc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77(2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75-469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00018-019-03432-7</w:t>
      </w:r>
    </w:p>
    <w:p w14:paraId="56D6F63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8.</w:t>
      </w:r>
      <w:r w:rsidRPr="00DF6F09">
        <w:tab/>
      </w:r>
      <w:r w:rsidRPr="00DF6F09">
        <w:rPr>
          <w:rFonts w:ascii="Times New Roman" w:hAnsi="Times New Roman" w:cs="Times New Roman"/>
        </w:rPr>
        <w:t>Pinkerton AB, Peddibhotla S, Yamamoto F, Slosky LM, Bai Y, Maloney 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β-arrestin biased, orally bioavailable, and CNS penetrant neurotensin receptor 1 (NTR1) allosteric modulator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62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57-836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9b00340</w:t>
      </w:r>
    </w:p>
    <w:p w14:paraId="2325407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09.</w:t>
      </w:r>
      <w:r w:rsidRPr="00DF6F09">
        <w:tab/>
      </w:r>
      <w:r w:rsidRPr="00DF6F09">
        <w:rPr>
          <w:rFonts w:ascii="Times New Roman" w:hAnsi="Times New Roman" w:cs="Times New Roman"/>
        </w:rPr>
        <w:t>Peddibhotla S, Hedrick MP, Hershberger P, Maloney PR, Li Y, Milewski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ML314, a brain penetrant nonpeptidic β‑arrestin biased agonist of the neurotensin NTR1 receptor. </w:t>
      </w:r>
      <w:r w:rsidRPr="00DF6F09">
        <w:rPr>
          <w:rFonts w:ascii="Times New Roman" w:hAnsi="Times New Roman" w:cs="Times New Roman"/>
          <w:b/>
        </w:rPr>
        <w:t>ACS Medicinal Chemistry Letter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4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46-8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ml400176n</w:t>
      </w:r>
    </w:p>
    <w:p w14:paraId="10ABEC6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0.</w:t>
      </w:r>
      <w:r w:rsidRPr="00DF6F09">
        <w:tab/>
      </w:r>
      <w:r w:rsidRPr="00DF6F09">
        <w:rPr>
          <w:rFonts w:ascii="Times New Roman" w:hAnsi="Times New Roman" w:cs="Times New Roman"/>
        </w:rPr>
        <w:t>Gutridge AM, Robins MT, Cassell RJ, Uprety R, Mores KL, Ko M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G protein-biased kratom-alkaloids and synthetic carfentanil-amide opioids as potential treatments for alcohol use disorder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77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97-151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4913</w:t>
      </w:r>
    </w:p>
    <w:p w14:paraId="35A423D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1.</w:t>
      </w:r>
      <w:r w:rsidRPr="00DF6F09">
        <w:tab/>
      </w:r>
      <w:r w:rsidRPr="00DF6F09">
        <w:rPr>
          <w:rFonts w:ascii="Times New Roman" w:hAnsi="Times New Roman" w:cs="Times New Roman"/>
        </w:rPr>
        <w:t>Conibear AE, Asghar J, Hill R, Henderson G, Borbely E, Tekus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novel G protein-biased agonist at the delta opioid receptor with analgesic efficacy in models of chronic pain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372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4-23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9.258640</w:t>
      </w:r>
    </w:p>
    <w:p w14:paraId="14BE32B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hiang T, Sansuk K, van Rijn RM. β-Arrestin 2 dependence of δ opioid receptor agonists is correlated with alcohol intak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73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32-3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3374</w:t>
      </w:r>
    </w:p>
    <w:p w14:paraId="545D499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3.</w:t>
      </w:r>
      <w:r w:rsidRPr="00DF6F09">
        <w:tab/>
      </w:r>
      <w:r w:rsidRPr="00DF6F09">
        <w:rPr>
          <w:rFonts w:ascii="Times New Roman" w:hAnsi="Times New Roman" w:cs="Times New Roman"/>
        </w:rPr>
        <w:t>Fossler MJ, Schmith V, Greene SA, Lohmer L, Kramer MS, Arscott 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phase I, randomized, single‑blind, placebo‑controlled, single ascending dose study of the safety, tolerability, and pharmacokinetics of subcutaneous and oral TRV250, a G protein-selective delta receptor agonist, in healthy subjects. </w:t>
      </w:r>
      <w:r w:rsidRPr="00DF6F09">
        <w:rPr>
          <w:rFonts w:ascii="Times New Roman" w:hAnsi="Times New Roman" w:cs="Times New Roman"/>
          <w:b/>
        </w:rPr>
        <w:t>CNS Drug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34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53-8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40263-020-00738-0</w:t>
      </w:r>
    </w:p>
    <w:p w14:paraId="5B50853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4.</w:t>
      </w:r>
      <w:r w:rsidRPr="00DF6F09">
        <w:tab/>
      </w:r>
      <w:r w:rsidRPr="00DF6F09">
        <w:rPr>
          <w:rFonts w:ascii="Times New Roman" w:hAnsi="Times New Roman" w:cs="Times New Roman"/>
        </w:rPr>
        <w:t>Cassell RJ, Mores KL, Zerfas BL, Mahmoud AH, Lill MA, Trader D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Rubiscolins are naturally occurring G protein-biased delta opioid receptor peptides. </w:t>
      </w:r>
      <w:r w:rsidRPr="00DF6F09">
        <w:rPr>
          <w:rFonts w:ascii="Times New Roman" w:hAnsi="Times New Roman" w:cs="Times New Roman"/>
          <w:b/>
        </w:rPr>
        <w:t>European Neuropsych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29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50-45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uroneuro.2018.12.013</w:t>
      </w:r>
    </w:p>
    <w:p w14:paraId="119AF89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1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tanczyk MA, Livingston KE, Chang L, Weinberg ZY, Puthenveedu MA, Traynor JR. The δ-opioid receptor positive allosteric modulator BMS 986187 is a G-protein-biased allosteric agonist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76(1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49-166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4602</w:t>
      </w:r>
    </w:p>
    <w:p w14:paraId="0D5231D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harfi I, Audet N, Tudashki HB, Pineyro G. Identifying ligand-specific signalling within biased responses: focus on δ opioid receptor ligands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172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35-44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705</w:t>
      </w:r>
    </w:p>
    <w:p w14:paraId="4E3AFD3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7.</w:t>
      </w:r>
      <w:r w:rsidRPr="00DF6F09">
        <w:tab/>
      </w:r>
      <w:r w:rsidRPr="00DF6F09">
        <w:rPr>
          <w:rFonts w:ascii="Times New Roman" w:hAnsi="Times New Roman" w:cs="Times New Roman"/>
        </w:rPr>
        <w:t>Gomes I, Sierra S, Lueptow L, Gupta A, Gouty S, Margolis E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by endogenous opioid peptide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17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820-1182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000712117</w:t>
      </w:r>
    </w:p>
    <w:p w14:paraId="79EB764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chmid CL, Streicher JM, Groer CE, Munro TA, Zhou L, Bohn LM. Functional selectivity of 6'-guanidinonaltrindole (6'-GNTI) at κ-opioid receptors in striatal neurons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288(3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387-2239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3.476234</w:t>
      </w:r>
    </w:p>
    <w:p w14:paraId="55940B9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19.</w:t>
      </w:r>
      <w:r w:rsidRPr="00DF6F09">
        <w:tab/>
      </w:r>
      <w:r w:rsidRPr="00DF6F09">
        <w:rPr>
          <w:rFonts w:ascii="Times New Roman" w:hAnsi="Times New Roman" w:cs="Times New Roman"/>
        </w:rPr>
        <w:t>White KL, Robinson JE, Zhu H, DiBerto JF, Polepally PR, Zjawiony J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G protein-biased κ-opioid receptor agonist RB-64 is analgesic with a unique spectrum of activities in vivo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35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8-10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4.216820</w:t>
      </w:r>
    </w:p>
    <w:p w14:paraId="4381D42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0.</w:t>
      </w:r>
      <w:r w:rsidRPr="00DF6F09">
        <w:tab/>
      </w:r>
      <w:r w:rsidRPr="00DF6F09">
        <w:rPr>
          <w:rFonts w:ascii="Times New Roman" w:hAnsi="Times New Roman" w:cs="Times New Roman"/>
        </w:rPr>
        <w:t>Brust TF, Morgenweck J, Kim SA, Rose JH, Locke JL, Schmid C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agonists of the kappa opioid receptor suppress pain and itch without causing sedation or dysphoria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9(45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ra11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i8441</w:t>
      </w:r>
    </w:p>
    <w:p w14:paraId="0FB0BB9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1.</w:t>
      </w:r>
      <w:r w:rsidRPr="00DF6F09">
        <w:tab/>
      </w:r>
      <w:r w:rsidRPr="00DF6F09">
        <w:rPr>
          <w:rFonts w:ascii="Times New Roman" w:hAnsi="Times New Roman" w:cs="Times New Roman"/>
        </w:rPr>
        <w:t>Zhou L, Lovell KM, Frankowski KJ, Slauson SR, Phillips AM, Streicher J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of functionally selective, small molecule agonists at kappa opioid receptors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288(5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703-3671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3.504381</w:t>
      </w:r>
    </w:p>
    <w:p w14:paraId="389CCF5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2.</w:t>
      </w:r>
      <w:r w:rsidRPr="00DF6F09">
        <w:tab/>
      </w:r>
      <w:r w:rsidRPr="00DF6F09">
        <w:rPr>
          <w:rFonts w:ascii="Times New Roman" w:hAnsi="Times New Roman" w:cs="Times New Roman"/>
        </w:rPr>
        <w:t>Spetea M, Eans SO, Ganno ML, Lantero A, Mairegger M, Toll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 κ receptor partial agonist HS666 produces potent antinociception without inducing aversion after i.c.v. administration in mic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74(1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444-245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3854</w:t>
      </w:r>
    </w:p>
    <w:p w14:paraId="0ECF1CE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3.</w:t>
      </w:r>
      <w:r w:rsidRPr="00DF6F09">
        <w:tab/>
      </w:r>
      <w:r w:rsidRPr="00DF6F09">
        <w:rPr>
          <w:rFonts w:ascii="Times New Roman" w:hAnsi="Times New Roman" w:cs="Times New Roman"/>
        </w:rPr>
        <w:t>Gupta A, Gomes I, Bobeck EN, Fakira AK, Massaro NP, Sharma 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ollybolide is a novel biased agonist of κ-opioid receptors with potent antipruritic activit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13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041-604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521825113</w:t>
      </w:r>
    </w:p>
    <w:p w14:paraId="3DCB247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4.</w:t>
      </w:r>
      <w:r w:rsidRPr="00DF6F09">
        <w:tab/>
      </w:r>
      <w:r w:rsidRPr="00DF6F09">
        <w:rPr>
          <w:rFonts w:ascii="Times New Roman" w:hAnsi="Times New Roman" w:cs="Times New Roman"/>
        </w:rPr>
        <w:t>Maillet EL, Milon N, Heghinian MD, Fishback J, Schurer SC, Garamszegi N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Noribogaine is a G-protein biased k -opioid receptor agonist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9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5-6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5.08.032</w:t>
      </w:r>
    </w:p>
    <w:p w14:paraId="0C684F1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5.</w:t>
      </w:r>
      <w:r w:rsidRPr="00DF6F09">
        <w:tab/>
      </w:r>
      <w:r w:rsidRPr="00DF6F09">
        <w:rPr>
          <w:rFonts w:ascii="Times New Roman" w:hAnsi="Times New Roman" w:cs="Times New Roman"/>
        </w:rPr>
        <w:t>Zheng Z, Huang X-P, Mangano TJ, Zuo R, Chen X, Zaidi S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iscovery of new antagonist and biased agonist chemotypes for the kappa opioid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070-308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7b00109</w:t>
      </w:r>
    </w:p>
    <w:p w14:paraId="56BB5B5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6.</w:t>
      </w:r>
      <w:r w:rsidRPr="00DF6F09">
        <w:tab/>
      </w:r>
      <w:r w:rsidRPr="00DF6F09">
        <w:rPr>
          <w:rFonts w:ascii="Times New Roman" w:hAnsi="Times New Roman" w:cs="Times New Roman"/>
        </w:rPr>
        <w:t>Bedini A, Di Cesare Mannelli L, Micheli L, Baiula M, Vaca G, De Marco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selectivity and antinociceptive effects of a novel KOPr agonist. </w:t>
      </w:r>
      <w:r w:rsidRPr="00DF6F09">
        <w:rPr>
          <w:rFonts w:ascii="Times New Roman" w:hAnsi="Times New Roman" w:cs="Times New Roman"/>
          <w:b/>
        </w:rPr>
        <w:t xml:space="preserve">Frontiers </w:t>
      </w:r>
      <w:r w:rsidRPr="00DF6F09">
        <w:rPr>
          <w:rFonts w:ascii="Times New Roman" w:hAnsi="Times New Roman" w:cs="Times New Roman"/>
          <w:b/>
        </w:rPr>
        <w:lastRenderedPageBreak/>
        <w:t>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20.00188</w:t>
      </w:r>
    </w:p>
    <w:p w14:paraId="502A209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7.</w:t>
      </w:r>
      <w:r w:rsidRPr="00DF6F09">
        <w:tab/>
      </w:r>
      <w:r w:rsidRPr="00DF6F09">
        <w:rPr>
          <w:rFonts w:ascii="Times New Roman" w:hAnsi="Times New Roman" w:cs="Times New Roman"/>
        </w:rPr>
        <w:t>El Daibani A, Paggi JM, Kim K, Laloudakis YD, Popov P, Bernhard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olecular mechanism of biased signaling at the kappa opioid receptor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4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23-37041-7</w:t>
      </w:r>
    </w:p>
    <w:p w14:paraId="15A8CD9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Schattauer SS, Kuhar JR, Song A, Chavkin C. Nalfurafine is a G-protein biased agonist having significantly greater bias at the human than rodent form of the kappa opioid receptor. </w:t>
      </w:r>
      <w:r w:rsidRPr="00DF6F09">
        <w:rPr>
          <w:rFonts w:ascii="Times New Roman" w:hAnsi="Times New Roman" w:cs="Times New Roman"/>
          <w:b/>
        </w:rPr>
        <w:t>Cellular Signal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32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9-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sig.2017.01.016</w:t>
      </w:r>
    </w:p>
    <w:p w14:paraId="4D8DDCF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29.</w:t>
      </w:r>
      <w:r w:rsidRPr="00DF6F09">
        <w:tab/>
      </w:r>
      <w:r w:rsidRPr="00DF6F09">
        <w:rPr>
          <w:rFonts w:ascii="Times New Roman" w:hAnsi="Times New Roman" w:cs="Times New Roman"/>
        </w:rPr>
        <w:t>Lovell KM, Frankowski KJ, Stahl EL, Slauson SR, Yoo E, Prisinzano T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activity relationship studies of functionally selective kappa opioid receptor agonists that modulate ERK 1/2 phosphorylation while preserving G protein over betaarrestin2 signaling bias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6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411-14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5b00092</w:t>
      </w:r>
    </w:p>
    <w:p w14:paraId="3D0B028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0.</w:t>
      </w:r>
      <w:r w:rsidRPr="00DF6F09">
        <w:tab/>
      </w:r>
      <w:r w:rsidRPr="00DF6F09">
        <w:rPr>
          <w:rFonts w:ascii="Times New Roman" w:hAnsi="Times New Roman" w:cs="Times New Roman"/>
        </w:rPr>
        <w:t>White KL, Scopton AP, Rives ML, Bikbulatov RV, Polepally PR, Brown P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of novel functionally selective κ-opioid receptor scaffolds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85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-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3.089649</w:t>
      </w:r>
    </w:p>
    <w:p w14:paraId="488318C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iMattio KM, Ehlert FJ, Liu-Chen LY. Intrinsic relative activities of κ opioid agonists in activating Gα proteins and internalizing receptor: Differences between human and mouse receptors. </w:t>
      </w:r>
      <w:r w:rsidRPr="00DF6F09">
        <w:rPr>
          <w:rFonts w:ascii="Times New Roman" w:hAnsi="Times New Roman" w:cs="Times New Roman"/>
          <w:b/>
        </w:rPr>
        <w:t>European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761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5-24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phar.2015.05.054</w:t>
      </w:r>
    </w:p>
    <w:p w14:paraId="66BAECF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2.</w:t>
      </w:r>
      <w:r w:rsidRPr="00DF6F09">
        <w:tab/>
      </w:r>
      <w:r w:rsidRPr="00DF6F09">
        <w:rPr>
          <w:rFonts w:ascii="Times New Roman" w:hAnsi="Times New Roman" w:cs="Times New Roman"/>
        </w:rPr>
        <w:t>Manglik A, Lin H, Aryal DK, McCorvy JD, Dengler D, Corder G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iscovery of opioid analgesics with reduced side effects. </w:t>
      </w:r>
      <w:r w:rsidRPr="00DF6F09">
        <w:rPr>
          <w:rFonts w:ascii="Times New Roman" w:hAnsi="Times New Roman" w:cs="Times New Roman"/>
          <w:b/>
        </w:rPr>
        <w:t>Nat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37(76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85-19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nature19112</w:t>
      </w:r>
    </w:p>
    <w:p w14:paraId="2CCB265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3.</w:t>
      </w:r>
      <w:r w:rsidRPr="00DF6F09">
        <w:tab/>
      </w:r>
      <w:r w:rsidRPr="00DF6F09">
        <w:rPr>
          <w:rFonts w:ascii="Times New Roman" w:hAnsi="Times New Roman" w:cs="Times New Roman"/>
        </w:rPr>
        <w:t>DeWire SM, Yamashita DS, Rominger DH, Liu G, Cowan CL, Graczyk T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G protein-biased ligand at the μ-opioid receptor is potently analgesic with reduced gastrointestinal and respiratory dysfunction compared with morphine. </w:t>
      </w:r>
      <w:r w:rsidRPr="00DF6F09">
        <w:rPr>
          <w:rFonts w:ascii="Times New Roman" w:hAnsi="Times New Roman" w:cs="Times New Roman"/>
          <w:b/>
        </w:rPr>
        <w:t>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344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08-71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2.201616</w:t>
      </w:r>
    </w:p>
    <w:p w14:paraId="43DA851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4.</w:t>
      </w:r>
      <w:r w:rsidRPr="00DF6F09">
        <w:tab/>
      </w:r>
      <w:r w:rsidRPr="00DF6F09">
        <w:rPr>
          <w:rFonts w:ascii="Times New Roman" w:hAnsi="Times New Roman" w:cs="Times New Roman"/>
        </w:rPr>
        <w:t>Chen XT, Pitis P, Liu G, Yuan C, Gotchev D, Cowan C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activity relationships and discovery of a G protein biased μ opioid receptor ligand, [(3-methoxythiophen-2-yl)methyl]({2-[(9R)-9-(pyridin-2-yl)-6-oxaspiro-[4.5]decan-9-yl]ethyl})amine (TRV130), for the treatment of acute severe pain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56(2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019-803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4010829</w:t>
      </w:r>
    </w:p>
    <w:p w14:paraId="58C9091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5.</w:t>
      </w:r>
      <w:r w:rsidRPr="00DF6F09">
        <w:tab/>
      </w:r>
      <w:r w:rsidRPr="00DF6F09">
        <w:rPr>
          <w:rFonts w:ascii="Times New Roman" w:hAnsi="Times New Roman" w:cs="Times New Roman"/>
        </w:rPr>
        <w:t>Li X, He W, Chen Y, Yang G, Wan H, Zhang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SHR9352: A highly potent G protein-biased μ-opioid receptor agonist. </w:t>
      </w:r>
      <w:r w:rsidRPr="00DF6F09">
        <w:rPr>
          <w:rFonts w:ascii="Times New Roman" w:hAnsi="Times New Roman" w:cs="Times New Roman"/>
          <w:b/>
        </w:rPr>
        <w:t>ACS Omeg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261-926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omega.7b01452</w:t>
      </w:r>
    </w:p>
    <w:p w14:paraId="54F58F4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e Neve J, Barlow TMA, Tourwe D, Bihel F, Simonin F, Ballet S. Comprehensive overview of biased pharmacology at the opioid receptors: biased ligands and bias factors. </w:t>
      </w:r>
      <w:r w:rsidRPr="00DF6F09">
        <w:rPr>
          <w:rFonts w:ascii="Times New Roman" w:hAnsi="Times New Roman" w:cs="Times New Roman"/>
          <w:b/>
        </w:rPr>
        <w:t>Rsc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12(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28-87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9/d1md00041a</w:t>
      </w:r>
    </w:p>
    <w:p w14:paraId="31320A3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Ramos KA, James IE, Skobieranda F, Soergel DG, Ruff D, Fossler MJ. Two-part phase 1 multiple-ascending-dose study to evaluate the safety, tolerability, pharmacodynamics, and pharmacokinetics of TRV734 in healthy adults. </w:t>
      </w:r>
      <w:r w:rsidRPr="00DF6F09">
        <w:rPr>
          <w:rFonts w:ascii="Times New Roman" w:hAnsi="Times New Roman" w:cs="Times New Roman"/>
          <w:b/>
        </w:rPr>
        <w:t>Clinical Pharmacology in Drug Development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1-6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2/cpdd.1016</w:t>
      </w:r>
    </w:p>
    <w:p w14:paraId="2ABB166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38.</w:t>
      </w:r>
      <w:r w:rsidRPr="00DF6F09">
        <w:tab/>
      </w:r>
      <w:r w:rsidRPr="00DF6F09">
        <w:rPr>
          <w:rFonts w:ascii="Times New Roman" w:hAnsi="Times New Roman" w:cs="Times New Roman"/>
        </w:rPr>
        <w:t>Ehrlich AT, Semache M, Gross F, Da Fonte DF, Runtz L, Colley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of the Mu opioid receptor revealed in native neurons. </w:t>
      </w:r>
      <w:r w:rsidRPr="00DF6F09">
        <w:rPr>
          <w:rFonts w:ascii="Times New Roman" w:hAnsi="Times New Roman" w:cs="Times New Roman"/>
          <w:b/>
        </w:rPr>
        <w:t>i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4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7-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isci.2019.03.011</w:t>
      </w:r>
    </w:p>
    <w:p w14:paraId="7D17B53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39.</w:t>
      </w:r>
      <w:r w:rsidRPr="00DF6F09">
        <w:tab/>
      </w:r>
      <w:r w:rsidRPr="00DF6F09">
        <w:rPr>
          <w:rFonts w:ascii="Times New Roman" w:hAnsi="Times New Roman" w:cs="Times New Roman"/>
        </w:rPr>
        <w:t>Faouzi A, Wang H, Zaidi SA, DiBerto JF, Che T, Qu Q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design of bitopic ligands for the μ-opioid receptor. </w:t>
      </w:r>
      <w:r w:rsidRPr="00DF6F09">
        <w:rPr>
          <w:rFonts w:ascii="Times New Roman" w:hAnsi="Times New Roman" w:cs="Times New Roman"/>
          <w:b/>
        </w:rPr>
        <w:t>Natur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613(794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67-77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6-022-05588-y</w:t>
      </w:r>
    </w:p>
    <w:p w14:paraId="520737A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0.</w:t>
      </w:r>
      <w:r w:rsidRPr="00DF6F09">
        <w:tab/>
      </w:r>
      <w:r w:rsidRPr="00DF6F09">
        <w:rPr>
          <w:rFonts w:ascii="Times New Roman" w:hAnsi="Times New Roman" w:cs="Times New Roman"/>
        </w:rPr>
        <w:t>Schmid CL, Kennedy NM, Ross NC, Lovell KM, Yue Z, Morgenweck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 factor and therapeutic window correlate to predict safer opioid analgesics. </w:t>
      </w:r>
      <w:r w:rsidRPr="00DF6F09">
        <w:rPr>
          <w:rFonts w:ascii="Times New Roman" w:hAnsi="Times New Roman" w:cs="Times New Roman"/>
          <w:b/>
        </w:rPr>
        <w:t>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171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65-1175 e111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ell.2017.10.035</w:t>
      </w:r>
    </w:p>
    <w:p w14:paraId="664B268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1.</w:t>
      </w:r>
      <w:r w:rsidRPr="00DF6F09">
        <w:tab/>
      </w:r>
      <w:r w:rsidRPr="00DF6F09">
        <w:rPr>
          <w:rFonts w:ascii="Times New Roman" w:hAnsi="Times New Roman" w:cs="Times New Roman"/>
        </w:rPr>
        <w:t>Stahl EL, Schmid CL, Acevedo-Canabal A, Read C, Grim TW, Kennedy N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G protein signaling-biased mu opioid receptor agonists that produce sustained G protein activation are noncompetitive agonists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118(4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021781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02178118</w:t>
      </w:r>
    </w:p>
    <w:p w14:paraId="24F2056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2.</w:t>
      </w:r>
      <w:r w:rsidRPr="00DF6F09">
        <w:tab/>
      </w:r>
      <w:r w:rsidRPr="00DF6F09">
        <w:rPr>
          <w:rFonts w:ascii="Times New Roman" w:hAnsi="Times New Roman" w:cs="Times New Roman"/>
        </w:rPr>
        <w:t>Yang Y, Wang Y, Zuo A, Li C, Wang W, Jiang W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sis, biological, and structural explorations of a series of mu-opioid receptor (MOR) agonists with high G protein signaling bias. </w:t>
      </w:r>
      <w:r w:rsidRPr="00DF6F09">
        <w:rPr>
          <w:rFonts w:ascii="Times New Roman" w:hAnsi="Times New Roman" w:cs="Times New Roman"/>
          <w:b/>
        </w:rPr>
        <w:t>European 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228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398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ejmech.2021.113986</w:t>
      </w:r>
    </w:p>
    <w:p w14:paraId="4735F6F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3.</w:t>
      </w:r>
      <w:r w:rsidRPr="00DF6F09">
        <w:tab/>
      </w:r>
      <w:r w:rsidRPr="00DF6F09">
        <w:rPr>
          <w:rFonts w:ascii="Times New Roman" w:hAnsi="Times New Roman" w:cs="Times New Roman"/>
        </w:rPr>
        <w:t>Kennedy NM, Schmid CL, Ross NC, Lovell KM, Yue Z, Chen Y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Optimization of a series of Mu opioid receptor (MOR) agonists with high G protein signaling bia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61(1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895-89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1136</w:t>
      </w:r>
    </w:p>
    <w:p w14:paraId="6F23CD0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4.</w:t>
      </w:r>
      <w:r w:rsidRPr="00DF6F09">
        <w:tab/>
      </w:r>
      <w:r w:rsidRPr="00DF6F09">
        <w:rPr>
          <w:rFonts w:ascii="Times New Roman" w:hAnsi="Times New Roman" w:cs="Times New Roman"/>
        </w:rPr>
        <w:t>Zhang Y, Williams DA, Zaidi SA, Yuan Y, Braithwaite A, Bilsky E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17-Cyclopropylmethyl-3,14beta-dihydroxy-4,5alpha-epoxy-6beta-(4'-pyridylcarboxamido)morphinan (NAP) modulating the Mu Opioid receptor in a biased fashion. </w:t>
      </w:r>
      <w:r w:rsidRPr="00DF6F09">
        <w:rPr>
          <w:rFonts w:ascii="Times New Roman" w:hAnsi="Times New Roman" w:cs="Times New Roman"/>
          <w:b/>
        </w:rPr>
        <w:t>Acs Chemical Neuro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7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7-30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neuro.5b00245</w:t>
      </w:r>
    </w:p>
    <w:p w14:paraId="28F816D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5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Whistler JL, von Zastrow M. Morphine-activated opioid receptors elude desensitization by β-arresti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1998</w:t>
      </w:r>
      <w:r w:rsidRPr="00DF6F09">
        <w:rPr>
          <w:rFonts w:ascii="Times New Roman" w:hAnsi="Times New Roman" w:cs="Times New Roman"/>
        </w:rPr>
        <w:t>, 95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914-99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95.17.9914</w:t>
      </w:r>
    </w:p>
    <w:p w14:paraId="618AC39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6.</w:t>
      </w:r>
      <w:r w:rsidRPr="00DF6F09">
        <w:tab/>
      </w:r>
      <w:r w:rsidRPr="00DF6F09">
        <w:rPr>
          <w:rFonts w:ascii="Times New Roman" w:hAnsi="Times New Roman" w:cs="Times New Roman"/>
        </w:rPr>
        <w:t>Kruegel AC, Gassaway MM, Kapoor A, Varadi A, Majumdar S, Filizola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tic and receptor signaling explorations of the mitragyna alkaloids: Mitragynine as an atypical molecular framework for opioid receptor modulators. </w:t>
      </w:r>
      <w:r w:rsidRPr="00DF6F09">
        <w:rPr>
          <w:rFonts w:ascii="Times New Roman" w:hAnsi="Times New Roman" w:cs="Times New Roman"/>
          <w:b/>
        </w:rPr>
        <w:t>Journal of the American Chemical Societ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38(2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54-676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acs.6b00360</w:t>
      </w:r>
    </w:p>
    <w:p w14:paraId="53BEE24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7.</w:t>
      </w:r>
      <w:r w:rsidRPr="00DF6F09">
        <w:tab/>
      </w:r>
      <w:r w:rsidRPr="00DF6F09">
        <w:rPr>
          <w:rFonts w:ascii="Times New Roman" w:hAnsi="Times New Roman" w:cs="Times New Roman"/>
        </w:rPr>
        <w:t>Cai J, Song B, Cai Y, Ma Y, Lam AL, Magiera J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Endomorphin analogues with mixed μ-opioid (MOP) receptor agonism/δ-opioid (DOP) receptor antagonism and lacking β-arrestin2 recruitment activity. </w:t>
      </w:r>
      <w:r w:rsidRPr="00DF6F09">
        <w:rPr>
          <w:rFonts w:ascii="Times New Roman" w:hAnsi="Times New Roman" w:cs="Times New Roman"/>
          <w:b/>
        </w:rPr>
        <w:t>Bioorganic &amp;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2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08-22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mc.2014.02.015</w:t>
      </w:r>
    </w:p>
    <w:p w14:paraId="325B737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48.</w:t>
      </w:r>
      <w:r w:rsidRPr="00DF6F09">
        <w:tab/>
      </w:r>
      <w:r w:rsidRPr="00DF6F09">
        <w:rPr>
          <w:rFonts w:ascii="Times New Roman" w:hAnsi="Times New Roman" w:cs="Times New Roman"/>
        </w:rPr>
        <w:t>Varadi A, Marrone GF, Palmer TC, Narayan A, Szabo MR, Le Rouzic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itragynine/corynantheidine pseudoindoxyls as opioid analgesics with mu agonism and delta antagonism, which do not recruit beta-arrestin-2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381-839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0748</w:t>
      </w:r>
    </w:p>
    <w:p w14:paraId="6A7D9E6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49.</w:t>
      </w:r>
      <w:r w:rsidRPr="00DF6F09">
        <w:tab/>
      </w:r>
      <w:r w:rsidRPr="00DF6F09">
        <w:rPr>
          <w:rFonts w:ascii="Times New Roman" w:hAnsi="Times New Roman" w:cs="Times New Roman"/>
        </w:rPr>
        <w:t>Le Rouzic V, Narayan A, Hunkle A, Marrone GF, Lu Z, Majumdar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characterization of levorphanol, a G-Protein biased opioid analgesic. </w:t>
      </w:r>
      <w:r w:rsidRPr="00DF6F09">
        <w:rPr>
          <w:rFonts w:ascii="Times New Roman" w:hAnsi="Times New Roman" w:cs="Times New Roman"/>
          <w:b/>
        </w:rPr>
        <w:t>Anesthesia and Analgesi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28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5-37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213/ANE.0000000000003360</w:t>
      </w:r>
    </w:p>
    <w:p w14:paraId="275FDD6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0.</w:t>
      </w:r>
      <w:r w:rsidRPr="00DF6F09">
        <w:tab/>
      </w:r>
      <w:r w:rsidRPr="00DF6F09">
        <w:rPr>
          <w:rFonts w:ascii="Times New Roman" w:hAnsi="Times New Roman" w:cs="Times New Roman"/>
        </w:rPr>
        <w:t>Groer CE, Tidgewell K, Moyer RA, Harding WW, Rothman RB, Prisinzano TE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n opioid agonist that does not induce mu-opioid receptor-arrestin interactions or receptor internalization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7</w:t>
      </w:r>
      <w:r w:rsidRPr="00DF6F09">
        <w:rPr>
          <w:rFonts w:ascii="Times New Roman" w:hAnsi="Times New Roman" w:cs="Times New Roman"/>
        </w:rPr>
        <w:t>, 71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49-5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6.028258</w:t>
      </w:r>
    </w:p>
    <w:p w14:paraId="71FDB0D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1.</w:t>
      </w:r>
      <w:r w:rsidRPr="00DF6F09">
        <w:tab/>
      </w:r>
      <w:r w:rsidRPr="00DF6F09">
        <w:rPr>
          <w:rFonts w:ascii="Times New Roman" w:hAnsi="Times New Roman" w:cs="Times New Roman"/>
        </w:rPr>
        <w:t>Crowley RS, Riley AP, Sherwood AM, Groer CE, Shivaperumal N, Biscaia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tic studies of neoclerodane diterpenes from Salvia divinorum: Identification of a potent and centrally acting mu opioid analgesic with reduced abuse liabilit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2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027-110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235</w:t>
      </w:r>
    </w:p>
    <w:p w14:paraId="6DBE1DB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2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Thompson GL, Lane JR, Coudrat T, Sexton PM, Christopoulos A, Canals M. Systematic analysis of factors influencing observations of biased agonism at the mu-opioid receptor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113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0-8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6.05.014</w:t>
      </w:r>
    </w:p>
    <w:p w14:paraId="1719F0F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3.</w:t>
      </w:r>
      <w:r w:rsidRPr="00DF6F09">
        <w:tab/>
      </w:r>
      <w:r w:rsidRPr="00DF6F09">
        <w:rPr>
          <w:rFonts w:ascii="Times New Roman" w:hAnsi="Times New Roman" w:cs="Times New Roman"/>
        </w:rPr>
        <w:t>Kaserer T, Steinacher T, Kainhofer R, Erli F, Sturm S, Waltenberger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and characterization of plant-derived alkaloids, corydine and corydaline, as novel mu opioid receptor agonists. </w:t>
      </w:r>
      <w:r w:rsidRPr="00DF6F09">
        <w:rPr>
          <w:rFonts w:ascii="Times New Roman" w:hAnsi="Times New Roman" w:cs="Times New Roman"/>
          <w:b/>
        </w:rPr>
        <w:t>Scientific Report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0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80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98-020-70493-1</w:t>
      </w:r>
    </w:p>
    <w:p w14:paraId="2AFFFCD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4.</w:t>
      </w:r>
      <w:r w:rsidRPr="00DF6F09">
        <w:tab/>
      </w:r>
      <w:r w:rsidRPr="00DF6F09">
        <w:rPr>
          <w:rFonts w:ascii="Times New Roman" w:hAnsi="Times New Roman" w:cs="Times New Roman"/>
        </w:rPr>
        <w:t>Piekielna-Ciesielska J, Artali R, Azzam AAH, Lambert DG, Kluczyk A, Gentilucci L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characterization of μ-opioid receptor agonists with biased G protein or β-arrestin signaling, and computational study of conformational changes during receptor activation. </w:t>
      </w:r>
      <w:r w:rsidRPr="00DF6F09">
        <w:rPr>
          <w:rFonts w:ascii="Times New Roman" w:hAnsi="Times New Roman" w:cs="Times New Roman"/>
          <w:b/>
        </w:rPr>
        <w:t>Molecul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 xml:space="preserve">, 26(1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90/molecules26010013</w:t>
      </w:r>
    </w:p>
    <w:p w14:paraId="378A9DF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5.</w:t>
      </w:r>
      <w:r w:rsidRPr="00DF6F09">
        <w:tab/>
      </w:r>
      <w:r w:rsidRPr="00DF6F09">
        <w:rPr>
          <w:rFonts w:ascii="Times New Roman" w:hAnsi="Times New Roman" w:cs="Times New Roman"/>
        </w:rPr>
        <w:t>Groom S, Blum NK, Conibear AE, Disney A, Hill R, Husbands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novel G protein-biased agonist at the mu opioid receptor induces substantial receptor desensitisation through G protein-coupled receptor kinas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0(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43-95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5334</w:t>
      </w:r>
    </w:p>
    <w:p w14:paraId="6035F8D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Zebala JA, Schuler AD, Kahn SJ, Maeda DY. Desmetramadol is identified as a G-protein biased µ opioid receptor agonist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0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8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9.01680</w:t>
      </w:r>
    </w:p>
    <w:p w14:paraId="294597C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7.</w:t>
      </w:r>
      <w:r w:rsidRPr="00DF6F09">
        <w:tab/>
      </w:r>
      <w:r w:rsidRPr="00DF6F09">
        <w:rPr>
          <w:rFonts w:ascii="Times New Roman" w:hAnsi="Times New Roman" w:cs="Times New Roman"/>
        </w:rPr>
        <w:t>Dekan Z, Sianati S, Yousuf A, Sutcliffe KJ, Gillis A, Mallet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tetrapeptide class of biased analgesics from an Australian fungus targets the µ-opioid receptor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16(4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353-2235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908662116</w:t>
      </w:r>
    </w:p>
    <w:p w14:paraId="7E21A80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8.</w:t>
      </w:r>
      <w:r w:rsidRPr="00DF6F09">
        <w:tab/>
      </w:r>
      <w:r w:rsidRPr="00DF6F09">
        <w:rPr>
          <w:rFonts w:ascii="Times New Roman" w:hAnsi="Times New Roman" w:cs="Times New Roman"/>
        </w:rPr>
        <w:t>Ramos-Gonzalez N, Groom S, Sutcliffe KJ, Bancroft S, Bailey CP, Sessions R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rfentanil is a beta-arrestin-biased agonist at the mu opioid receptor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180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41-236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6084</w:t>
      </w:r>
    </w:p>
    <w:p w14:paraId="7756C0F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59.</w:t>
      </w:r>
      <w:r w:rsidRPr="00DF6F09">
        <w:tab/>
      </w:r>
      <w:r w:rsidRPr="00DF6F09">
        <w:rPr>
          <w:rFonts w:ascii="Times New Roman" w:hAnsi="Times New Roman" w:cs="Times New Roman"/>
        </w:rPr>
        <w:t>Chang SD, Mascarella SW, Spangler SM, Gurevich VV, Navarro HA, Carroll FI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Quantitative signaling and structure-activity analyses demonstrate functional selectivity at the nociceptin/orphanin FQ opioid receptor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88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02-51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5.099150</w:t>
      </w:r>
    </w:p>
    <w:p w14:paraId="210F160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60.</w:t>
      </w:r>
      <w:r w:rsidRPr="00DF6F09">
        <w:tab/>
      </w:r>
      <w:r w:rsidRPr="00DF6F09">
        <w:rPr>
          <w:rFonts w:ascii="Times New Roman" w:hAnsi="Times New Roman" w:cs="Times New Roman"/>
        </w:rPr>
        <w:t>Malfacini D, Ambrosio C, Gro MC, Sbraccia M, Trapella C, Guerrini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profile of nociceptin/orphanin FQ receptors interacting with G-proteins and β-arrestins 2. </w:t>
      </w:r>
      <w:r w:rsidRPr="00DF6F09">
        <w:rPr>
          <w:rFonts w:ascii="Times New Roman" w:hAnsi="Times New Roman" w:cs="Times New Roman"/>
          <w:b/>
        </w:rPr>
        <w:t>PLoS On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10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013286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371/journal.pone.0132865</w:t>
      </w:r>
    </w:p>
    <w:p w14:paraId="7364EA7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1.</w:t>
      </w:r>
      <w:r w:rsidRPr="00DF6F09">
        <w:tab/>
      </w:r>
      <w:r w:rsidRPr="00DF6F09">
        <w:rPr>
          <w:rFonts w:ascii="Times New Roman" w:hAnsi="Times New Roman" w:cs="Times New Roman"/>
        </w:rPr>
        <w:t>Rizzi A, Cerlesi MC, Ruzza C, Malfacini D, Ferrari F, Bianco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harmacological characterization of cebranopadol a novel analgesic acting as mixed nociceptin/orphanin FQ and opioid receptor agonist. </w:t>
      </w:r>
      <w:r w:rsidRPr="00DF6F09">
        <w:rPr>
          <w:rFonts w:ascii="Times New Roman" w:hAnsi="Times New Roman" w:cs="Times New Roman"/>
          <w:b/>
        </w:rPr>
        <w:t>Pharmacology Research &amp; Perspective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4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0024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2/prp2.247</w:t>
      </w:r>
    </w:p>
    <w:p w14:paraId="05D6D5D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2.</w:t>
      </w:r>
      <w:r w:rsidRPr="00DF6F09">
        <w:tab/>
      </w:r>
      <w:r w:rsidRPr="00DF6F09">
        <w:rPr>
          <w:rFonts w:ascii="Times New Roman" w:hAnsi="Times New Roman" w:cs="Times New Roman"/>
        </w:rPr>
        <w:t>Chao PK, Chang HF, Chang WT, Yeh TK, Ou LC, Chuang JY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PR1M97, a dual mu opioid receptor/nociceptin-orphanin FQ peptide receptor agonist, produces potent antinociceptive effects with safer properties than morphine. </w:t>
      </w:r>
      <w:r w:rsidRPr="00DF6F09">
        <w:rPr>
          <w:rFonts w:ascii="Times New Roman" w:hAnsi="Times New Roman" w:cs="Times New Roman"/>
          <w:b/>
        </w:rPr>
        <w:t>Neuro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166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767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neuropharm.2019.107678</w:t>
      </w:r>
    </w:p>
    <w:p w14:paraId="3965A2A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3.</w:t>
      </w:r>
      <w:r w:rsidRPr="00DF6F09">
        <w:tab/>
      </w:r>
      <w:r w:rsidRPr="00DF6F09">
        <w:rPr>
          <w:rFonts w:ascii="Times New Roman" w:hAnsi="Times New Roman" w:cs="Times New Roman"/>
        </w:rPr>
        <w:t>Hollenberg MD, Mihara K, Polley D, Suen JY, Han A, Fairlie D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ling and proteinase-activated receptors (PARs): targeting inflammatory disease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71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80-119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544</w:t>
      </w:r>
    </w:p>
    <w:p w14:paraId="581FAD1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4.</w:t>
      </w:r>
      <w:r w:rsidRPr="00DF6F09">
        <w:tab/>
      </w:r>
      <w:r w:rsidRPr="00DF6F09">
        <w:rPr>
          <w:rFonts w:ascii="Times New Roman" w:hAnsi="Times New Roman" w:cs="Times New Roman"/>
        </w:rPr>
        <w:t>Suen JY, Cotterell A, Lohman RJ, Lim J, Han A, Yau MK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athway-selective antagonism of proteinase activated receptor 2. </w:t>
      </w:r>
      <w:r w:rsidRPr="00DF6F09">
        <w:rPr>
          <w:rFonts w:ascii="Times New Roman" w:hAnsi="Times New Roman" w:cs="Times New Roman"/>
          <w:b/>
        </w:rPr>
        <w:t>British Journal of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71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12-412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bph.12757</w:t>
      </w:r>
    </w:p>
    <w:p w14:paraId="39429F4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5.</w:t>
      </w:r>
      <w:r w:rsidRPr="00DF6F09">
        <w:tab/>
      </w:r>
      <w:r w:rsidRPr="00DF6F09">
        <w:rPr>
          <w:rFonts w:ascii="Times New Roman" w:hAnsi="Times New Roman" w:cs="Times New Roman"/>
        </w:rPr>
        <w:t>Zhao P, Lieu T, Barlow N, Metcalf M, Veldhuis NA, Jensen DD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Cathepsin S causes inflammatory pain via biased agonism of PAR2 and TRPV4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9(3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7215-2723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4.599712</w:t>
      </w:r>
    </w:p>
    <w:p w14:paraId="4387656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6.</w:t>
      </w:r>
      <w:r w:rsidRPr="00DF6F09">
        <w:tab/>
      </w:r>
      <w:r w:rsidRPr="00DF6F09">
        <w:rPr>
          <w:rFonts w:ascii="Times New Roman" w:hAnsi="Times New Roman" w:cs="Times New Roman"/>
        </w:rPr>
        <w:t>Kocan M, Sarwar M, Ang SY, Xiao J, Marugan JJ, Hossain M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ML290 is a biased allosteric agonist at the relaxin receptor RXFP1. </w:t>
      </w:r>
      <w:r w:rsidRPr="00DF6F09">
        <w:rPr>
          <w:rFonts w:ascii="Times New Roman" w:hAnsi="Times New Roman" w:cs="Times New Roman"/>
          <w:b/>
        </w:rPr>
        <w:t>Scientific Report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7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6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98-017-02916-5</w:t>
      </w:r>
    </w:p>
    <w:p w14:paraId="2CE31CC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van der Westhuizen ET, Christopoulos A, Sexton PM, Wade JD, Summers RJ. H2 relaxin is a biased ligand relative to H3 relaxin at the relaxin family peptide receptor 3 (RXFP3)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0</w:t>
      </w:r>
      <w:r w:rsidRPr="00DF6F09">
        <w:rPr>
          <w:rFonts w:ascii="Times New Roman" w:hAnsi="Times New Roman" w:cs="Times New Roman"/>
        </w:rPr>
        <w:t>, 77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759-77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09.061432</w:t>
      </w:r>
    </w:p>
    <w:p w14:paraId="0A2D0CF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8.</w:t>
      </w:r>
      <w:r w:rsidRPr="00DF6F09">
        <w:tab/>
      </w:r>
      <w:r w:rsidRPr="00DF6F09">
        <w:rPr>
          <w:rFonts w:ascii="Times New Roman" w:hAnsi="Times New Roman" w:cs="Times New Roman"/>
        </w:rPr>
        <w:t>Harris JA, Faust B, Gondin AB, Damgen MA, Suomivuori CM, Veldhuis N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 G protein signaling driven by substance P-neurokinin receptor dynamics. </w:t>
      </w:r>
      <w:r w:rsidRPr="00DF6F09">
        <w:rPr>
          <w:rFonts w:ascii="Times New Roman" w:hAnsi="Times New Roman" w:cs="Times New Roman"/>
          <w:b/>
        </w:rPr>
        <w:t>Nature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8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9-11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9-021-00890-8</w:t>
      </w:r>
    </w:p>
    <w:p w14:paraId="003825E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69.</w:t>
      </w:r>
      <w:r w:rsidRPr="00DF6F09">
        <w:tab/>
      </w:r>
      <w:r w:rsidRPr="00DF6F09">
        <w:rPr>
          <w:rFonts w:ascii="Times New Roman" w:hAnsi="Times New Roman" w:cs="Times New Roman"/>
        </w:rPr>
        <w:t>Brule C, Perzo N, Joubert JE, Sainsily X, Leduc R, Castel H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signaling regulates the pleiotropic effects of the urotensin II receptor to modulate its cellular behaviors. </w:t>
      </w:r>
      <w:r w:rsidRPr="00DF6F09">
        <w:rPr>
          <w:rFonts w:ascii="Times New Roman" w:hAnsi="Times New Roman" w:cs="Times New Roman"/>
          <w:b/>
        </w:rPr>
        <w:t>FASEB Journa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28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148-516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96/fj.14-249771</w:t>
      </w:r>
    </w:p>
    <w:p w14:paraId="44FDD8C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0.</w:t>
      </w:r>
      <w:r w:rsidRPr="00DF6F09">
        <w:tab/>
      </w:r>
      <w:r w:rsidRPr="00DF6F09">
        <w:rPr>
          <w:rFonts w:ascii="Times New Roman" w:hAnsi="Times New Roman" w:cs="Times New Roman"/>
        </w:rPr>
        <w:t>Rahmeh R, Damian M, Cottet M, Orcel H, Mendre C, Durroux 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insights into biased G protein-coupled receptor signaling revealed by fluorescence spectroscop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109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6733-67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201093109</w:t>
      </w:r>
    </w:p>
    <w:p w14:paraId="2F246AD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1.</w:t>
      </w:r>
      <w:r w:rsidRPr="00DF6F09">
        <w:tab/>
      </w:r>
      <w:r w:rsidRPr="00DF6F09">
        <w:rPr>
          <w:rFonts w:ascii="Times New Roman" w:hAnsi="Times New Roman" w:cs="Times New Roman"/>
        </w:rPr>
        <w:t>Duerrauer L, Muratspahic E, Gattringer J, Keov P, Mendel HC, Pfleger KDG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8-arachnotocin-an arthropod-derived G protein-biased ligand of the human vasopressin V(2) receptor. </w:t>
      </w:r>
      <w:r w:rsidRPr="00DF6F09">
        <w:rPr>
          <w:rFonts w:ascii="Times New Roman" w:hAnsi="Times New Roman" w:cs="Times New Roman"/>
          <w:b/>
        </w:rPr>
        <w:t>Scientific Report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9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92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98-019-55675-w</w:t>
      </w:r>
    </w:p>
    <w:p w14:paraId="3F1118A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2.</w:t>
      </w:r>
      <w:r w:rsidRPr="00DF6F09">
        <w:tab/>
      </w:r>
      <w:r w:rsidRPr="00DF6F09">
        <w:rPr>
          <w:rFonts w:ascii="Times New Roman" w:hAnsi="Times New Roman" w:cs="Times New Roman"/>
        </w:rPr>
        <w:t>Reversi A, Rimoldi V, Marrocco T, Cassoni P, Bussolati G, Parenti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The </w:t>
      </w:r>
      <w:r w:rsidRPr="00DF6F09">
        <w:rPr>
          <w:rFonts w:ascii="Times New Roman" w:hAnsi="Times New Roman" w:cs="Times New Roman"/>
        </w:rPr>
        <w:lastRenderedPageBreak/>
        <w:t xml:space="preserve">oxytocin receptor antagonist atosiban inhibits cell growth via a "biased agonist" mechanism. </w:t>
      </w:r>
      <w:r w:rsidRPr="00DF6F09">
        <w:rPr>
          <w:rFonts w:ascii="Times New Roman" w:hAnsi="Times New Roman" w:cs="Times New Roman"/>
          <w:b/>
        </w:rPr>
        <w:t>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5</w:t>
      </w:r>
      <w:r w:rsidRPr="00DF6F09">
        <w:rPr>
          <w:rFonts w:ascii="Times New Roman" w:hAnsi="Times New Roman" w:cs="Times New Roman"/>
        </w:rPr>
        <w:t>, 280(16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6311-163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409945200</w:t>
      </w:r>
    </w:p>
    <w:p w14:paraId="718BFBD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3.</w:t>
      </w:r>
      <w:r w:rsidRPr="00DF6F09">
        <w:tab/>
      </w:r>
      <w:r w:rsidRPr="00DF6F09">
        <w:rPr>
          <w:rFonts w:ascii="Times New Roman" w:hAnsi="Times New Roman" w:cs="Times New Roman"/>
        </w:rPr>
        <w:t>Shao Z, Shen Q, Yao B, Mao C, Chen LN, Zhang H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and mechanism of G protein-biased ligands for chemokine receptor CCR1. </w:t>
      </w:r>
      <w:r w:rsidRPr="00DF6F09">
        <w:rPr>
          <w:rFonts w:ascii="Times New Roman" w:hAnsi="Times New Roman" w:cs="Times New Roman"/>
          <w:b/>
        </w:rPr>
        <w:t>Nature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8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64-27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589-021-00918-z</w:t>
      </w:r>
    </w:p>
    <w:p w14:paraId="6400C1A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Corbisier J, Huszagh A, Gales C, Parmentier M, Springael JY. Partial agonist and biased signaling properties of the synthetic enantiomers J113863/UCB35625 at chemokine receptors CCR2 and CCR5. </w:t>
      </w:r>
      <w:r w:rsidRPr="00DF6F09">
        <w:rPr>
          <w:rFonts w:ascii="Times New Roman" w:hAnsi="Times New Roman" w:cs="Times New Roman"/>
          <w:b/>
        </w:rPr>
        <w:t>The Journal of Biologic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292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75-58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4/jbc.M116.757559</w:t>
      </w:r>
    </w:p>
    <w:p w14:paraId="534E5D1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5.</w:t>
      </w:r>
      <w:r w:rsidRPr="00DF6F09">
        <w:tab/>
      </w:r>
      <w:r w:rsidRPr="00DF6F09">
        <w:rPr>
          <w:rFonts w:ascii="Times New Roman" w:hAnsi="Times New Roman" w:cs="Times New Roman"/>
        </w:rPr>
        <w:t>Lorenzen E, Ceraudo E, Berchiche YA, Rico CA, Furstenberg A, Sakmar TP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G protein subtype-specific signaling bias in a series of CCR5 chemokine analogs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 xml:space="preserve">, 11(552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o6152</w:t>
      </w:r>
    </w:p>
    <w:p w14:paraId="2FAF4EA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6.</w:t>
      </w:r>
      <w:r w:rsidRPr="00DF6F09">
        <w:tab/>
      </w:r>
      <w:r w:rsidRPr="00DF6F09">
        <w:rPr>
          <w:rFonts w:ascii="Times New Roman" w:hAnsi="Times New Roman" w:cs="Times New Roman"/>
        </w:rPr>
        <w:t>Boon K, Vanalken N, Szpakowska M, Chevigne A, Schols D, Van Loy T. Systematic assessment of chemokine ligand bias at the human chemokine receptor CXCR2 indicates G protein bias over β-arrestin recruitment and receptor internalization.</w:t>
      </w:r>
      <w:r w:rsidRPr="00DF6F09">
        <w:rPr>
          <w:rFonts w:ascii="Times New Roman" w:hAnsi="Times New Roman" w:cs="Times New Roman"/>
          <w:b/>
        </w:rPr>
        <w:t xml:space="preserve"> Cell Communication and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22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86/s12964-023-01460-2</w:t>
      </w:r>
    </w:p>
    <w:p w14:paraId="6F7F99B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Watts AO, Scholten DJ, Heitman LH, Vischer HF, Leurs R. Label-free impedance responses of endogenous and synthetic chemokine receptor CXCR3 agonists correlate with Gi-protein pathway activation. </w:t>
      </w:r>
      <w:r w:rsidRPr="00DF6F09">
        <w:rPr>
          <w:rFonts w:ascii="Times New Roman" w:hAnsi="Times New Roman" w:cs="Times New Roman"/>
          <w:b/>
        </w:rPr>
        <w:t>Biochemical and Biophysical Research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419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2-41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brc.2012.02.036</w:t>
      </w:r>
    </w:p>
    <w:p w14:paraId="7240F2B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8.</w:t>
      </w:r>
      <w:r w:rsidRPr="00DF6F09">
        <w:tab/>
      </w:r>
      <w:r w:rsidRPr="00DF6F09">
        <w:rPr>
          <w:rFonts w:ascii="Times New Roman" w:hAnsi="Times New Roman" w:cs="Times New Roman"/>
        </w:rPr>
        <w:t>Zheng K, Smith JS, Eiger DS, Warman A, Choi I, Honeycutt C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agonists of the chemokine receptor CXCR3 differentially signal through Gαi:β-arrestin complexes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 xml:space="preserve">, 15(726)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bg5203</w:t>
      </w:r>
    </w:p>
    <w:p w14:paraId="4713624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79.</w:t>
      </w:r>
      <w:r w:rsidRPr="00DF6F09">
        <w:tab/>
      </w:r>
      <w:r w:rsidRPr="00DF6F09">
        <w:rPr>
          <w:rFonts w:ascii="Times New Roman" w:hAnsi="Times New Roman" w:cs="Times New Roman"/>
        </w:rPr>
        <w:t>Milanos L, Brox R, Frank T, Poklukar G, Palmisano R, Waibel 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and characterization of biased allosteric agonists of the chemokine receptor CXCR3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59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222-224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5b01965</w:t>
      </w:r>
    </w:p>
    <w:p w14:paraId="52E28A0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0.</w:t>
      </w:r>
      <w:r w:rsidRPr="00DF6F09">
        <w:tab/>
      </w:r>
      <w:r w:rsidRPr="00DF6F09">
        <w:rPr>
          <w:rFonts w:ascii="Times New Roman" w:hAnsi="Times New Roman" w:cs="Times New Roman"/>
        </w:rPr>
        <w:t>Quoyer J, Janz JM, Luo J, Ren Y, Armando S, Lukashova 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epducin targeting the C-X-C chemokine receptor type 4 acts as a biased agonist favoring activation of the inhibitory G protein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10(5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5088-509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312515110</w:t>
      </w:r>
    </w:p>
    <w:p w14:paraId="4A59DA4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1.</w:t>
      </w:r>
      <w:r w:rsidRPr="00DF6F09">
        <w:tab/>
      </w:r>
      <w:r w:rsidRPr="00DF6F09">
        <w:rPr>
          <w:rFonts w:ascii="Times New Roman" w:hAnsi="Times New Roman" w:cs="Times New Roman"/>
        </w:rPr>
        <w:t>Mao C, Xiao P, Tao XN, Qin J, He QT, Zhang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Unsaturated bond recognition leads to biased signal in a fatty acid receptor. </w:t>
      </w:r>
      <w:r w:rsidRPr="00DF6F09">
        <w:rPr>
          <w:rFonts w:ascii="Times New Roman" w:hAnsi="Times New Roman" w:cs="Times New Roman"/>
          <w:b/>
        </w:rPr>
        <w:t>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380(6640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add622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ence.add6220</w:t>
      </w:r>
    </w:p>
    <w:p w14:paraId="61922B8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2.</w:t>
      </w:r>
      <w:r w:rsidRPr="00DF6F09">
        <w:tab/>
      </w:r>
      <w:r w:rsidRPr="00DF6F09">
        <w:rPr>
          <w:rFonts w:ascii="Times New Roman" w:hAnsi="Times New Roman" w:cs="Times New Roman"/>
        </w:rPr>
        <w:t>Li A, Yang D, Zhu M, Tsai KC, Xiao KH, Yu X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novel FFA4 (GPR120) receptor agonists with beta-arrestin2-biased characteristics. </w:t>
      </w:r>
      <w:r w:rsidRPr="00DF6F09">
        <w:rPr>
          <w:rFonts w:ascii="Times New Roman" w:hAnsi="Times New Roman" w:cs="Times New Roman"/>
          <w:b/>
        </w:rPr>
        <w:t>Future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7(1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429-24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4155/fmc.15.160</w:t>
      </w:r>
    </w:p>
    <w:p w14:paraId="012F768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3.</w:t>
      </w:r>
      <w:r w:rsidRPr="00DF6F09">
        <w:tab/>
      </w:r>
      <w:r w:rsidRPr="00DF6F09">
        <w:rPr>
          <w:rFonts w:ascii="Times New Roman" w:hAnsi="Times New Roman" w:cs="Times New Roman"/>
        </w:rPr>
        <w:t>Galvani S, Sanson M, Blaho VA, Swendeman SL, Conger H, Dahlback B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HDL-bound sphingosine 1-phosphate acts as a biased agonist for the endothelial cell receptor S1P1 to limit vascular inflammation. </w:t>
      </w:r>
      <w:r w:rsidRPr="00DF6F09">
        <w:rPr>
          <w:rFonts w:ascii="Times New Roman" w:hAnsi="Times New Roman" w:cs="Times New Roman"/>
          <w:b/>
        </w:rPr>
        <w:t>Science Signaling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5</w:t>
      </w:r>
      <w:r w:rsidRPr="00DF6F09">
        <w:rPr>
          <w:rFonts w:ascii="Times New Roman" w:hAnsi="Times New Roman" w:cs="Times New Roman"/>
        </w:rPr>
        <w:t>, 8(38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ra7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6/scisignal.aaa2581</w:t>
      </w:r>
    </w:p>
    <w:p w14:paraId="58D6213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184.</w:t>
      </w:r>
      <w:r w:rsidRPr="00DF6F09">
        <w:tab/>
      </w:r>
      <w:r w:rsidRPr="00DF6F09">
        <w:rPr>
          <w:rFonts w:ascii="Times New Roman" w:hAnsi="Times New Roman" w:cs="Times New Roman"/>
        </w:rPr>
        <w:t>Dhar TG, Xiao HY, Xie J, Lehman-McKeeman LD, Wu DR, Dabros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Identification and preclinical pharmacology of BMS-986104: a differentiated S1P1 receptor modulator in clinical trials. </w:t>
      </w:r>
      <w:r w:rsidRPr="00DF6F09">
        <w:rPr>
          <w:rFonts w:ascii="Times New Roman" w:hAnsi="Times New Roman" w:cs="Times New Roman"/>
          <w:b/>
        </w:rPr>
        <w:t>ACS Medicinal Chemistry Letter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7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3-28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medchemlett.5b00448</w:t>
      </w:r>
    </w:p>
    <w:p w14:paraId="2569669E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5.</w:t>
      </w:r>
      <w:r w:rsidRPr="00DF6F09">
        <w:tab/>
      </w:r>
      <w:r w:rsidRPr="00DF6F09">
        <w:rPr>
          <w:rFonts w:ascii="Times New Roman" w:hAnsi="Times New Roman" w:cs="Times New Roman"/>
        </w:rPr>
        <w:t>Toyomoto M, Inoue A, Iida K, Denawa M, Kii I, Ngako Kadji F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1PR3-G12-biased agonist ALESIA targets cancer metabolism and promotes glucose starvation. </w:t>
      </w:r>
      <w:r w:rsidRPr="00DF6F09">
        <w:rPr>
          <w:rFonts w:ascii="Times New Roman" w:hAnsi="Times New Roman" w:cs="Times New Roman"/>
          <w:b/>
        </w:rPr>
        <w:t>Cell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28(8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32-1144 e11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chembiol.2021.01.004</w:t>
      </w:r>
    </w:p>
    <w:p w14:paraId="77D7B73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6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Laprairie RB, Bagher AM, Kelly ME, Denovan-Wright EM. Biased type 1 cannabinoid receptor signaling influences neuronal viability in a cell culture model of huntington disease. </w:t>
      </w:r>
      <w:r w:rsidRPr="00DF6F09">
        <w:rPr>
          <w:rFonts w:ascii="Times New Roman" w:hAnsi="Times New Roman" w:cs="Times New Roman"/>
          <w:b/>
        </w:rPr>
        <w:t>Molecular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89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64-3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mol.115.101980</w:t>
      </w:r>
    </w:p>
    <w:p w14:paraId="5E57F6D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7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Breivogel CS, Lambert JM, Gerfin S, Huffman JW, Razdan RK. Sensitivity to Δ9-tetrahydrocannabinol is selectively enhanced in beta-arrestin2-/- mice. </w:t>
      </w:r>
      <w:r w:rsidRPr="00DF6F09">
        <w:rPr>
          <w:rFonts w:ascii="Times New Roman" w:hAnsi="Times New Roman" w:cs="Times New Roman"/>
          <w:b/>
        </w:rPr>
        <w:t>Behaviour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19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8-3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97/FBP.0b013e328308f1e6</w:t>
      </w:r>
    </w:p>
    <w:p w14:paraId="4ECB1DB3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8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Ahn KH, Mahmoud MM, Samala S, Lu D, Kendall DA. Profiling two indole-2-carboxamides for allosteric modulation of the CB1 receptor. </w:t>
      </w:r>
      <w:r w:rsidRPr="00DF6F09">
        <w:rPr>
          <w:rFonts w:ascii="Times New Roman" w:hAnsi="Times New Roman" w:cs="Times New Roman"/>
          <w:b/>
        </w:rPr>
        <w:t>Journal of Neuro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124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584-58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11/jnc.12115</w:t>
      </w:r>
    </w:p>
    <w:p w14:paraId="45E6051C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89.</w:t>
      </w:r>
      <w:r w:rsidRPr="00DF6F09">
        <w:tab/>
      </w:r>
      <w:r w:rsidRPr="00DF6F09">
        <w:rPr>
          <w:rFonts w:ascii="Times New Roman" w:hAnsi="Times New Roman" w:cs="Times New Roman"/>
        </w:rPr>
        <w:t>Khurana L, Fu BQ, Duddupudi AL, Liao YH, Immadi SS, Kendall D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Pyrimidinyl biphenylureas: Identification of new lead compounds as allosteric modulators of the cannabinoid receptor CB1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7</w:t>
      </w:r>
      <w:r w:rsidRPr="00DF6F09">
        <w:rPr>
          <w:rFonts w:ascii="Times New Roman" w:hAnsi="Times New Roman" w:cs="Times New Roman"/>
        </w:rPr>
        <w:t>, 60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89-110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6b01448</w:t>
      </w:r>
    </w:p>
    <w:p w14:paraId="779D00C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0.</w:t>
      </w:r>
      <w:r w:rsidRPr="00DF6F09">
        <w:tab/>
      </w:r>
      <w:r w:rsidRPr="00DF6F09">
        <w:rPr>
          <w:rFonts w:ascii="Times New Roman" w:hAnsi="Times New Roman" w:cs="Times New Roman"/>
        </w:rPr>
        <w:t>Wouters E, Walraed J, Robertson MJ, Meyrath M, Szpakowska M, Chevigne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ssessment of biased agonism among distinct synthetic cannabinoid receptor agonist scaffolds. </w:t>
      </w:r>
      <w:r w:rsidRPr="00DF6F09">
        <w:rPr>
          <w:rFonts w:ascii="Times New Roman" w:hAnsi="Times New Roman" w:cs="Times New Roman"/>
          <w:b/>
        </w:rPr>
        <w:t>ACS Pharmacology &amp; Translational Science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0</w:t>
      </w:r>
      <w:r w:rsidRPr="00DF6F09">
        <w:rPr>
          <w:rFonts w:ascii="Times New Roman" w:hAnsi="Times New Roman" w:cs="Times New Roman"/>
        </w:rPr>
        <w:t>, 3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85-29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ptsci.9b00069</w:t>
      </w:r>
    </w:p>
    <w:p w14:paraId="652AFA62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1.</w:t>
      </w:r>
      <w:r w:rsidRPr="00DF6F09">
        <w:tab/>
      </w:r>
      <w:r w:rsidRPr="00DF6F09">
        <w:rPr>
          <w:rFonts w:ascii="Times New Roman" w:hAnsi="Times New Roman" w:cs="Times New Roman"/>
        </w:rPr>
        <w:t>Shen S, Wu C, Lin G, Yang X, Zhou Y, Zhao C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based identification of a G protein-biased allosteric modulator of cannabinoid receptor CB1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121(2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3215321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321532121</w:t>
      </w:r>
    </w:p>
    <w:p w14:paraId="5193FC3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2.</w:t>
      </w:r>
      <w:r w:rsidRPr="00DF6F09">
        <w:tab/>
      </w:r>
      <w:r w:rsidRPr="00DF6F09">
        <w:rPr>
          <w:rFonts w:ascii="Times New Roman" w:hAnsi="Times New Roman" w:cs="Times New Roman"/>
        </w:rPr>
        <w:t>Garai S, Leo LM, Szczesniak AM, Hurst DP, Schaffer PC, Zagzoog 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a biased allosteric modulator for cannabinoid 1 receptor: Preclinical anti-glaucoma efficacy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1</w:t>
      </w:r>
      <w:r w:rsidRPr="00DF6F09">
        <w:rPr>
          <w:rFonts w:ascii="Times New Roman" w:hAnsi="Times New Roman" w:cs="Times New Roman"/>
        </w:rPr>
        <w:t>, 64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8104-8126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1c00040</w:t>
      </w:r>
    </w:p>
    <w:p w14:paraId="3F7F5A7A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3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Dhopeshwarkar A, Mackie K. Functional selectivity of CB2 cannabinoid receptor ligands at a canonical and noncanonical pathway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358(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42-35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16.232561</w:t>
      </w:r>
    </w:p>
    <w:p w14:paraId="1E18FC3B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4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Oyagawa CRM, de la Harpe SM, Saroz Y, Glass M, Vernall AJ, Grimsey NL. Cannabinoid receptor 2 signalling bias elicited by 2,4,6-trisubstituted 1,3,5-triazines. </w:t>
      </w:r>
      <w:r w:rsidRPr="00DF6F09">
        <w:rPr>
          <w:rFonts w:ascii="Times New Roman" w:hAnsi="Times New Roman" w:cs="Times New Roman"/>
          <w:b/>
        </w:rPr>
        <w:t>Frontiers in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0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3389/fphar.2018.01202</w:t>
      </w:r>
    </w:p>
    <w:p w14:paraId="3F42169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5.</w:t>
      </w:r>
      <w:r w:rsidRPr="00DF6F09">
        <w:tab/>
      </w:r>
      <w:r w:rsidRPr="00DF6F09">
        <w:rPr>
          <w:rFonts w:ascii="Times New Roman" w:hAnsi="Times New Roman" w:cs="Times New Roman"/>
        </w:rPr>
        <w:t>Ogawa S, Watanabe T, Sugimoto I, Moriyuki K, Goto Y, Yamane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iscovery of G protein-biased EP2 receptor agonists. </w:t>
      </w:r>
      <w:r w:rsidRPr="00DF6F09">
        <w:rPr>
          <w:rFonts w:ascii="Times New Roman" w:hAnsi="Times New Roman" w:cs="Times New Roman"/>
          <w:b/>
        </w:rPr>
        <w:t>ACS Medicinal Chemistry Letter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 xml:space="preserve">, </w:t>
      </w:r>
      <w:r w:rsidRPr="00DF6F09">
        <w:rPr>
          <w:rFonts w:ascii="Times New Roman" w:hAnsi="Times New Roman" w:cs="Times New Roman"/>
        </w:rPr>
        <w:lastRenderedPageBreak/>
        <w:t>7(3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06-31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medchemlett.5b00455</w:t>
      </w:r>
    </w:p>
    <w:p w14:paraId="3507F3C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6.</w:t>
      </w:r>
      <w:r w:rsidRPr="00DF6F09">
        <w:tab/>
      </w:r>
      <w:r w:rsidRPr="00DF6F09">
        <w:rPr>
          <w:rFonts w:ascii="Times New Roman" w:hAnsi="Times New Roman" w:cs="Times New Roman"/>
        </w:rPr>
        <w:t>Leduc M, Breton B, Gales C, Le Gouill C, Bouvier M, Chemtob S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Functional selectivity of natural and synthetic prostaglandin EP4 receptor ligands. </w:t>
      </w:r>
      <w:r w:rsidRPr="00DF6F09">
        <w:rPr>
          <w:rFonts w:ascii="Times New Roman" w:hAnsi="Times New Roman" w:cs="Times New Roman"/>
          <w:b/>
        </w:rPr>
        <w:t>The Journal of Pharmacology and Experimental Therapeutic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331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97-30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24/jpet.109.156398</w:t>
      </w:r>
    </w:p>
    <w:p w14:paraId="45C7852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7.</w:t>
      </w:r>
      <w:r w:rsidRPr="00DF6F09">
        <w:tab/>
      </w:r>
      <w:r w:rsidRPr="00DF6F09">
        <w:rPr>
          <w:rFonts w:ascii="Times New Roman" w:hAnsi="Times New Roman" w:cs="Times New Roman"/>
        </w:rPr>
        <w:t>Valant C, May LT, Aurelio L, Chuo CH, White PJ, Baltos JA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paration of on-target efficacy from adverse effects through rational design of a bitopic adenosine receptor agonist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4</w:t>
      </w:r>
      <w:r w:rsidRPr="00DF6F09">
        <w:rPr>
          <w:rFonts w:ascii="Times New Roman" w:hAnsi="Times New Roman" w:cs="Times New Roman"/>
        </w:rPr>
        <w:t>, 111(12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614-46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1320962111</w:t>
      </w:r>
    </w:p>
    <w:p w14:paraId="459A8998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8.</w:t>
      </w:r>
      <w:r w:rsidRPr="00DF6F09">
        <w:tab/>
      </w:r>
      <w:r w:rsidRPr="00DF6F09">
        <w:rPr>
          <w:rFonts w:ascii="Times New Roman" w:hAnsi="Times New Roman" w:cs="Times New Roman"/>
        </w:rPr>
        <w:t>Aurelio L, Baltos JA, Ford L, Nguyen ATN, Jorg M, Devine S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structure-activity relationship study of bitopic N6-substituted adenosine derivatives as biased adenosine A 1 receptor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8</w:t>
      </w:r>
      <w:r w:rsidRPr="00DF6F09">
        <w:rPr>
          <w:rFonts w:ascii="Times New Roman" w:hAnsi="Times New Roman" w:cs="Times New Roman"/>
        </w:rPr>
        <w:t>, 61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087-210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8b00047</w:t>
      </w:r>
    </w:p>
    <w:p w14:paraId="7DF19324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199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Baltos JA, Gregory KJ, White PJ, Sexton PM, Christopoulos A, May LT. Quantification of adenosine A(1) receptor biased agonism: Implications for drug discovery. </w:t>
      </w:r>
      <w:r w:rsidRPr="00DF6F09">
        <w:rPr>
          <w:rFonts w:ascii="Times New Roman" w:hAnsi="Times New Roman" w:cs="Times New Roman"/>
          <w:b/>
        </w:rPr>
        <w:t>Biochemical Pharmac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6</w:t>
      </w:r>
      <w:r w:rsidRPr="00DF6F09">
        <w:rPr>
          <w:rFonts w:ascii="Times New Roman" w:hAnsi="Times New Roman" w:cs="Times New Roman"/>
        </w:rPr>
        <w:t>, 99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01-112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bcp.2015.11.013</w:t>
      </w:r>
    </w:p>
    <w:p w14:paraId="374EA3DD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0.</w:t>
      </w:r>
      <w:r w:rsidRPr="00DF6F09">
        <w:tab/>
      </w:r>
      <w:r w:rsidRPr="00DF6F09">
        <w:rPr>
          <w:rFonts w:ascii="Times New Roman" w:hAnsi="Times New Roman" w:cs="Times New Roman"/>
        </w:rPr>
        <w:t>Valant C, Aurelio L, Devine SM, Ashton TD, White JM, Sexton P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ynthesis and characterization of novel 2-amino-3-benzoylthiophene derivatives as biased allosteric agonists and modulators of the adenosine A(1) receptor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2</w:t>
      </w:r>
      <w:r w:rsidRPr="00DF6F09">
        <w:rPr>
          <w:rFonts w:ascii="Times New Roman" w:hAnsi="Times New Roman" w:cs="Times New Roman"/>
        </w:rPr>
        <w:t>, 55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367-2375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jm201600e</w:t>
      </w:r>
    </w:p>
    <w:p w14:paraId="054BFC36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1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Langemeijer EV, Verzijl D, Dekker SJ, Ijzerman AP. Functional selectivity of adenosine A1 receptor ligands? </w:t>
      </w:r>
      <w:r w:rsidRPr="00DF6F09">
        <w:rPr>
          <w:rFonts w:ascii="Times New Roman" w:hAnsi="Times New Roman" w:cs="Times New Roman"/>
          <w:b/>
        </w:rPr>
        <w:t>Purinergic Signa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3</w:t>
      </w:r>
      <w:r w:rsidRPr="00DF6F09">
        <w:rPr>
          <w:rFonts w:ascii="Times New Roman" w:hAnsi="Times New Roman" w:cs="Times New Roman"/>
        </w:rPr>
        <w:t>, 9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91-10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07/s11302-012-9334-3</w:t>
      </w:r>
    </w:p>
    <w:p w14:paraId="785FEDC1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2.</w:t>
      </w:r>
      <w:r w:rsidRPr="00DF6F09">
        <w:tab/>
      </w:r>
      <w:r w:rsidRPr="00DF6F09">
        <w:rPr>
          <w:rFonts w:ascii="Times New Roman" w:hAnsi="Times New Roman" w:cs="Times New Roman"/>
        </w:rPr>
        <w:t>Wall MJ, Hill E, Huckstepp R, Barkan K, Deganutti G, Leuenberger 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elective activation of Gαob by an adenosine A1 receptor agonist elicits analgesia without cardiorespiratory depression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3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4150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22-31652-2</w:t>
      </w:r>
    </w:p>
    <w:p w14:paraId="40C63C85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3.</w:t>
      </w:r>
      <w:r w:rsidRPr="00DF6F09">
        <w:tab/>
      </w:r>
      <w:r w:rsidRPr="00DF6F09">
        <w:rPr>
          <w:rFonts w:ascii="Times New Roman" w:hAnsi="Times New Roman" w:cs="Times New Roman"/>
        </w:rPr>
        <w:t>Ma L, Yang F, Wu X, Mao C, Guo L, Miao T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al basis and molecular mechanism of biased GPBAR signaling in regulating NSCLC cell growth via YAP activity. </w:t>
      </w:r>
      <w:r w:rsidRPr="00DF6F09">
        <w:rPr>
          <w:rFonts w:ascii="Times New Roman" w:hAnsi="Times New Roman" w:cs="Times New Roman"/>
          <w:b/>
        </w:rPr>
        <w:t>Proceedings of the National Academy of Sciences of the United States of America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2</w:t>
      </w:r>
      <w:r w:rsidRPr="00DF6F09">
        <w:rPr>
          <w:rFonts w:ascii="Times New Roman" w:hAnsi="Times New Roman" w:cs="Times New Roman"/>
        </w:rPr>
        <w:t>, 119(2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e211705411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73/pnas.2117054119</w:t>
      </w:r>
    </w:p>
    <w:p w14:paraId="4814122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4.</w:t>
      </w:r>
      <w:r w:rsidRPr="00DF6F09">
        <w:tab/>
      </w:r>
      <w:r w:rsidRPr="00DF6F09">
        <w:rPr>
          <w:rFonts w:ascii="Times New Roman" w:hAnsi="Times New Roman" w:cs="Times New Roman"/>
        </w:rPr>
        <w:t>Zhao C, Wang H, Liu Y, Cheng L, Wang B, Tian X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iased allosteric activation of ketone body receptor HCAR2 suppresses inflammation. </w:t>
      </w:r>
      <w:r w:rsidRPr="00DF6F09">
        <w:rPr>
          <w:rFonts w:ascii="Times New Roman" w:hAnsi="Times New Roman" w:cs="Times New Roman"/>
          <w:b/>
        </w:rPr>
        <w:t>Molecular Cell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3</w:t>
      </w:r>
      <w:r w:rsidRPr="00DF6F09">
        <w:rPr>
          <w:rFonts w:ascii="Times New Roman" w:hAnsi="Times New Roman" w:cs="Times New Roman"/>
        </w:rPr>
        <w:t>, 83(17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171-3187 e317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molcel.2023.07.030</w:t>
      </w:r>
    </w:p>
    <w:p w14:paraId="0B6C611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5.</w:t>
      </w:r>
      <w:r w:rsidRPr="00DF6F09">
        <w:tab/>
      </w:r>
      <w:r w:rsidRPr="00DF6F09">
        <w:rPr>
          <w:rFonts w:ascii="Times New Roman" w:hAnsi="Times New Roman" w:cs="Times New Roman"/>
        </w:rPr>
        <w:t>Walters RW, Shukla AK, Kovacs JJ, Violin JD, DeWire SM, Lam CM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beta-Arrestin1 mediates nicotinic acid-induced flushing, but not its antilipolytic effect, in mice. </w:t>
      </w:r>
      <w:r w:rsidRPr="00DF6F09">
        <w:rPr>
          <w:rFonts w:ascii="Times New Roman" w:hAnsi="Times New Roman" w:cs="Times New Roman"/>
          <w:b/>
        </w:rPr>
        <w:t>Journal of Clinical Investigation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9</w:t>
      </w:r>
      <w:r w:rsidRPr="00DF6F09">
        <w:rPr>
          <w:rFonts w:ascii="Times New Roman" w:hAnsi="Times New Roman" w:cs="Times New Roman"/>
        </w:rPr>
        <w:t>, 119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312-1321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172/JCI36806</w:t>
      </w:r>
    </w:p>
    <w:p w14:paraId="5945387F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6.</w:t>
      </w:r>
      <w:r w:rsidRPr="00DF6F09">
        <w:tab/>
      </w:r>
      <w:r w:rsidRPr="00DF6F09">
        <w:rPr>
          <w:rFonts w:ascii="Times New Roman" w:hAnsi="Times New Roman" w:cs="Times New Roman"/>
        </w:rPr>
        <w:t>Lai E, Waters MG, Tata JR, Radziszewski W, Perevozskaya I, Zheng W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Effects of a niacin receptor partial agonist, MK-0354, on plasma free fatty acids, lipids, and cutaneous flushing in humans. </w:t>
      </w:r>
      <w:r w:rsidRPr="00DF6F09">
        <w:rPr>
          <w:rFonts w:ascii="Times New Roman" w:hAnsi="Times New Roman" w:cs="Times New Roman"/>
          <w:b/>
        </w:rPr>
        <w:t>Journal of Clinical Lipid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08</w:t>
      </w:r>
      <w:r w:rsidRPr="00DF6F09">
        <w:rPr>
          <w:rFonts w:ascii="Times New Roman" w:hAnsi="Times New Roman" w:cs="Times New Roman"/>
        </w:rPr>
        <w:t>, 2(5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375-383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16/j.jacl.2008.08.445</w:t>
      </w:r>
    </w:p>
    <w:p w14:paraId="541C0E00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lastRenderedPageBreak/>
        <w:t>207.</w:t>
      </w:r>
      <w:r w:rsidRPr="00DF6F09">
        <w:tab/>
      </w:r>
      <w:r w:rsidRPr="00DF6F09">
        <w:rPr>
          <w:rFonts w:ascii="Times New Roman" w:hAnsi="Times New Roman" w:cs="Times New Roman"/>
        </w:rPr>
        <w:t>Yadav MK, Sarma P, Maharana J, Ganguly M, Mishra S, Zaidi N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Structure-guided engineering of biased-agonism in the human niacin receptor via single amino acid substitution. </w:t>
      </w:r>
      <w:r w:rsidRPr="00DF6F09">
        <w:rPr>
          <w:rFonts w:ascii="Times New Roman" w:hAnsi="Times New Roman" w:cs="Times New Roman"/>
          <w:b/>
        </w:rPr>
        <w:t>Nature communications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15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939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38/s41467-024-46239-2</w:t>
      </w:r>
    </w:p>
    <w:p w14:paraId="0349FBC7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8.</w:t>
      </w:r>
      <w:r w:rsidRPr="00DF6F09">
        <w:tab/>
      </w:r>
      <w:r w:rsidRPr="00DF6F09">
        <w:rPr>
          <w:rFonts w:ascii="Times New Roman" w:hAnsi="Times New Roman" w:cs="Times New Roman"/>
        </w:rPr>
        <w:t>Lucy D, Purvis GSD, Zeboudj L, Chatzopoulou M, Recio C, Bataille CJR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A biased agonist at immunometabolic receptor GPR84 causes distinct functional effects in macrophages. </w:t>
      </w:r>
      <w:r w:rsidRPr="00DF6F09">
        <w:rPr>
          <w:rFonts w:ascii="Times New Roman" w:hAnsi="Times New Roman" w:cs="Times New Roman"/>
          <w:b/>
        </w:rPr>
        <w:t>Acs Chemical Bi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14(9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2055-2064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chembio.9b00533</w:t>
      </w:r>
    </w:p>
    <w:p w14:paraId="59EBA2F9" w14:textId="77777777" w:rsidR="00DF6F09" w:rsidRPr="00DF6F09" w:rsidRDefault="00DF6F09" w:rsidP="00DF6F09">
      <w:pPr>
        <w:pStyle w:val="EndNoteBibliography"/>
        <w:spacing w:after="0"/>
        <w:ind w:left="720" w:hanging="720"/>
        <w:rPr>
          <w:rFonts w:ascii="Times New Roman" w:hAnsi="Times New Roman" w:cs="Times New Roman"/>
        </w:rPr>
      </w:pPr>
      <w:r w:rsidRPr="00DF6F09">
        <w:t>209.</w:t>
      </w:r>
      <w:r w:rsidRPr="00DF6F09">
        <w:tab/>
      </w:r>
      <w:r w:rsidRPr="00DF6F09">
        <w:rPr>
          <w:rFonts w:ascii="Times New Roman" w:hAnsi="Times New Roman" w:cs="Times New Roman"/>
        </w:rPr>
        <w:t>Wang P, Raja A, Luscombe VB, Bataille CJR, Lucy D, Rogga VV</w:t>
      </w:r>
      <w:r w:rsidRPr="00DF6F09">
        <w:rPr>
          <w:rFonts w:ascii="Times New Roman" w:hAnsi="Times New Roman" w:cs="Times New Roman"/>
          <w:i/>
        </w:rPr>
        <w:t>, et al.</w:t>
      </w:r>
      <w:r w:rsidRPr="00DF6F09">
        <w:rPr>
          <w:rFonts w:ascii="Times New Roman" w:hAnsi="Times New Roman" w:cs="Times New Roman"/>
        </w:rPr>
        <w:t xml:space="preserve"> Development of highly potent, G-protein pathway biased, selective, and orally bioavailable GPR84 agonists. </w:t>
      </w:r>
      <w:r w:rsidRPr="00DF6F09">
        <w:rPr>
          <w:rFonts w:ascii="Times New Roman" w:hAnsi="Times New Roman" w:cs="Times New Roman"/>
          <w:b/>
        </w:rPr>
        <w:t>Journal of Medicinal Chemistr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24</w:t>
      </w:r>
      <w:r w:rsidRPr="00DF6F09">
        <w:rPr>
          <w:rFonts w:ascii="Times New Roman" w:hAnsi="Times New Roman" w:cs="Times New Roman"/>
        </w:rPr>
        <w:t>, 67(1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10-137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1021/acs.jmedchem.3c00951</w:t>
      </w:r>
    </w:p>
    <w:p w14:paraId="4B58C3D9" w14:textId="77777777" w:rsidR="00DF6F09" w:rsidRPr="00DF6F09" w:rsidRDefault="00DF6F09" w:rsidP="00DF6F09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DF6F09">
        <w:t>210.</w:t>
      </w:r>
      <w:r w:rsidRPr="00DF6F09">
        <w:tab/>
      </w:r>
      <w:r w:rsidRPr="00DF6F09">
        <w:rPr>
          <w:rFonts w:ascii="Times New Roman" w:hAnsi="Times New Roman" w:cs="Times New Roman"/>
        </w:rPr>
        <w:t xml:space="preserve">Roy S, Ganguly A, Haque M, Ali H. Angiogenic host defense peptide AG-30/5C and bradykinin B2 receptor antagonist icatibant are G protein biased agonists for MRGPRX2 in mast cells. </w:t>
      </w:r>
      <w:r w:rsidRPr="00DF6F09">
        <w:rPr>
          <w:rFonts w:ascii="Times New Roman" w:hAnsi="Times New Roman" w:cs="Times New Roman"/>
          <w:b/>
        </w:rPr>
        <w:t>The Journal of Immunology</w:t>
      </w:r>
      <w:r w:rsidRPr="00DF6F09">
        <w:rPr>
          <w:rFonts w:ascii="Times New Roman" w:hAnsi="Times New Roman" w:cs="Times New Roman"/>
        </w:rPr>
        <w:t xml:space="preserve"> </w:t>
      </w:r>
      <w:r w:rsidRPr="00DF6F09">
        <w:rPr>
          <w:rFonts w:ascii="Times New Roman" w:hAnsi="Times New Roman" w:cs="Times New Roman"/>
          <w:b/>
        </w:rPr>
        <w:t>2019</w:t>
      </w:r>
      <w:r w:rsidRPr="00DF6F09">
        <w:rPr>
          <w:rFonts w:ascii="Times New Roman" w:hAnsi="Times New Roman" w:cs="Times New Roman"/>
        </w:rPr>
        <w:t>, 202(4)</w:t>
      </w:r>
      <w:r w:rsidRPr="00DF6F09">
        <w:rPr>
          <w:rFonts w:ascii="Times New Roman" w:hAnsi="Times New Roman" w:cs="Times New Roman"/>
          <w:b/>
        </w:rPr>
        <w:t>:</w:t>
      </w:r>
      <w:r w:rsidRPr="00DF6F09">
        <w:rPr>
          <w:rFonts w:ascii="Times New Roman" w:hAnsi="Times New Roman" w:cs="Times New Roman"/>
        </w:rPr>
        <w:t xml:space="preserve"> 1229-1238. </w:t>
      </w:r>
      <w:r w:rsidRPr="00DF6F09">
        <w:t xml:space="preserve">doi: </w:t>
      </w:r>
      <w:r w:rsidRPr="00DF6F09">
        <w:rPr>
          <w:rFonts w:ascii="Times New Roman" w:hAnsi="Times New Roman" w:cs="Times New Roman"/>
        </w:rPr>
        <w:t>10.4049/jimmunol.1801227</w:t>
      </w:r>
    </w:p>
    <w:p w14:paraId="63E72AAE" w14:textId="5F15332A" w:rsidR="00EC484B" w:rsidRPr="00EC484B" w:rsidRDefault="00E47CFA" w:rsidP="00EC484B">
      <w:pPr>
        <w:pStyle w:val="EndNoteBibliography"/>
        <w:ind w:left="440" w:hangingChars="200" w:hanging="440"/>
        <w:rPr>
          <w:rFonts w:ascii="Times New Roman" w:hAnsi="Times New Roman" w:cs="Times New Roman"/>
        </w:rPr>
      </w:pPr>
      <w:r w:rsidRPr="009F1AA2">
        <w:rPr>
          <w:rFonts w:ascii="Times New Roman" w:hAnsi="Times New Roman" w:cs="Times New Roman"/>
        </w:rPr>
        <w:fldChar w:fldCharType="end"/>
      </w:r>
    </w:p>
    <w:sectPr w:rsidR="00EC484B" w:rsidRPr="00EC484B" w:rsidSect="009A65D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3DEDBAA" w14:textId="77777777" w:rsidR="009D4831" w:rsidRDefault="009D4831" w:rsidP="0025574D">
      <w:pPr>
        <w:spacing w:after="0" w:line="240" w:lineRule="auto"/>
        <w:rPr>
          <w:rFonts w:hint="eastAsia"/>
        </w:rPr>
      </w:pPr>
      <w:r>
        <w:separator/>
      </w:r>
    </w:p>
  </w:endnote>
  <w:endnote w:type="continuationSeparator" w:id="0">
    <w:p w14:paraId="60A8C6A1" w14:textId="77777777" w:rsidR="009D4831" w:rsidRDefault="009D4831" w:rsidP="0025574D">
      <w:pPr>
        <w:spacing w:after="0" w:line="240" w:lineRule="auto"/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570299134"/>
      <w:docPartObj>
        <w:docPartGallery w:val="Page Numbers (Bottom of Page)"/>
        <w:docPartUnique/>
      </w:docPartObj>
    </w:sdtPr>
    <w:sdtContent>
      <w:p w14:paraId="5E85B3DC" w14:textId="41A1FAC1" w:rsidR="0025574D" w:rsidRDefault="0025574D">
        <w:pPr>
          <w:pStyle w:val="af2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  <w:p w14:paraId="7C6132F9" w14:textId="77777777" w:rsidR="0025574D" w:rsidRDefault="0025574D">
    <w:pPr>
      <w:pStyle w:val="af2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32AC3F3" w14:textId="77777777" w:rsidR="009D4831" w:rsidRDefault="009D4831" w:rsidP="0025574D">
      <w:pPr>
        <w:spacing w:after="0" w:line="240" w:lineRule="auto"/>
        <w:rPr>
          <w:rFonts w:hint="eastAsia"/>
        </w:rPr>
      </w:pPr>
      <w:r>
        <w:separator/>
      </w:r>
    </w:p>
  </w:footnote>
  <w:footnote w:type="continuationSeparator" w:id="0">
    <w:p w14:paraId="064BAE93" w14:textId="77777777" w:rsidR="009D4831" w:rsidRDefault="009D4831" w:rsidP="0025574D">
      <w:pPr>
        <w:spacing w:after="0" w:line="240" w:lineRule="auto"/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2C05ED"/>
    <w:multiLevelType w:val="hybridMultilevel"/>
    <w:tmpl w:val="1DAA5CC2"/>
    <w:lvl w:ilvl="0" w:tplc="C310EA1C">
      <w:start w:val="1"/>
      <w:numFmt w:val="decimal"/>
      <w:lvlText w:val="%1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5181549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70"/>
  <w:bordersDoNotSurroundHeader/>
  <w:bordersDoNotSurroundFooter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2024‘NSFC(Endnote-style) -DOI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wxx0xz2ifzazme0927v0vvc5ftxrwzr0pxe&quot;&gt;Method&lt;record-ids&gt;&lt;item&gt;1&lt;/item&gt;&lt;item&gt;6&lt;/item&gt;&lt;item&gt;27&lt;/item&gt;&lt;item&gt;28&lt;/item&gt;&lt;item&gt;34&lt;/item&gt;&lt;item&gt;58&lt;/item&gt;&lt;item&gt;59&lt;/item&gt;&lt;item&gt;63&lt;/item&gt;&lt;item&gt;64&lt;/item&gt;&lt;item&gt;65&lt;/item&gt;&lt;item&gt;67&lt;/item&gt;&lt;item&gt;68&lt;/item&gt;&lt;item&gt;69&lt;/item&gt;&lt;item&gt;70&lt;/item&gt;&lt;item&gt;71&lt;/item&gt;&lt;item&gt;72&lt;/item&gt;&lt;item&gt;73&lt;/item&gt;&lt;item&gt;74&lt;/item&gt;&lt;item&gt;76&lt;/item&gt;&lt;item&gt;77&lt;/item&gt;&lt;item&gt;81&lt;/item&gt;&lt;item&gt;85&lt;/item&gt;&lt;item&gt;86&lt;/item&gt;&lt;item&gt;87&lt;/item&gt;&lt;item&gt;88&lt;/item&gt;&lt;item&gt;89&lt;/item&gt;&lt;item&gt;91&lt;/item&gt;&lt;item&gt;92&lt;/item&gt;&lt;item&gt;94&lt;/item&gt;&lt;item&gt;96&lt;/item&gt;&lt;item&gt;104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9&lt;/item&gt;&lt;item&gt;120&lt;/item&gt;&lt;item&gt;121&lt;/item&gt;&lt;item&gt;122&lt;/item&gt;&lt;item&gt;123&lt;/item&gt;&lt;item&gt;124&lt;/item&gt;&lt;item&gt;125&lt;/item&gt;&lt;item&gt;128&lt;/item&gt;&lt;item&gt;129&lt;/item&gt;&lt;item&gt;130&lt;/item&gt;&lt;item&gt;131&lt;/item&gt;&lt;item&gt;132&lt;/item&gt;&lt;item&gt;133&lt;/item&gt;&lt;item&gt;135&lt;/item&gt;&lt;item&gt;136&lt;/item&gt;&lt;item&gt;137&lt;/item&gt;&lt;item&gt;138&lt;/item&gt;&lt;item&gt;139&lt;/item&gt;&lt;item&gt;140&lt;/item&gt;&lt;item&gt;141&lt;/item&gt;&lt;item&gt;142&lt;/item&gt;&lt;item&gt;145&lt;/item&gt;&lt;item&gt;146&lt;/item&gt;&lt;item&gt;147&lt;/item&gt;&lt;item&gt;148&lt;/item&gt;&lt;item&gt;149&lt;/item&gt;&lt;item&gt;150&lt;/item&gt;&lt;item&gt;151&lt;/item&gt;&lt;item&gt;152&lt;/item&gt;&lt;item&gt;153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8&lt;/item&gt;&lt;item&gt;169&lt;/item&gt;&lt;item&gt;170&lt;/item&gt;&lt;item&gt;171&lt;/item&gt;&lt;item&gt;172&lt;/item&gt;&lt;item&gt;173&lt;/item&gt;&lt;item&gt;174&lt;/item&gt;&lt;item&gt;175&lt;/item&gt;&lt;item&gt;177&lt;/item&gt;&lt;item&gt;178&lt;/item&gt;&lt;item&gt;179&lt;/item&gt;&lt;item&gt;180&lt;/item&gt;&lt;item&gt;182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8&lt;/item&gt;&lt;item&gt;199&lt;/item&gt;&lt;item&gt;200&lt;/item&gt;&lt;item&gt;201&lt;/item&gt;&lt;item&gt;232&lt;/item&gt;&lt;item&gt;235&lt;/item&gt;&lt;item&gt;244&lt;/item&gt;&lt;item&gt;248&lt;/item&gt;&lt;item&gt;250&lt;/item&gt;&lt;item&gt;252&lt;/item&gt;&lt;item&gt;287&lt;/item&gt;&lt;item&gt;292&lt;/item&gt;&lt;item&gt;295&lt;/item&gt;&lt;item&gt;298&lt;/item&gt;&lt;item&gt;299&lt;/item&gt;&lt;item&gt;302&lt;/item&gt;&lt;item&gt;308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3&lt;/item&gt;&lt;item&gt;334&lt;/item&gt;&lt;item&gt;335&lt;/item&gt;&lt;item&gt;336&lt;/item&gt;&lt;item&gt;337&lt;/item&gt;&lt;item&gt;338&lt;/item&gt;&lt;item&gt;340&lt;/item&gt;&lt;item&gt;341&lt;/item&gt;&lt;item&gt;346&lt;/item&gt;&lt;item&gt;347&lt;/item&gt;&lt;item&gt;348&lt;/item&gt;&lt;item&gt;349&lt;/item&gt;&lt;item&gt;350&lt;/item&gt;&lt;item&gt;351&lt;/item&gt;&lt;item&gt;352&lt;/item&gt;&lt;item&gt;354&lt;/item&gt;&lt;item&gt;356&lt;/item&gt;&lt;item&gt;357&lt;/item&gt;&lt;item&gt;358&lt;/item&gt;&lt;item&gt;359&lt;/item&gt;&lt;item&gt;360&lt;/item&gt;&lt;item&gt;361&lt;/item&gt;&lt;item&gt;362&lt;/item&gt;&lt;item&gt;364&lt;/item&gt;&lt;item&gt;365&lt;/item&gt;&lt;item&gt;366&lt;/item&gt;&lt;item&gt;367&lt;/item&gt;&lt;item&gt;368&lt;/item&gt;&lt;item&gt;369&lt;/item&gt;&lt;item&gt;370&lt;/item&gt;&lt;item&gt;371&lt;/item&gt;&lt;item&gt;372&lt;/item&gt;&lt;item&gt;374&lt;/item&gt;&lt;item&gt;376&lt;/item&gt;&lt;item&gt;378&lt;/item&gt;&lt;item&gt;379&lt;/item&gt;&lt;item&gt;381&lt;/item&gt;&lt;item&gt;382&lt;/item&gt;&lt;item&gt;384&lt;/item&gt;&lt;item&gt;385&lt;/item&gt;&lt;item&gt;386&lt;/item&gt;&lt;item&gt;388&lt;/item&gt;&lt;item&gt;389&lt;/item&gt;&lt;item&gt;391&lt;/item&gt;&lt;item&gt;392&lt;/item&gt;&lt;item&gt;394&lt;/item&gt;&lt;item&gt;398&lt;/item&gt;&lt;item&gt;399&lt;/item&gt;&lt;item&gt;400&lt;/item&gt;&lt;item&gt;401&lt;/item&gt;&lt;item&gt;402&lt;/item&gt;&lt;item&gt;403&lt;/item&gt;&lt;item&gt;405&lt;/item&gt;&lt;item&gt;406&lt;/item&gt;&lt;item&gt;407&lt;/item&gt;&lt;item&gt;409&lt;/item&gt;&lt;item&gt;410&lt;/item&gt;&lt;item&gt;411&lt;/item&gt;&lt;item&gt;412&lt;/item&gt;&lt;item&gt;413&lt;/item&gt;&lt;item&gt;434&lt;/item&gt;&lt;item&gt;443&lt;/item&gt;&lt;item&gt;444&lt;/item&gt;&lt;item&gt;485&lt;/item&gt;&lt;/record-ids&gt;&lt;/item&gt;&lt;/Libraries&gt;"/>
  </w:docVars>
  <w:rsids>
    <w:rsidRoot w:val="009D7595"/>
    <w:rsid w:val="00002026"/>
    <w:rsid w:val="000021CA"/>
    <w:rsid w:val="00017C26"/>
    <w:rsid w:val="000306A8"/>
    <w:rsid w:val="000338ED"/>
    <w:rsid w:val="00041DFB"/>
    <w:rsid w:val="00041F55"/>
    <w:rsid w:val="000479AB"/>
    <w:rsid w:val="00050E0B"/>
    <w:rsid w:val="000564C9"/>
    <w:rsid w:val="00056806"/>
    <w:rsid w:val="0006453D"/>
    <w:rsid w:val="0007186B"/>
    <w:rsid w:val="00072215"/>
    <w:rsid w:val="0008305E"/>
    <w:rsid w:val="00084EE4"/>
    <w:rsid w:val="00087BED"/>
    <w:rsid w:val="00096DF2"/>
    <w:rsid w:val="00096E89"/>
    <w:rsid w:val="000B1218"/>
    <w:rsid w:val="000B5363"/>
    <w:rsid w:val="000B7C22"/>
    <w:rsid w:val="000B7D82"/>
    <w:rsid w:val="000C08D2"/>
    <w:rsid w:val="000C0BA3"/>
    <w:rsid w:val="000C16BF"/>
    <w:rsid w:val="000C324A"/>
    <w:rsid w:val="000D00A6"/>
    <w:rsid w:val="000D1094"/>
    <w:rsid w:val="000D25FB"/>
    <w:rsid w:val="000D3203"/>
    <w:rsid w:val="000D38E2"/>
    <w:rsid w:val="000D7E44"/>
    <w:rsid w:val="000E6553"/>
    <w:rsid w:val="000E79A5"/>
    <w:rsid w:val="000F228F"/>
    <w:rsid w:val="000F60F1"/>
    <w:rsid w:val="000F6A4C"/>
    <w:rsid w:val="00101E2B"/>
    <w:rsid w:val="00105A0F"/>
    <w:rsid w:val="00112284"/>
    <w:rsid w:val="00114981"/>
    <w:rsid w:val="00116413"/>
    <w:rsid w:val="00116C5E"/>
    <w:rsid w:val="00122AC3"/>
    <w:rsid w:val="001315C7"/>
    <w:rsid w:val="001341BD"/>
    <w:rsid w:val="0013599D"/>
    <w:rsid w:val="001426EA"/>
    <w:rsid w:val="00143AA7"/>
    <w:rsid w:val="00160A87"/>
    <w:rsid w:val="00172327"/>
    <w:rsid w:val="001737BA"/>
    <w:rsid w:val="00180878"/>
    <w:rsid w:val="00181858"/>
    <w:rsid w:val="00186D9E"/>
    <w:rsid w:val="00190230"/>
    <w:rsid w:val="00194B01"/>
    <w:rsid w:val="001A1D1F"/>
    <w:rsid w:val="001B5B7C"/>
    <w:rsid w:val="001B7048"/>
    <w:rsid w:val="001C0643"/>
    <w:rsid w:val="001C41C3"/>
    <w:rsid w:val="001C7EC5"/>
    <w:rsid w:val="001D0AC3"/>
    <w:rsid w:val="001D5EDD"/>
    <w:rsid w:val="001E2A6C"/>
    <w:rsid w:val="001E5D14"/>
    <w:rsid w:val="001E69DB"/>
    <w:rsid w:val="001F3295"/>
    <w:rsid w:val="001F5AF8"/>
    <w:rsid w:val="00211E1E"/>
    <w:rsid w:val="00215DB2"/>
    <w:rsid w:val="00224DEF"/>
    <w:rsid w:val="0024131F"/>
    <w:rsid w:val="00242C21"/>
    <w:rsid w:val="0025574D"/>
    <w:rsid w:val="00255C77"/>
    <w:rsid w:val="002567F5"/>
    <w:rsid w:val="00257485"/>
    <w:rsid w:val="002635D3"/>
    <w:rsid w:val="0027084F"/>
    <w:rsid w:val="00272AF6"/>
    <w:rsid w:val="00273768"/>
    <w:rsid w:val="00276407"/>
    <w:rsid w:val="00277B94"/>
    <w:rsid w:val="002A33FD"/>
    <w:rsid w:val="002A468F"/>
    <w:rsid w:val="002A4F05"/>
    <w:rsid w:val="002A7A50"/>
    <w:rsid w:val="002C770D"/>
    <w:rsid w:val="002D292D"/>
    <w:rsid w:val="002D4C77"/>
    <w:rsid w:val="002E1324"/>
    <w:rsid w:val="002E3C09"/>
    <w:rsid w:val="002E5547"/>
    <w:rsid w:val="002E695D"/>
    <w:rsid w:val="002F1336"/>
    <w:rsid w:val="002F2A84"/>
    <w:rsid w:val="002F551E"/>
    <w:rsid w:val="00302326"/>
    <w:rsid w:val="003050AC"/>
    <w:rsid w:val="00310971"/>
    <w:rsid w:val="0031339B"/>
    <w:rsid w:val="003147E2"/>
    <w:rsid w:val="00315802"/>
    <w:rsid w:val="00325262"/>
    <w:rsid w:val="0034075A"/>
    <w:rsid w:val="003469A2"/>
    <w:rsid w:val="00351904"/>
    <w:rsid w:val="00352795"/>
    <w:rsid w:val="00356833"/>
    <w:rsid w:val="00360BBA"/>
    <w:rsid w:val="00362904"/>
    <w:rsid w:val="00364087"/>
    <w:rsid w:val="003837F2"/>
    <w:rsid w:val="003873B4"/>
    <w:rsid w:val="003908DF"/>
    <w:rsid w:val="003950BF"/>
    <w:rsid w:val="00395AAD"/>
    <w:rsid w:val="003A047F"/>
    <w:rsid w:val="003A199D"/>
    <w:rsid w:val="003A6DA0"/>
    <w:rsid w:val="003B51F6"/>
    <w:rsid w:val="003C56FA"/>
    <w:rsid w:val="003D2393"/>
    <w:rsid w:val="003D4F5B"/>
    <w:rsid w:val="003D5F41"/>
    <w:rsid w:val="003F2AE4"/>
    <w:rsid w:val="00404239"/>
    <w:rsid w:val="00415B68"/>
    <w:rsid w:val="00416959"/>
    <w:rsid w:val="00416F37"/>
    <w:rsid w:val="00426B09"/>
    <w:rsid w:val="00433054"/>
    <w:rsid w:val="0043393B"/>
    <w:rsid w:val="00437E61"/>
    <w:rsid w:val="00446D55"/>
    <w:rsid w:val="00447E42"/>
    <w:rsid w:val="00452467"/>
    <w:rsid w:val="004577FD"/>
    <w:rsid w:val="00463DFA"/>
    <w:rsid w:val="00470BB6"/>
    <w:rsid w:val="00471899"/>
    <w:rsid w:val="00471917"/>
    <w:rsid w:val="00476F83"/>
    <w:rsid w:val="004829E4"/>
    <w:rsid w:val="00484274"/>
    <w:rsid w:val="004842DF"/>
    <w:rsid w:val="004903EE"/>
    <w:rsid w:val="00491858"/>
    <w:rsid w:val="004927D4"/>
    <w:rsid w:val="00494BB9"/>
    <w:rsid w:val="004C65B5"/>
    <w:rsid w:val="004C79FD"/>
    <w:rsid w:val="004D00A5"/>
    <w:rsid w:val="004D2AC6"/>
    <w:rsid w:val="004D527A"/>
    <w:rsid w:val="004E2D9E"/>
    <w:rsid w:val="004F0988"/>
    <w:rsid w:val="005003CD"/>
    <w:rsid w:val="00500E6F"/>
    <w:rsid w:val="00501328"/>
    <w:rsid w:val="005053D8"/>
    <w:rsid w:val="00524522"/>
    <w:rsid w:val="00531546"/>
    <w:rsid w:val="00532B5A"/>
    <w:rsid w:val="0053419F"/>
    <w:rsid w:val="005428E6"/>
    <w:rsid w:val="00564686"/>
    <w:rsid w:val="00573232"/>
    <w:rsid w:val="00573D1A"/>
    <w:rsid w:val="00577E94"/>
    <w:rsid w:val="00581522"/>
    <w:rsid w:val="005821A5"/>
    <w:rsid w:val="00582DF8"/>
    <w:rsid w:val="005900B1"/>
    <w:rsid w:val="00597CDB"/>
    <w:rsid w:val="005B1B6E"/>
    <w:rsid w:val="005B4529"/>
    <w:rsid w:val="005B74CC"/>
    <w:rsid w:val="005D19E2"/>
    <w:rsid w:val="005D3533"/>
    <w:rsid w:val="005D3930"/>
    <w:rsid w:val="005D6AD4"/>
    <w:rsid w:val="005E057C"/>
    <w:rsid w:val="005E398B"/>
    <w:rsid w:val="005E65C9"/>
    <w:rsid w:val="005F393C"/>
    <w:rsid w:val="005F7ABA"/>
    <w:rsid w:val="00600EC2"/>
    <w:rsid w:val="0060744D"/>
    <w:rsid w:val="006131A1"/>
    <w:rsid w:val="006168FF"/>
    <w:rsid w:val="006213F7"/>
    <w:rsid w:val="0062433B"/>
    <w:rsid w:val="00625F52"/>
    <w:rsid w:val="00631DD6"/>
    <w:rsid w:val="0063690D"/>
    <w:rsid w:val="0064543E"/>
    <w:rsid w:val="0065209F"/>
    <w:rsid w:val="00664AE4"/>
    <w:rsid w:val="0067391F"/>
    <w:rsid w:val="00686A70"/>
    <w:rsid w:val="00695180"/>
    <w:rsid w:val="006A47DA"/>
    <w:rsid w:val="006A7BB3"/>
    <w:rsid w:val="006B037A"/>
    <w:rsid w:val="006B2C27"/>
    <w:rsid w:val="006C2FDD"/>
    <w:rsid w:val="006C37BA"/>
    <w:rsid w:val="006C79BE"/>
    <w:rsid w:val="006E0F66"/>
    <w:rsid w:val="006F31E0"/>
    <w:rsid w:val="006F6BCD"/>
    <w:rsid w:val="00703894"/>
    <w:rsid w:val="00716475"/>
    <w:rsid w:val="00716C3B"/>
    <w:rsid w:val="00716F41"/>
    <w:rsid w:val="00717F2E"/>
    <w:rsid w:val="00726AB6"/>
    <w:rsid w:val="00731F5C"/>
    <w:rsid w:val="00734C5D"/>
    <w:rsid w:val="00735F39"/>
    <w:rsid w:val="00744BC6"/>
    <w:rsid w:val="00745A65"/>
    <w:rsid w:val="00753FEE"/>
    <w:rsid w:val="007549E8"/>
    <w:rsid w:val="007549FD"/>
    <w:rsid w:val="00756C7C"/>
    <w:rsid w:val="007578AF"/>
    <w:rsid w:val="00757C51"/>
    <w:rsid w:val="00763961"/>
    <w:rsid w:val="0076433C"/>
    <w:rsid w:val="0078108D"/>
    <w:rsid w:val="0078670E"/>
    <w:rsid w:val="00795BE5"/>
    <w:rsid w:val="007A24BF"/>
    <w:rsid w:val="007A3B81"/>
    <w:rsid w:val="007B0949"/>
    <w:rsid w:val="007B545A"/>
    <w:rsid w:val="007D4A02"/>
    <w:rsid w:val="007E1CEE"/>
    <w:rsid w:val="007E62D1"/>
    <w:rsid w:val="007E6E88"/>
    <w:rsid w:val="007F3504"/>
    <w:rsid w:val="0080154C"/>
    <w:rsid w:val="00801F89"/>
    <w:rsid w:val="008076A7"/>
    <w:rsid w:val="00816155"/>
    <w:rsid w:val="00822214"/>
    <w:rsid w:val="008263E5"/>
    <w:rsid w:val="008276C5"/>
    <w:rsid w:val="0084266C"/>
    <w:rsid w:val="0084279A"/>
    <w:rsid w:val="00856ED8"/>
    <w:rsid w:val="008574F5"/>
    <w:rsid w:val="0086172A"/>
    <w:rsid w:val="008625E6"/>
    <w:rsid w:val="00867374"/>
    <w:rsid w:val="0086793B"/>
    <w:rsid w:val="00867D65"/>
    <w:rsid w:val="00870305"/>
    <w:rsid w:val="00871543"/>
    <w:rsid w:val="0088116D"/>
    <w:rsid w:val="00886C8F"/>
    <w:rsid w:val="00892CCE"/>
    <w:rsid w:val="0089305D"/>
    <w:rsid w:val="008935A7"/>
    <w:rsid w:val="00894DB4"/>
    <w:rsid w:val="008953B1"/>
    <w:rsid w:val="00896C6C"/>
    <w:rsid w:val="008A2268"/>
    <w:rsid w:val="008A33A5"/>
    <w:rsid w:val="008A38DB"/>
    <w:rsid w:val="008A546E"/>
    <w:rsid w:val="008A730F"/>
    <w:rsid w:val="008B23CF"/>
    <w:rsid w:val="008B3C0B"/>
    <w:rsid w:val="008B6B8B"/>
    <w:rsid w:val="008C3F01"/>
    <w:rsid w:val="008C4534"/>
    <w:rsid w:val="008D0C36"/>
    <w:rsid w:val="008D4854"/>
    <w:rsid w:val="008D4EBE"/>
    <w:rsid w:val="008D5E79"/>
    <w:rsid w:val="008E096A"/>
    <w:rsid w:val="008E3DF1"/>
    <w:rsid w:val="008F2D03"/>
    <w:rsid w:val="008F62F1"/>
    <w:rsid w:val="009022FE"/>
    <w:rsid w:val="00912CFE"/>
    <w:rsid w:val="009150B9"/>
    <w:rsid w:val="00915887"/>
    <w:rsid w:val="00932BAF"/>
    <w:rsid w:val="0093312B"/>
    <w:rsid w:val="00934DFC"/>
    <w:rsid w:val="0094455A"/>
    <w:rsid w:val="00951CE6"/>
    <w:rsid w:val="00962121"/>
    <w:rsid w:val="00962495"/>
    <w:rsid w:val="00964333"/>
    <w:rsid w:val="009669F8"/>
    <w:rsid w:val="00970BC5"/>
    <w:rsid w:val="009803A2"/>
    <w:rsid w:val="0098127A"/>
    <w:rsid w:val="00994A41"/>
    <w:rsid w:val="00994B2C"/>
    <w:rsid w:val="00997FE3"/>
    <w:rsid w:val="009A1493"/>
    <w:rsid w:val="009A2BE7"/>
    <w:rsid w:val="009A337E"/>
    <w:rsid w:val="009A3821"/>
    <w:rsid w:val="009A5A31"/>
    <w:rsid w:val="009A65DE"/>
    <w:rsid w:val="009A67F4"/>
    <w:rsid w:val="009A68B2"/>
    <w:rsid w:val="009B087F"/>
    <w:rsid w:val="009B37C3"/>
    <w:rsid w:val="009B4DEE"/>
    <w:rsid w:val="009B5AC3"/>
    <w:rsid w:val="009C5AD5"/>
    <w:rsid w:val="009D1D56"/>
    <w:rsid w:val="009D24DB"/>
    <w:rsid w:val="009D3106"/>
    <w:rsid w:val="009D4831"/>
    <w:rsid w:val="009D6E62"/>
    <w:rsid w:val="009D7595"/>
    <w:rsid w:val="009D7CBF"/>
    <w:rsid w:val="009E3232"/>
    <w:rsid w:val="009E4ACA"/>
    <w:rsid w:val="009E7F8D"/>
    <w:rsid w:val="009F1AA2"/>
    <w:rsid w:val="009F5D26"/>
    <w:rsid w:val="009F63A2"/>
    <w:rsid w:val="00A04D3F"/>
    <w:rsid w:val="00A061F3"/>
    <w:rsid w:val="00A11DFD"/>
    <w:rsid w:val="00A15792"/>
    <w:rsid w:val="00A15B4F"/>
    <w:rsid w:val="00A2405B"/>
    <w:rsid w:val="00A330BB"/>
    <w:rsid w:val="00A34741"/>
    <w:rsid w:val="00A36223"/>
    <w:rsid w:val="00A37CA4"/>
    <w:rsid w:val="00A40364"/>
    <w:rsid w:val="00A40663"/>
    <w:rsid w:val="00A42214"/>
    <w:rsid w:val="00A45C9D"/>
    <w:rsid w:val="00A47928"/>
    <w:rsid w:val="00A502F6"/>
    <w:rsid w:val="00A54BB5"/>
    <w:rsid w:val="00A61DFE"/>
    <w:rsid w:val="00A654E3"/>
    <w:rsid w:val="00A73617"/>
    <w:rsid w:val="00A73C4F"/>
    <w:rsid w:val="00A75AF9"/>
    <w:rsid w:val="00A861DB"/>
    <w:rsid w:val="00A91460"/>
    <w:rsid w:val="00A9340B"/>
    <w:rsid w:val="00A967B5"/>
    <w:rsid w:val="00AA4FBB"/>
    <w:rsid w:val="00AB274B"/>
    <w:rsid w:val="00AB5DCD"/>
    <w:rsid w:val="00AC424F"/>
    <w:rsid w:val="00AC4542"/>
    <w:rsid w:val="00AC70D5"/>
    <w:rsid w:val="00AD0F2B"/>
    <w:rsid w:val="00AD3B73"/>
    <w:rsid w:val="00AD6BE4"/>
    <w:rsid w:val="00AE1BA2"/>
    <w:rsid w:val="00AE1F9E"/>
    <w:rsid w:val="00AE6BA1"/>
    <w:rsid w:val="00AE7B70"/>
    <w:rsid w:val="00AF17A2"/>
    <w:rsid w:val="00AF21F0"/>
    <w:rsid w:val="00AF64DC"/>
    <w:rsid w:val="00AF660C"/>
    <w:rsid w:val="00B04B69"/>
    <w:rsid w:val="00B1185C"/>
    <w:rsid w:val="00B134BC"/>
    <w:rsid w:val="00B15C3D"/>
    <w:rsid w:val="00B17D78"/>
    <w:rsid w:val="00B2584A"/>
    <w:rsid w:val="00B319BA"/>
    <w:rsid w:val="00B368C1"/>
    <w:rsid w:val="00B36DCC"/>
    <w:rsid w:val="00B4637F"/>
    <w:rsid w:val="00B51B89"/>
    <w:rsid w:val="00B521B2"/>
    <w:rsid w:val="00B57DD1"/>
    <w:rsid w:val="00B605EC"/>
    <w:rsid w:val="00B66A8C"/>
    <w:rsid w:val="00B66C92"/>
    <w:rsid w:val="00B66F13"/>
    <w:rsid w:val="00B7707F"/>
    <w:rsid w:val="00B77D2F"/>
    <w:rsid w:val="00B80831"/>
    <w:rsid w:val="00B81981"/>
    <w:rsid w:val="00B82705"/>
    <w:rsid w:val="00B85C25"/>
    <w:rsid w:val="00B85ECA"/>
    <w:rsid w:val="00B87568"/>
    <w:rsid w:val="00B9001F"/>
    <w:rsid w:val="00BA0F4E"/>
    <w:rsid w:val="00BA5BC1"/>
    <w:rsid w:val="00BB1E6F"/>
    <w:rsid w:val="00BC3592"/>
    <w:rsid w:val="00BC54DF"/>
    <w:rsid w:val="00BC7CF0"/>
    <w:rsid w:val="00BD13B9"/>
    <w:rsid w:val="00BD1E77"/>
    <w:rsid w:val="00BD7628"/>
    <w:rsid w:val="00BD7A4F"/>
    <w:rsid w:val="00BE0181"/>
    <w:rsid w:val="00BE1FB3"/>
    <w:rsid w:val="00BE5633"/>
    <w:rsid w:val="00BE5A1F"/>
    <w:rsid w:val="00BE5EF5"/>
    <w:rsid w:val="00BF2A93"/>
    <w:rsid w:val="00C10C9D"/>
    <w:rsid w:val="00C137C7"/>
    <w:rsid w:val="00C317AE"/>
    <w:rsid w:val="00C35EA2"/>
    <w:rsid w:val="00C4097C"/>
    <w:rsid w:val="00C41179"/>
    <w:rsid w:val="00C41709"/>
    <w:rsid w:val="00C4363C"/>
    <w:rsid w:val="00C465A6"/>
    <w:rsid w:val="00C53E50"/>
    <w:rsid w:val="00C57E6E"/>
    <w:rsid w:val="00C60446"/>
    <w:rsid w:val="00C65344"/>
    <w:rsid w:val="00C7473A"/>
    <w:rsid w:val="00C86374"/>
    <w:rsid w:val="00C87A95"/>
    <w:rsid w:val="00C971D1"/>
    <w:rsid w:val="00CA3ABE"/>
    <w:rsid w:val="00CA4187"/>
    <w:rsid w:val="00CB450A"/>
    <w:rsid w:val="00CC4805"/>
    <w:rsid w:val="00CE381C"/>
    <w:rsid w:val="00CE5763"/>
    <w:rsid w:val="00CE6957"/>
    <w:rsid w:val="00CF3923"/>
    <w:rsid w:val="00D01497"/>
    <w:rsid w:val="00D0231F"/>
    <w:rsid w:val="00D02C7A"/>
    <w:rsid w:val="00D05A5A"/>
    <w:rsid w:val="00D070A2"/>
    <w:rsid w:val="00D11A5F"/>
    <w:rsid w:val="00D14242"/>
    <w:rsid w:val="00D142EB"/>
    <w:rsid w:val="00D16E08"/>
    <w:rsid w:val="00D17D5A"/>
    <w:rsid w:val="00D212AB"/>
    <w:rsid w:val="00D23382"/>
    <w:rsid w:val="00D24DAF"/>
    <w:rsid w:val="00D27096"/>
    <w:rsid w:val="00D34A3C"/>
    <w:rsid w:val="00D3695F"/>
    <w:rsid w:val="00D41087"/>
    <w:rsid w:val="00D46007"/>
    <w:rsid w:val="00D63E63"/>
    <w:rsid w:val="00D77002"/>
    <w:rsid w:val="00D81683"/>
    <w:rsid w:val="00D820EA"/>
    <w:rsid w:val="00D91982"/>
    <w:rsid w:val="00DC494F"/>
    <w:rsid w:val="00DC4E9F"/>
    <w:rsid w:val="00DE077E"/>
    <w:rsid w:val="00DE5BC8"/>
    <w:rsid w:val="00DF6179"/>
    <w:rsid w:val="00DF6F09"/>
    <w:rsid w:val="00E0405B"/>
    <w:rsid w:val="00E0412C"/>
    <w:rsid w:val="00E06134"/>
    <w:rsid w:val="00E14E84"/>
    <w:rsid w:val="00E16E88"/>
    <w:rsid w:val="00E2006F"/>
    <w:rsid w:val="00E42FE5"/>
    <w:rsid w:val="00E44D8A"/>
    <w:rsid w:val="00E47CFA"/>
    <w:rsid w:val="00E6130E"/>
    <w:rsid w:val="00E64EA0"/>
    <w:rsid w:val="00E65D11"/>
    <w:rsid w:val="00E724D9"/>
    <w:rsid w:val="00E86F1B"/>
    <w:rsid w:val="00E92EAF"/>
    <w:rsid w:val="00EC0094"/>
    <w:rsid w:val="00EC484B"/>
    <w:rsid w:val="00ED3C86"/>
    <w:rsid w:val="00EE1FDC"/>
    <w:rsid w:val="00EE61D3"/>
    <w:rsid w:val="00EF093A"/>
    <w:rsid w:val="00EF4ABF"/>
    <w:rsid w:val="00EF6D64"/>
    <w:rsid w:val="00F04948"/>
    <w:rsid w:val="00F05A4A"/>
    <w:rsid w:val="00F062E7"/>
    <w:rsid w:val="00F127DF"/>
    <w:rsid w:val="00F172F5"/>
    <w:rsid w:val="00F31E72"/>
    <w:rsid w:val="00F321FE"/>
    <w:rsid w:val="00F34153"/>
    <w:rsid w:val="00F36EB9"/>
    <w:rsid w:val="00F37FEB"/>
    <w:rsid w:val="00F453A2"/>
    <w:rsid w:val="00F454B8"/>
    <w:rsid w:val="00F50C17"/>
    <w:rsid w:val="00F52B81"/>
    <w:rsid w:val="00F5479B"/>
    <w:rsid w:val="00F55FB3"/>
    <w:rsid w:val="00F650B1"/>
    <w:rsid w:val="00F668B0"/>
    <w:rsid w:val="00F74E3F"/>
    <w:rsid w:val="00F761AD"/>
    <w:rsid w:val="00F803AE"/>
    <w:rsid w:val="00F80EDA"/>
    <w:rsid w:val="00F81A72"/>
    <w:rsid w:val="00FA5876"/>
    <w:rsid w:val="00FA6E5A"/>
    <w:rsid w:val="00FA7746"/>
    <w:rsid w:val="00FB175C"/>
    <w:rsid w:val="00FB1BD9"/>
    <w:rsid w:val="00FB2DEA"/>
    <w:rsid w:val="00FB5ECA"/>
    <w:rsid w:val="00FC62AA"/>
    <w:rsid w:val="00FD0B9B"/>
    <w:rsid w:val="00FD4DC2"/>
    <w:rsid w:val="00FD568C"/>
    <w:rsid w:val="00FE214B"/>
    <w:rsid w:val="00FE3508"/>
    <w:rsid w:val="00FE6155"/>
    <w:rsid w:val="00FF2712"/>
    <w:rsid w:val="00FF66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0076CB8"/>
  <w15:chartTrackingRefBased/>
  <w15:docId w15:val="{4A0CD28E-B396-44B4-9D7C-2F149F3199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9D7595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9D7595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9D7595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D7595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9D7595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9D7595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9D7595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9D7595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9D7595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9D7595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9D7595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9D7595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9D7595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9D7595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9D7595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9D7595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9D7595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9D7595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9D7595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9D759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9D7595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9D759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9D7595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9D759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9D759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9D7595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9D7595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9D7595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9D7595"/>
    <w:rPr>
      <w:b/>
      <w:bCs/>
      <w:smallCaps/>
      <w:color w:val="0F4761" w:themeColor="accent1" w:themeShade="BF"/>
      <w:spacing w:val="5"/>
    </w:rPr>
  </w:style>
  <w:style w:type="character" w:styleId="ae">
    <w:name w:val="Hyperlink"/>
    <w:basedOn w:val="a0"/>
    <w:uiPriority w:val="99"/>
    <w:semiHidden/>
    <w:unhideWhenUsed/>
    <w:rsid w:val="009D7595"/>
    <w:rPr>
      <w:color w:val="0563C1"/>
      <w:u w:val="single"/>
    </w:rPr>
  </w:style>
  <w:style w:type="character" w:styleId="af">
    <w:name w:val="FollowedHyperlink"/>
    <w:basedOn w:val="a0"/>
    <w:uiPriority w:val="99"/>
    <w:semiHidden/>
    <w:unhideWhenUsed/>
    <w:rsid w:val="009D7595"/>
    <w:rPr>
      <w:color w:val="954F72"/>
      <w:u w:val="single"/>
    </w:rPr>
  </w:style>
  <w:style w:type="paragraph" w:customStyle="1" w:styleId="msonormal0">
    <w:name w:val="msonormal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font5">
    <w:name w:val="font5"/>
    <w:basedOn w:val="a"/>
    <w:rsid w:val="009D7595"/>
    <w:pPr>
      <w:widowControl/>
      <w:spacing w:before="100" w:beforeAutospacing="1" w:after="100" w:afterAutospacing="1" w:line="240" w:lineRule="auto"/>
    </w:pPr>
    <w:rPr>
      <w:rFonts w:ascii="等线" w:eastAsia="等线" w:hAnsi="等线" w:cs="宋体"/>
      <w:color w:val="175CEB"/>
      <w:kern w:val="0"/>
      <w:sz w:val="20"/>
      <w:szCs w:val="20"/>
      <w:u w:val="single"/>
      <w14:ligatures w14:val="none"/>
    </w:rPr>
  </w:style>
  <w:style w:type="paragraph" w:customStyle="1" w:styleId="font6">
    <w:name w:val="font6"/>
    <w:basedOn w:val="a"/>
    <w:rsid w:val="009D7595"/>
    <w:pPr>
      <w:widowControl/>
      <w:spacing w:before="100" w:beforeAutospacing="1" w:after="100" w:afterAutospacing="1" w:line="240" w:lineRule="auto"/>
    </w:pPr>
    <w:rPr>
      <w:rFonts w:ascii="等线" w:eastAsia="等线" w:hAnsi="等线" w:cs="宋体"/>
      <w:kern w:val="0"/>
      <w:sz w:val="18"/>
      <w:szCs w:val="18"/>
      <w14:ligatures w14:val="none"/>
    </w:rPr>
  </w:style>
  <w:style w:type="paragraph" w:customStyle="1" w:styleId="font7">
    <w:name w:val="font7"/>
    <w:basedOn w:val="a"/>
    <w:rsid w:val="009D7595"/>
    <w:pPr>
      <w:widowControl/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font8">
    <w:name w:val="font8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0"/>
      <w:szCs w:val="20"/>
      <w14:ligatures w14:val="none"/>
    </w:rPr>
  </w:style>
  <w:style w:type="paragraph" w:customStyle="1" w:styleId="xl63">
    <w:name w:val="xl63"/>
    <w:basedOn w:val="a"/>
    <w:rsid w:val="009D7595"/>
    <w:pPr>
      <w:widowControl/>
      <w:shd w:val="clear" w:color="000000" w:fill="FFFFFF"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xl64">
    <w:name w:val="xl64"/>
    <w:basedOn w:val="a"/>
    <w:rsid w:val="009D7595"/>
    <w:pPr>
      <w:widowControl/>
      <w:shd w:val="clear" w:color="000000" w:fill="FFFFFF"/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4"/>
      <w14:ligatures w14:val="none"/>
    </w:rPr>
  </w:style>
  <w:style w:type="paragraph" w:customStyle="1" w:styleId="xl65">
    <w:name w:val="xl65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66">
    <w:name w:val="xl66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7">
    <w:name w:val="xl67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8">
    <w:name w:val="xl68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69">
    <w:name w:val="xl69"/>
    <w:basedOn w:val="a"/>
    <w:rsid w:val="009D7595"/>
    <w:pPr>
      <w:widowControl/>
      <w:spacing w:before="100" w:beforeAutospacing="1" w:after="100" w:afterAutospacing="1" w:line="240" w:lineRule="auto"/>
    </w:pPr>
    <w:rPr>
      <w:rFonts w:ascii="宋体" w:eastAsia="宋体" w:hAnsi="宋体" w:cs="宋体"/>
      <w:b/>
      <w:bCs/>
      <w:kern w:val="0"/>
      <w:sz w:val="24"/>
      <w14:ligatures w14:val="none"/>
    </w:rPr>
  </w:style>
  <w:style w:type="paragraph" w:customStyle="1" w:styleId="xl70">
    <w:name w:val="xl70"/>
    <w:basedOn w:val="a"/>
    <w:rsid w:val="009D7595"/>
    <w:pPr>
      <w:widowControl/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4"/>
      <w14:ligatures w14:val="none"/>
    </w:rPr>
  </w:style>
  <w:style w:type="paragraph" w:customStyle="1" w:styleId="xl71">
    <w:name w:val="xl71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192027"/>
      <w:kern w:val="0"/>
      <w:sz w:val="20"/>
      <w:szCs w:val="20"/>
      <w14:ligatures w14:val="none"/>
    </w:rPr>
  </w:style>
  <w:style w:type="paragraph" w:customStyle="1" w:styleId="xl72">
    <w:name w:val="xl72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73">
    <w:name w:val="xl73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4">
    <w:name w:val="xl74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5">
    <w:name w:val="xl75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000000"/>
      <w:kern w:val="0"/>
      <w:sz w:val="20"/>
      <w:szCs w:val="20"/>
      <w14:ligatures w14:val="none"/>
    </w:rPr>
  </w:style>
  <w:style w:type="paragraph" w:customStyle="1" w:styleId="xl76">
    <w:name w:val="xl76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b/>
      <w:bCs/>
      <w:kern w:val="0"/>
      <w:sz w:val="20"/>
      <w:szCs w:val="20"/>
      <w14:ligatures w14:val="none"/>
    </w:rPr>
  </w:style>
  <w:style w:type="paragraph" w:customStyle="1" w:styleId="xl77">
    <w:name w:val="xl77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8">
    <w:name w:val="xl78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79">
    <w:name w:val="xl79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宋体" w:eastAsia="宋体" w:hAnsi="宋体" w:cs="宋体"/>
      <w:kern w:val="0"/>
      <w:sz w:val="20"/>
      <w:szCs w:val="20"/>
      <w14:ligatures w14:val="none"/>
    </w:rPr>
  </w:style>
  <w:style w:type="paragraph" w:customStyle="1" w:styleId="xl80">
    <w:name w:val="xl80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81">
    <w:name w:val="xl81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kern w:val="0"/>
      <w:sz w:val="20"/>
      <w:szCs w:val="20"/>
      <w14:ligatures w14:val="none"/>
    </w:rPr>
  </w:style>
  <w:style w:type="paragraph" w:customStyle="1" w:styleId="xl82">
    <w:name w:val="xl82"/>
    <w:basedOn w:val="a"/>
    <w:rsid w:val="009D7595"/>
    <w:pPr>
      <w:widowControl/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</w:pPr>
    <w:rPr>
      <w:rFonts w:ascii="Times New Roman" w:eastAsia="宋体" w:hAnsi="Times New Roman" w:cs="Times New Roman"/>
      <w:color w:val="333333"/>
      <w:kern w:val="0"/>
      <w:sz w:val="20"/>
      <w:szCs w:val="20"/>
      <w14:ligatures w14:val="none"/>
    </w:rPr>
  </w:style>
  <w:style w:type="paragraph" w:customStyle="1" w:styleId="EndNoteBibliographyTitle">
    <w:name w:val="EndNote Bibliography Title"/>
    <w:basedOn w:val="a"/>
    <w:link w:val="EndNoteBibliographyTitle0"/>
    <w:rsid w:val="00E47CFA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E47CFA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E47CFA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E47CFA"/>
    <w:rPr>
      <w:rFonts w:ascii="等线" w:eastAsia="等线" w:hAnsi="等线"/>
      <w:noProof/>
    </w:rPr>
  </w:style>
  <w:style w:type="paragraph" w:styleId="af0">
    <w:name w:val="header"/>
    <w:basedOn w:val="a"/>
    <w:link w:val="af1"/>
    <w:uiPriority w:val="99"/>
    <w:unhideWhenUsed/>
    <w:rsid w:val="0025574D"/>
    <w:pPr>
      <w:tabs>
        <w:tab w:val="center" w:pos="4153"/>
        <w:tab w:val="right" w:pos="8306"/>
      </w:tabs>
      <w:snapToGrid w:val="0"/>
      <w:spacing w:line="240" w:lineRule="auto"/>
      <w:jc w:val="center"/>
    </w:pPr>
    <w:rPr>
      <w:sz w:val="18"/>
      <w:szCs w:val="18"/>
    </w:rPr>
  </w:style>
  <w:style w:type="character" w:customStyle="1" w:styleId="af1">
    <w:name w:val="页眉 字符"/>
    <w:basedOn w:val="a0"/>
    <w:link w:val="af0"/>
    <w:uiPriority w:val="99"/>
    <w:rsid w:val="0025574D"/>
    <w:rPr>
      <w:sz w:val="18"/>
      <w:szCs w:val="18"/>
    </w:rPr>
  </w:style>
  <w:style w:type="paragraph" w:styleId="af2">
    <w:name w:val="footer"/>
    <w:basedOn w:val="a"/>
    <w:link w:val="af3"/>
    <w:uiPriority w:val="99"/>
    <w:unhideWhenUsed/>
    <w:rsid w:val="0025574D"/>
    <w:pPr>
      <w:tabs>
        <w:tab w:val="center" w:pos="4153"/>
        <w:tab w:val="right" w:pos="8306"/>
      </w:tabs>
      <w:snapToGrid w:val="0"/>
      <w:spacing w:line="240" w:lineRule="auto"/>
    </w:pPr>
    <w:rPr>
      <w:sz w:val="18"/>
      <w:szCs w:val="18"/>
    </w:rPr>
  </w:style>
  <w:style w:type="character" w:customStyle="1" w:styleId="af3">
    <w:name w:val="页脚 字符"/>
    <w:basedOn w:val="a0"/>
    <w:link w:val="af2"/>
    <w:uiPriority w:val="99"/>
    <w:rsid w:val="0025574D"/>
    <w:rPr>
      <w:sz w:val="18"/>
      <w:szCs w:val="18"/>
    </w:rPr>
  </w:style>
  <w:style w:type="table" w:styleId="af4">
    <w:name w:val="Table Grid"/>
    <w:basedOn w:val="a1"/>
    <w:uiPriority w:val="39"/>
    <w:rsid w:val="007F350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61">
    <w:name w:val="List Table 6 Colorful"/>
    <w:basedOn w:val="a1"/>
    <w:uiPriority w:val="51"/>
    <w:rsid w:val="009A3821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af5">
    <w:name w:val="Revision"/>
    <w:hidden/>
    <w:uiPriority w:val="99"/>
    <w:semiHidden/>
    <w:rsid w:val="0031339B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44930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  <a:ln w="2540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0BA9000-32DC-484A-9204-7E26F1D012B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58</TotalTime>
  <Pages>37</Pages>
  <Words>38636</Words>
  <Characters>220226</Characters>
  <Application>Microsoft Office Word</Application>
  <DocSecurity>0</DocSecurity>
  <Lines>1835</Lines>
  <Paragraphs>516</Paragraphs>
  <ScaleCrop>false</ScaleCrop>
  <Company/>
  <LinksUpToDate>false</LinksUpToDate>
  <CharactersWithSpaces>2583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ngfang xu</dc:creator>
  <cp:keywords/>
  <dc:description/>
  <cp:lastModifiedBy>fangfang xu</cp:lastModifiedBy>
  <cp:revision>537</cp:revision>
  <dcterms:created xsi:type="dcterms:W3CDTF">2024-08-19T00:00:00Z</dcterms:created>
  <dcterms:modified xsi:type="dcterms:W3CDTF">2024-12-06T02:56:00Z</dcterms:modified>
</cp:coreProperties>
</file>